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2DFF06" w14:textId="77777777" w:rsidR="00F60C4A" w:rsidRDefault="00F60C4A"/>
    <w:tbl>
      <w:tblPr>
        <w:tblW w:w="9558" w:type="dxa"/>
        <w:tblLook w:val="0000" w:firstRow="0" w:lastRow="0" w:firstColumn="0" w:lastColumn="0" w:noHBand="0" w:noVBand="0"/>
      </w:tblPr>
      <w:tblGrid>
        <w:gridCol w:w="9558"/>
      </w:tblGrid>
      <w:tr w:rsidR="00F60C4A" w14:paraId="4BE18B89" w14:textId="77777777" w:rsidTr="0038213D">
        <w:tc>
          <w:tcPr>
            <w:tcW w:w="9558" w:type="dxa"/>
          </w:tcPr>
          <w:p w14:paraId="369D4EB7" w14:textId="77777777" w:rsidR="00F60C4A" w:rsidRPr="00BE7D2F" w:rsidRDefault="00F60C4A" w:rsidP="0038213D">
            <w:pPr>
              <w:pStyle w:val="Basic12"/>
              <w:jc w:val="center"/>
              <w:rPr>
                <w:b/>
              </w:rPr>
            </w:pPr>
          </w:p>
        </w:tc>
      </w:tr>
      <w:tr w:rsidR="00F60C4A" w14:paraId="37F22BC0" w14:textId="77777777" w:rsidTr="0038213D">
        <w:tc>
          <w:tcPr>
            <w:tcW w:w="9558" w:type="dxa"/>
          </w:tcPr>
          <w:p w14:paraId="26B2E46F" w14:textId="77777777" w:rsidR="00F60C4A" w:rsidRDefault="00F60C4A" w:rsidP="0038213D">
            <w:pPr>
              <w:pStyle w:val="Basic12"/>
              <w:jc w:val="center"/>
              <w:rPr>
                <w:b/>
                <w:bCs/>
              </w:rPr>
            </w:pPr>
            <w:r w:rsidRPr="1551571E">
              <w:rPr>
                <w:b/>
                <w:bCs/>
              </w:rPr>
              <w:t>Janssen Research &amp; Development*</w:t>
            </w:r>
          </w:p>
        </w:tc>
      </w:tr>
      <w:tr w:rsidR="00F60C4A" w14:paraId="6FED78FC" w14:textId="77777777" w:rsidTr="0038213D">
        <w:tc>
          <w:tcPr>
            <w:tcW w:w="9558" w:type="dxa"/>
          </w:tcPr>
          <w:p w14:paraId="60852BC8" w14:textId="77777777" w:rsidR="00F60C4A" w:rsidRDefault="00F60C4A" w:rsidP="0038213D">
            <w:pPr>
              <w:pStyle w:val="Basic12"/>
              <w:jc w:val="center"/>
              <w:rPr>
                <w:b/>
                <w:bCs/>
              </w:rPr>
            </w:pPr>
          </w:p>
        </w:tc>
      </w:tr>
      <w:tr w:rsidR="00F60C4A" w14:paraId="404FC9CE" w14:textId="77777777" w:rsidTr="0038213D">
        <w:tc>
          <w:tcPr>
            <w:tcW w:w="9558" w:type="dxa"/>
          </w:tcPr>
          <w:p w14:paraId="044759E1" w14:textId="77777777" w:rsidR="00F60C4A" w:rsidRDefault="00F60C4A" w:rsidP="0038213D">
            <w:pPr>
              <w:pStyle w:val="Basic12"/>
              <w:jc w:val="center"/>
              <w:rPr>
                <w:b/>
                <w:bCs/>
              </w:rPr>
            </w:pPr>
            <w:r w:rsidRPr="1551571E">
              <w:rPr>
                <w:b/>
                <w:bCs/>
              </w:rPr>
              <w:t>Study Protocol for Retrospective Observational Studies Using Secondary Data</w:t>
            </w:r>
          </w:p>
        </w:tc>
      </w:tr>
      <w:tr w:rsidR="00F60C4A" w14:paraId="54990510" w14:textId="77777777" w:rsidTr="0038213D">
        <w:tc>
          <w:tcPr>
            <w:tcW w:w="9558" w:type="dxa"/>
            <w:tcBorders>
              <w:bottom w:val="single" w:sz="4" w:space="0" w:color="auto"/>
            </w:tcBorders>
          </w:tcPr>
          <w:p w14:paraId="4FFDBF19" w14:textId="77777777" w:rsidR="00F60C4A" w:rsidRDefault="00F60C4A" w:rsidP="0038213D">
            <w:pPr>
              <w:pStyle w:val="Basic12"/>
              <w:jc w:val="center"/>
              <w:rPr>
                <w:b/>
                <w:bCs/>
              </w:rPr>
            </w:pPr>
          </w:p>
        </w:tc>
      </w:tr>
      <w:tr w:rsidR="00F60C4A" w14:paraId="52920BD5" w14:textId="77777777" w:rsidTr="0038213D">
        <w:tc>
          <w:tcPr>
            <w:tcW w:w="9558" w:type="dxa"/>
            <w:tcBorders>
              <w:top w:val="single" w:sz="4" w:space="0" w:color="auto"/>
              <w:bottom w:val="single" w:sz="4" w:space="0" w:color="auto"/>
            </w:tcBorders>
          </w:tcPr>
          <w:p w14:paraId="0D640EA2" w14:textId="77777777" w:rsidR="00F60C4A" w:rsidRPr="00A349F0" w:rsidRDefault="00F60C4A" w:rsidP="0038213D">
            <w:pPr>
              <w:pStyle w:val="Basic12"/>
              <w:jc w:val="center"/>
              <w:rPr>
                <w:b/>
                <w:bCs/>
              </w:rPr>
            </w:pPr>
            <w:r w:rsidRPr="008D7F97">
              <w:rPr>
                <w:b/>
                <w:bCs/>
              </w:rPr>
              <w:t>Quantifying Bias in Epidemiological Studies on the Association Between Acetaminophen and Cancer</w:t>
            </w:r>
          </w:p>
        </w:tc>
      </w:tr>
      <w:tr w:rsidR="00F60C4A" w14:paraId="7ABC9162" w14:textId="77777777" w:rsidTr="0038213D">
        <w:tc>
          <w:tcPr>
            <w:tcW w:w="9558" w:type="dxa"/>
            <w:tcBorders>
              <w:top w:val="single" w:sz="4" w:space="0" w:color="auto"/>
            </w:tcBorders>
          </w:tcPr>
          <w:p w14:paraId="47DCBFF2" w14:textId="77777777" w:rsidR="00F60C4A" w:rsidRDefault="00F60C4A" w:rsidP="0038213D">
            <w:pPr>
              <w:pStyle w:val="Basic12"/>
              <w:jc w:val="center"/>
              <w:rPr>
                <w:b/>
                <w:bCs/>
              </w:rPr>
            </w:pPr>
          </w:p>
        </w:tc>
      </w:tr>
      <w:tr w:rsidR="00F60C4A" w14:paraId="54F2F523" w14:textId="77777777" w:rsidTr="0038213D">
        <w:tc>
          <w:tcPr>
            <w:tcW w:w="9558" w:type="dxa"/>
          </w:tcPr>
          <w:p w14:paraId="2F226113" w14:textId="77777777" w:rsidR="00F60C4A" w:rsidRDefault="00F60C4A" w:rsidP="0038213D">
            <w:pPr>
              <w:pStyle w:val="Basic12"/>
              <w:jc w:val="center"/>
              <w:rPr>
                <w:b/>
                <w:bCs/>
              </w:rPr>
            </w:pPr>
            <w:r w:rsidRPr="1551571E">
              <w:rPr>
                <w:b/>
                <w:bCs/>
              </w:rPr>
              <w:t xml:space="preserve">Protocol </w:t>
            </w:r>
          </w:p>
        </w:tc>
      </w:tr>
    </w:tbl>
    <w:p w14:paraId="07B31463" w14:textId="77777777" w:rsidR="00F60C4A" w:rsidRDefault="00F60C4A" w:rsidP="0038213D">
      <w:pPr>
        <w:pStyle w:val="Basic11"/>
      </w:pPr>
    </w:p>
    <w:p w14:paraId="7C21D72E" w14:textId="77777777" w:rsidR="00F60C4A" w:rsidRDefault="00F60C4A" w:rsidP="0038213D">
      <w:pPr>
        <w:pStyle w:val="Basic11"/>
        <w:rPr>
          <w:szCs w:val="24"/>
        </w:rPr>
      </w:pPr>
      <w:r>
        <w:t>* Janssen Research &amp; Development (Janssen R&amp;D) is a global organization that operates through different legal entities in various countries. Therefore, the legal entity acting as the sponsor for studies of Janssen R&amp;D may vary. The term "sponsor" is used throughout the protocol to represent these various legal entities.</w:t>
      </w:r>
    </w:p>
    <w:p w14:paraId="3948E8E9" w14:textId="77777777" w:rsidR="00F60C4A" w:rsidRPr="00EF6221" w:rsidRDefault="00F60C4A" w:rsidP="0038213D">
      <w:pPr>
        <w:pStyle w:val="TableText"/>
        <w:rPr>
          <w:sz w:val="18"/>
          <w:szCs w:val="18"/>
        </w:rPr>
      </w:pPr>
      <w:r>
        <w:rPr>
          <w:noProof/>
        </w:rPr>
        <mc:AlternateContent>
          <mc:Choice Requires="wps">
            <w:drawing>
              <wp:anchor distT="0" distB="0" distL="114300" distR="114300" simplePos="0" relativeHeight="251659264" behindDoc="0" locked="1" layoutInCell="1" allowOverlap="1" wp14:anchorId="61AF0E55" wp14:editId="13C5B064">
                <wp:simplePos x="0" y="0"/>
                <wp:positionH relativeFrom="column">
                  <wp:posOffset>0</wp:posOffset>
                </wp:positionH>
                <wp:positionV relativeFrom="page">
                  <wp:posOffset>6858000</wp:posOffset>
                </wp:positionV>
                <wp:extent cx="5943600" cy="2015490"/>
                <wp:effectExtent l="0" t="0" r="0" b="381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015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3AF6F" w14:textId="1E5EF321" w:rsidR="000C288B" w:rsidRDefault="000C288B" w:rsidP="0038213D">
                            <w:pPr>
                              <w:pStyle w:val="Basic11"/>
                              <w:tabs>
                                <w:tab w:val="left" w:pos="1440"/>
                              </w:tabs>
                              <w:spacing w:after="60"/>
                              <w:ind w:left="1440" w:hanging="1440"/>
                            </w:pPr>
                            <w:r w:rsidRPr="00302E3A">
                              <w:rPr>
                                <w:b/>
                              </w:rPr>
                              <w:t>Status:</w:t>
                            </w:r>
                            <w:r w:rsidRPr="00096EA4">
                              <w:tab/>
                            </w:r>
                            <w:r w:rsidR="008D2B73">
                              <w:t>Approved</w:t>
                            </w:r>
                            <w:r>
                              <w:br/>
                            </w:r>
                          </w:p>
                          <w:p w14:paraId="651DDB03" w14:textId="245A8800" w:rsidR="000C288B" w:rsidRDefault="000C288B" w:rsidP="0038213D">
                            <w:pPr>
                              <w:pStyle w:val="Basic11"/>
                              <w:tabs>
                                <w:tab w:val="left" w:pos="1440"/>
                              </w:tabs>
                              <w:spacing w:after="60"/>
                              <w:ind w:left="1440" w:hanging="1440"/>
                            </w:pPr>
                            <w:r w:rsidRPr="00302E3A">
                              <w:rPr>
                                <w:b/>
                              </w:rPr>
                              <w:t>Date:</w:t>
                            </w:r>
                            <w:r w:rsidRPr="00096EA4">
                              <w:tab/>
                            </w:r>
                            <w:r w:rsidRPr="00913744">
                              <w:t>1</w:t>
                            </w:r>
                            <w:r w:rsidR="00320F79">
                              <w:t>9</w:t>
                            </w:r>
                            <w:r w:rsidRPr="00913744">
                              <w:t xml:space="preserve"> October </w:t>
                            </w:r>
                            <w:r>
                              <w:t>2019</w:t>
                            </w:r>
                          </w:p>
                          <w:p w14:paraId="4567E9F1" w14:textId="77777777" w:rsidR="000C288B" w:rsidRPr="00096EA4" w:rsidRDefault="000C288B" w:rsidP="0038213D">
                            <w:pPr>
                              <w:pStyle w:val="Basic11"/>
                              <w:tabs>
                                <w:tab w:val="left" w:pos="1440"/>
                              </w:tabs>
                              <w:spacing w:after="60"/>
                              <w:ind w:left="1440" w:hanging="1440"/>
                            </w:pPr>
                            <w:r w:rsidRPr="00302E3A">
                              <w:rPr>
                                <w:b/>
                              </w:rPr>
                              <w:t xml:space="preserve">Prepared </w:t>
                            </w:r>
                            <w:r>
                              <w:rPr>
                                <w:b/>
                              </w:rPr>
                              <w:t>b</w:t>
                            </w:r>
                            <w:r w:rsidRPr="00302E3A">
                              <w:rPr>
                                <w:b/>
                              </w:rPr>
                              <w:t>y:</w:t>
                            </w:r>
                            <w:r w:rsidRPr="00096EA4">
                              <w:tab/>
                            </w:r>
                            <w:r w:rsidRPr="00DA247D">
                              <w:t>Janssen Research &amp; Development, LLC; Janssen Research &amp; Development</w:t>
                            </w:r>
                            <w:r w:rsidRPr="00E976FC">
                              <w:t>,</w:t>
                            </w:r>
                            <w:r>
                              <w:t xml:space="preserve">  </w:t>
                            </w:r>
                          </w:p>
                          <w:p w14:paraId="3E8692F3" w14:textId="77777777" w:rsidR="000C288B" w:rsidRDefault="000C288B" w:rsidP="0038213D">
                            <w:pPr>
                              <w:pStyle w:val="Basic11"/>
                              <w:tabs>
                                <w:tab w:val="left" w:pos="1800"/>
                              </w:tabs>
                              <w:spacing w:after="60"/>
                              <w:ind w:left="1800" w:hanging="1800"/>
                            </w:pPr>
                            <w:r>
                              <w:rPr>
                                <w:b/>
                              </w:rPr>
                              <w:t>EDMS</w:t>
                            </w:r>
                            <w:r w:rsidRPr="009E4321">
                              <w:rPr>
                                <w:b/>
                              </w:rPr>
                              <w:t xml:space="preserve"> </w:t>
                            </w:r>
                            <w:r>
                              <w:rPr>
                                <w:b/>
                              </w:rPr>
                              <w:t>number</w:t>
                            </w:r>
                            <w:r w:rsidRPr="009E4321">
                              <w:rPr>
                                <w:b/>
                              </w:rPr>
                              <w:t>:</w:t>
                            </w:r>
                            <w:r w:rsidRPr="00506FE5">
                              <w:tab/>
                            </w:r>
                          </w:p>
                          <w:p w14:paraId="4BC04A4B" w14:textId="77777777" w:rsidR="000C288B" w:rsidRDefault="000C288B" w:rsidP="0038213D">
                            <w:pPr>
                              <w:pStyle w:val="Basic11"/>
                              <w:tabs>
                                <w:tab w:val="left" w:pos="2160"/>
                              </w:tabs>
                              <w:ind w:left="2160" w:hanging="2160"/>
                            </w:pPr>
                          </w:p>
                          <w:p w14:paraId="2AEF0D2B" w14:textId="77777777" w:rsidR="000C288B" w:rsidRPr="00EF6221" w:rsidRDefault="000C288B" w:rsidP="0038213D">
                            <w:pPr>
                              <w:pStyle w:val="TableText"/>
                              <w:pBdr>
                                <w:top w:val="single" w:sz="4" w:space="1" w:color="auto"/>
                              </w:pBdr>
                              <w:jc w:val="center"/>
                              <w:rPr>
                                <w:b/>
                                <w:sz w:val="18"/>
                                <w:szCs w:val="18"/>
                              </w:rPr>
                            </w:pPr>
                            <w:r w:rsidRPr="00EF6221">
                              <w:rPr>
                                <w:b/>
                                <w:sz w:val="18"/>
                                <w:szCs w:val="18"/>
                              </w:rPr>
                              <w:t>Confidentiality Statement</w:t>
                            </w:r>
                          </w:p>
                          <w:p w14:paraId="2FD8F002" w14:textId="77777777" w:rsidR="000C288B" w:rsidRPr="00B00455" w:rsidRDefault="000C288B" w:rsidP="0038213D">
                            <w:pPr>
                              <w:pStyle w:val="TableText"/>
                              <w:rPr>
                                <w:sz w:val="18"/>
                                <w:szCs w:val="18"/>
                              </w:rPr>
                            </w:pPr>
                            <w:r w:rsidRPr="00EF6221">
                              <w:rPr>
                                <w:sz w:val="18"/>
                                <w:szCs w:val="18"/>
                              </w:rP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sidRPr="00EF6221">
                              <w:rPr>
                                <w:i/>
                                <w:sz w:val="18"/>
                                <w:szCs w:val="18"/>
                              </w:rPr>
                              <w:t>privileged</w:t>
                            </w:r>
                            <w:r w:rsidRPr="00EF6221">
                              <w:rPr>
                                <w:sz w:val="18"/>
                                <w:szCs w:val="18"/>
                              </w:rPr>
                              <w:t xml:space="preserve"> or </w:t>
                            </w:r>
                            <w:r w:rsidRPr="00EF6221">
                              <w:rPr>
                                <w:i/>
                                <w:sz w:val="18"/>
                                <w:szCs w:val="18"/>
                              </w:rPr>
                              <w:t>confidential</w:t>
                            </w:r>
                            <w:r w:rsidRPr="00EF6221">
                              <w:rPr>
                                <w:sz w:val="18"/>
                                <w:szCs w:val="18"/>
                              </w:rPr>
                              <w:t xml:space="preserve"> and may not be further disclosed by them. These restrictions on disclosure will apply equally to </w:t>
                            </w:r>
                            <w:r w:rsidRPr="00EF6221">
                              <w:rPr>
                                <w:i/>
                                <w:sz w:val="18"/>
                                <w:szCs w:val="18"/>
                              </w:rPr>
                              <w:t>all</w:t>
                            </w:r>
                            <w:r w:rsidRPr="00EF6221">
                              <w:rPr>
                                <w:sz w:val="18"/>
                                <w:szCs w:val="18"/>
                              </w:rPr>
                              <w:t xml:space="preserve"> future information supplied to you that is indicated as </w:t>
                            </w:r>
                            <w:r w:rsidRPr="00EF6221">
                              <w:rPr>
                                <w:i/>
                                <w:sz w:val="18"/>
                                <w:szCs w:val="18"/>
                              </w:rPr>
                              <w:t>privileged or confidential</w:t>
                            </w:r>
                            <w:r w:rsidRPr="00EF6221">
                              <w:rPr>
                                <w:sz w:val="18"/>
                                <w:szCs w:val="18"/>
                              </w:rPr>
                              <w:t>.</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1AF0E55" id="_x0000_t202" coordsize="21600,21600" o:spt="202" path="m,l,21600r21600,l21600,xe">
                <v:stroke joinstyle="miter"/>
                <v:path gradientshapeok="t" o:connecttype="rect"/>
              </v:shapetype>
              <v:shape id="Text Box 2" o:spid="_x0000_s1026" type="#_x0000_t202" style="position:absolute;margin-left:0;margin-top:540pt;width:468pt;height:158.7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" stroked="f">
                <v:textbox style="mso-fit-shape-to-text:t">
                  <w:txbxContent>
                    <w:p w14:paraId="0473AF6F" w14:textId="1E5EF321" w:rsidR="000C288B" w:rsidRDefault="000C288B" w:rsidP="0038213D">
                      <w:pPr>
                        <w:pStyle w:val="Basic11"/>
                        <w:tabs>
                          <w:tab w:val="left" w:pos="1440"/>
                        </w:tabs>
                        <w:spacing w:after="60"/>
                        <w:ind w:left="1440" w:hanging="1440"/>
                      </w:pPr>
                      <w:r w:rsidRPr="00302E3A">
                        <w:rPr>
                          <w:b/>
                        </w:rPr>
                        <w:t>Status:</w:t>
                      </w:r>
                      <w:r w:rsidRPr="00096EA4">
                        <w:tab/>
                      </w:r>
                      <w:r w:rsidR="008D2B73">
                        <w:t>Approved</w:t>
                      </w:r>
                      <w:r>
                        <w:br/>
                      </w:r>
                    </w:p>
                    <w:p w14:paraId="651DDB03" w14:textId="245A8800" w:rsidR="000C288B" w:rsidRDefault="000C288B" w:rsidP="0038213D">
                      <w:pPr>
                        <w:pStyle w:val="Basic11"/>
                        <w:tabs>
                          <w:tab w:val="left" w:pos="1440"/>
                        </w:tabs>
                        <w:spacing w:after="60"/>
                        <w:ind w:left="1440" w:hanging="1440"/>
                      </w:pPr>
                      <w:r w:rsidRPr="00302E3A">
                        <w:rPr>
                          <w:b/>
                        </w:rPr>
                        <w:t>Date:</w:t>
                      </w:r>
                      <w:r w:rsidRPr="00096EA4">
                        <w:tab/>
                      </w:r>
                      <w:r w:rsidRPr="00913744">
                        <w:t>1</w:t>
                      </w:r>
                      <w:r w:rsidR="00320F79">
                        <w:t>9</w:t>
                      </w:r>
                      <w:r w:rsidRPr="00913744">
                        <w:t xml:space="preserve"> October </w:t>
                      </w:r>
                      <w:r>
                        <w:t>2019</w:t>
                      </w:r>
                    </w:p>
                    <w:p w14:paraId="4567E9F1" w14:textId="77777777" w:rsidR="000C288B" w:rsidRPr="00096EA4" w:rsidRDefault="000C288B" w:rsidP="0038213D">
                      <w:pPr>
                        <w:pStyle w:val="Basic11"/>
                        <w:tabs>
                          <w:tab w:val="left" w:pos="1440"/>
                        </w:tabs>
                        <w:spacing w:after="60"/>
                        <w:ind w:left="1440" w:hanging="1440"/>
                      </w:pPr>
                      <w:r w:rsidRPr="00302E3A">
                        <w:rPr>
                          <w:b/>
                        </w:rPr>
                        <w:t xml:space="preserve">Prepared </w:t>
                      </w:r>
                      <w:r>
                        <w:rPr>
                          <w:b/>
                        </w:rPr>
                        <w:t>b</w:t>
                      </w:r>
                      <w:r w:rsidRPr="00302E3A">
                        <w:rPr>
                          <w:b/>
                        </w:rPr>
                        <w:t>y:</w:t>
                      </w:r>
                      <w:r w:rsidRPr="00096EA4">
                        <w:tab/>
                      </w:r>
                      <w:r w:rsidRPr="00DA247D">
                        <w:t>Janssen Research &amp; Development, LLC; Janssen Research &amp; Development</w:t>
                      </w:r>
                      <w:r w:rsidRPr="00E976FC">
                        <w:t>,</w:t>
                      </w:r>
                      <w:r>
                        <w:t xml:space="preserve">  </w:t>
                      </w:r>
                    </w:p>
                    <w:p w14:paraId="3E8692F3" w14:textId="77777777" w:rsidR="000C288B" w:rsidRDefault="000C288B" w:rsidP="0038213D">
                      <w:pPr>
                        <w:pStyle w:val="Basic11"/>
                        <w:tabs>
                          <w:tab w:val="left" w:pos="1800"/>
                        </w:tabs>
                        <w:spacing w:after="60"/>
                        <w:ind w:left="1800" w:hanging="1800"/>
                      </w:pPr>
                      <w:r>
                        <w:rPr>
                          <w:b/>
                        </w:rPr>
                        <w:t>EDMS</w:t>
                      </w:r>
                      <w:r w:rsidRPr="009E4321">
                        <w:rPr>
                          <w:b/>
                        </w:rPr>
                        <w:t xml:space="preserve"> </w:t>
                      </w:r>
                      <w:r>
                        <w:rPr>
                          <w:b/>
                        </w:rPr>
                        <w:t>number</w:t>
                      </w:r>
                      <w:r w:rsidRPr="009E4321">
                        <w:rPr>
                          <w:b/>
                        </w:rPr>
                        <w:t>:</w:t>
                      </w:r>
                      <w:r w:rsidRPr="00506FE5">
                        <w:tab/>
                      </w:r>
                    </w:p>
                    <w:p w14:paraId="4BC04A4B" w14:textId="77777777" w:rsidR="000C288B" w:rsidRDefault="000C288B" w:rsidP="0038213D">
                      <w:pPr>
                        <w:pStyle w:val="Basic11"/>
                        <w:tabs>
                          <w:tab w:val="left" w:pos="2160"/>
                        </w:tabs>
                        <w:ind w:left="2160" w:hanging="2160"/>
                      </w:pPr>
                    </w:p>
                    <w:p w14:paraId="2AEF0D2B" w14:textId="77777777" w:rsidR="000C288B" w:rsidRPr="00EF6221" w:rsidRDefault="000C288B" w:rsidP="0038213D">
                      <w:pPr>
                        <w:pStyle w:val="TableText"/>
                        <w:pBdr>
                          <w:top w:val="single" w:sz="4" w:space="1" w:color="auto"/>
                        </w:pBdr>
                        <w:jc w:val="center"/>
                        <w:rPr>
                          <w:b/>
                          <w:sz w:val="18"/>
                          <w:szCs w:val="18"/>
                        </w:rPr>
                      </w:pPr>
                      <w:r w:rsidRPr="00EF6221">
                        <w:rPr>
                          <w:b/>
                          <w:sz w:val="18"/>
                          <w:szCs w:val="18"/>
                        </w:rPr>
                        <w:t>Confidentiality Statement</w:t>
                      </w:r>
                    </w:p>
                    <w:p w14:paraId="2FD8F002" w14:textId="77777777" w:rsidR="000C288B" w:rsidRPr="00B00455" w:rsidRDefault="000C288B" w:rsidP="0038213D">
                      <w:pPr>
                        <w:pStyle w:val="TableText"/>
                        <w:rPr>
                          <w:sz w:val="18"/>
                          <w:szCs w:val="18"/>
                        </w:rPr>
                      </w:pPr>
                      <w:r w:rsidRPr="00EF6221">
                        <w:rPr>
                          <w:sz w:val="18"/>
                          <w:szCs w:val="18"/>
                        </w:rP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sidRPr="00EF6221">
                        <w:rPr>
                          <w:i/>
                          <w:sz w:val="18"/>
                          <w:szCs w:val="18"/>
                        </w:rPr>
                        <w:t>privileged</w:t>
                      </w:r>
                      <w:r w:rsidRPr="00EF6221">
                        <w:rPr>
                          <w:sz w:val="18"/>
                          <w:szCs w:val="18"/>
                        </w:rPr>
                        <w:t xml:space="preserve"> or </w:t>
                      </w:r>
                      <w:r w:rsidRPr="00EF6221">
                        <w:rPr>
                          <w:i/>
                          <w:sz w:val="18"/>
                          <w:szCs w:val="18"/>
                        </w:rPr>
                        <w:t>confidential</w:t>
                      </w:r>
                      <w:r w:rsidRPr="00EF6221">
                        <w:rPr>
                          <w:sz w:val="18"/>
                          <w:szCs w:val="18"/>
                        </w:rPr>
                        <w:t xml:space="preserve"> and may not be further disclosed by them. These restrictions on disclosure will apply equally to </w:t>
                      </w:r>
                      <w:r w:rsidRPr="00EF6221">
                        <w:rPr>
                          <w:i/>
                          <w:sz w:val="18"/>
                          <w:szCs w:val="18"/>
                        </w:rPr>
                        <w:t>all</w:t>
                      </w:r>
                      <w:r w:rsidRPr="00EF6221">
                        <w:rPr>
                          <w:sz w:val="18"/>
                          <w:szCs w:val="18"/>
                        </w:rPr>
                        <w:t xml:space="preserve"> future information supplied to you that is indicated as </w:t>
                      </w:r>
                      <w:r w:rsidRPr="00EF6221">
                        <w:rPr>
                          <w:i/>
                          <w:sz w:val="18"/>
                          <w:szCs w:val="18"/>
                        </w:rPr>
                        <w:t>privileged or confidential</w:t>
                      </w:r>
                      <w:r w:rsidRPr="00EF6221">
                        <w:rPr>
                          <w:sz w:val="18"/>
                          <w:szCs w:val="18"/>
                        </w:rPr>
                        <w:t>.</w:t>
                      </w:r>
                    </w:p>
                  </w:txbxContent>
                </v:textbox>
                <w10:wrap type="square" anchory="page"/>
                <w10:anchorlock/>
              </v:shape>
            </w:pict>
          </mc:Fallback>
        </mc:AlternateContent>
      </w:r>
    </w:p>
    <w:p w14:paraId="3D1C0D62" w14:textId="77777777" w:rsidR="00F60C4A" w:rsidRDefault="00F60C4A" w:rsidP="0038213D">
      <w:pPr>
        <w:pStyle w:val="TableText"/>
        <w:rPr>
          <w:highlight w:val="cyan"/>
        </w:rPr>
        <w:sectPr w:rsidR="00F60C4A" w:rsidSect="0038213D">
          <w:headerReference w:type="default" r:id="rId8"/>
          <w:footerReference w:type="default" r:id="rId9"/>
          <w:pgSz w:w="12240" w:h="15840"/>
          <w:pgMar w:top="1440" w:right="1440" w:bottom="1440" w:left="1440" w:header="708" w:footer="708" w:gutter="0"/>
          <w:cols w:space="708"/>
          <w:docGrid w:linePitch="360"/>
        </w:sectPr>
      </w:pPr>
    </w:p>
    <w:p w14:paraId="783A412A" w14:textId="77777777" w:rsidR="00F60C4A" w:rsidRPr="0085332A" w:rsidRDefault="00F60C4A" w:rsidP="0038213D">
      <w:pPr>
        <w:pStyle w:val="Heading1"/>
      </w:pPr>
      <w:bookmarkStart w:id="0" w:name="_Toc22404657"/>
      <w:r>
        <w:lastRenderedPageBreak/>
        <w:t>TABLE OF CONTENTS</w:t>
      </w:r>
      <w:bookmarkEnd w:id="0"/>
    </w:p>
    <w:p w14:paraId="01106AF1" w14:textId="1549DC4C" w:rsidR="00E8735E" w:rsidRDefault="00EA23A8">
      <w:pPr>
        <w:pStyle w:val="TOC1"/>
        <w:rPr>
          <w:rFonts w:asciiTheme="minorHAnsi" w:eastAsiaTheme="minorEastAsia" w:hAnsiTheme="minorHAnsi" w:cstheme="minorBidi"/>
          <w:b w:val="0"/>
          <w:caps w:val="0"/>
          <w:noProof/>
          <w:sz w:val="22"/>
          <w:szCs w:val="22"/>
        </w:rPr>
      </w:pPr>
      <w:r>
        <w:fldChar w:fldCharType="begin"/>
      </w:r>
      <w:r>
        <w:instrText xml:space="preserve"> TOC \o "1-3" \t "Heading 6,6,Heading 7,7,Heading 8,8,Mark for TOC,8" </w:instrText>
      </w:r>
      <w:r>
        <w:fldChar w:fldCharType="separate"/>
      </w:r>
      <w:r w:rsidR="00E8735E">
        <w:rPr>
          <w:noProof/>
        </w:rPr>
        <w:t>1.</w:t>
      </w:r>
      <w:r w:rsidR="00E8735E">
        <w:rPr>
          <w:rFonts w:asciiTheme="minorHAnsi" w:eastAsiaTheme="minorEastAsia" w:hAnsiTheme="minorHAnsi" w:cstheme="minorBidi"/>
          <w:b w:val="0"/>
          <w:caps w:val="0"/>
          <w:noProof/>
          <w:sz w:val="22"/>
          <w:szCs w:val="22"/>
        </w:rPr>
        <w:tab/>
      </w:r>
      <w:r w:rsidR="00E8735E">
        <w:rPr>
          <w:noProof/>
        </w:rPr>
        <w:t>TABLE OF CONTENTS</w:t>
      </w:r>
      <w:r w:rsidR="00E8735E">
        <w:rPr>
          <w:noProof/>
        </w:rPr>
        <w:tab/>
      </w:r>
      <w:r w:rsidR="00E8735E">
        <w:rPr>
          <w:noProof/>
        </w:rPr>
        <w:fldChar w:fldCharType="begin"/>
      </w:r>
      <w:r w:rsidR="00E8735E">
        <w:rPr>
          <w:noProof/>
        </w:rPr>
        <w:instrText xml:space="preserve"> PAGEREF _Toc22404657 \h </w:instrText>
      </w:r>
      <w:r w:rsidR="00E8735E">
        <w:rPr>
          <w:noProof/>
        </w:rPr>
      </w:r>
      <w:r w:rsidR="00E8735E">
        <w:rPr>
          <w:noProof/>
        </w:rPr>
        <w:fldChar w:fldCharType="separate"/>
      </w:r>
      <w:r w:rsidR="00E8735E">
        <w:rPr>
          <w:noProof/>
        </w:rPr>
        <w:t>2</w:t>
      </w:r>
      <w:r w:rsidR="00E8735E">
        <w:rPr>
          <w:noProof/>
        </w:rPr>
        <w:fldChar w:fldCharType="end"/>
      </w:r>
    </w:p>
    <w:p w14:paraId="6DE34C5B" w14:textId="762EF83F" w:rsidR="00E8735E" w:rsidRDefault="00E8735E">
      <w:pPr>
        <w:pStyle w:val="TOC1"/>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LIST OF ABBREVIATIONS</w:t>
      </w:r>
      <w:r>
        <w:rPr>
          <w:noProof/>
        </w:rPr>
        <w:tab/>
      </w:r>
      <w:r>
        <w:rPr>
          <w:noProof/>
        </w:rPr>
        <w:fldChar w:fldCharType="begin"/>
      </w:r>
      <w:r>
        <w:rPr>
          <w:noProof/>
        </w:rPr>
        <w:instrText xml:space="preserve"> PAGEREF _Toc22404658 \h </w:instrText>
      </w:r>
      <w:r>
        <w:rPr>
          <w:noProof/>
        </w:rPr>
      </w:r>
      <w:r>
        <w:rPr>
          <w:noProof/>
        </w:rPr>
        <w:fldChar w:fldCharType="separate"/>
      </w:r>
      <w:r>
        <w:rPr>
          <w:noProof/>
        </w:rPr>
        <w:t>4</w:t>
      </w:r>
      <w:r>
        <w:rPr>
          <w:noProof/>
        </w:rPr>
        <w:fldChar w:fldCharType="end"/>
      </w:r>
    </w:p>
    <w:p w14:paraId="43F530BA" w14:textId="4E158D1F" w:rsidR="00E8735E" w:rsidRDefault="00E8735E">
      <w:pPr>
        <w:pStyle w:val="TOC1"/>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RESPONSIBLE PARTIES</w:t>
      </w:r>
      <w:r>
        <w:rPr>
          <w:noProof/>
        </w:rPr>
        <w:tab/>
      </w:r>
      <w:r>
        <w:rPr>
          <w:noProof/>
        </w:rPr>
        <w:fldChar w:fldCharType="begin"/>
      </w:r>
      <w:r>
        <w:rPr>
          <w:noProof/>
        </w:rPr>
        <w:instrText xml:space="preserve"> PAGEREF _Toc22404659 \h </w:instrText>
      </w:r>
      <w:r>
        <w:rPr>
          <w:noProof/>
        </w:rPr>
      </w:r>
      <w:r>
        <w:rPr>
          <w:noProof/>
        </w:rPr>
        <w:fldChar w:fldCharType="separate"/>
      </w:r>
      <w:r>
        <w:rPr>
          <w:noProof/>
        </w:rPr>
        <w:t>4</w:t>
      </w:r>
      <w:r>
        <w:rPr>
          <w:noProof/>
        </w:rPr>
        <w:fldChar w:fldCharType="end"/>
      </w:r>
    </w:p>
    <w:p w14:paraId="305B23B7" w14:textId="26BF2E3D" w:rsidR="00E8735E" w:rsidRDefault="00E8735E">
      <w:pPr>
        <w:pStyle w:val="TOC2"/>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Investigator(s) and Authors</w:t>
      </w:r>
      <w:r>
        <w:rPr>
          <w:noProof/>
        </w:rPr>
        <w:tab/>
      </w:r>
      <w:r>
        <w:rPr>
          <w:noProof/>
        </w:rPr>
        <w:fldChar w:fldCharType="begin"/>
      </w:r>
      <w:r>
        <w:rPr>
          <w:noProof/>
        </w:rPr>
        <w:instrText xml:space="preserve"> PAGEREF _Toc22404660 \h </w:instrText>
      </w:r>
      <w:r>
        <w:rPr>
          <w:noProof/>
        </w:rPr>
      </w:r>
      <w:r>
        <w:rPr>
          <w:noProof/>
        </w:rPr>
        <w:fldChar w:fldCharType="separate"/>
      </w:r>
      <w:r>
        <w:rPr>
          <w:noProof/>
        </w:rPr>
        <w:t>4</w:t>
      </w:r>
      <w:r>
        <w:rPr>
          <w:noProof/>
        </w:rPr>
        <w:fldChar w:fldCharType="end"/>
      </w:r>
    </w:p>
    <w:p w14:paraId="3375FCA5" w14:textId="2DDECE5C" w:rsidR="00E8735E" w:rsidRDefault="00E8735E">
      <w:pPr>
        <w:pStyle w:val="TOC2"/>
        <w:rPr>
          <w:rFonts w:asciiTheme="minorHAnsi" w:eastAsiaTheme="minorEastAsia" w:hAnsiTheme="minorHAnsi" w:cstheme="minorBidi"/>
          <w:noProof/>
          <w:sz w:val="22"/>
          <w:szCs w:val="22"/>
        </w:rPr>
      </w:pPr>
      <w:r>
        <w:rPr>
          <w:noProof/>
        </w:rPr>
        <w:t>3.2.</w:t>
      </w:r>
      <w:r>
        <w:rPr>
          <w:rFonts w:asciiTheme="minorHAnsi" w:eastAsiaTheme="minorEastAsia" w:hAnsiTheme="minorHAnsi" w:cstheme="minorBidi"/>
          <w:noProof/>
          <w:sz w:val="22"/>
          <w:szCs w:val="22"/>
        </w:rPr>
        <w:tab/>
      </w:r>
      <w:r>
        <w:rPr>
          <w:noProof/>
        </w:rPr>
        <w:t>Sponsor</w:t>
      </w:r>
      <w:r>
        <w:rPr>
          <w:noProof/>
        </w:rPr>
        <w:tab/>
      </w:r>
      <w:r>
        <w:rPr>
          <w:noProof/>
        </w:rPr>
        <w:fldChar w:fldCharType="begin"/>
      </w:r>
      <w:r>
        <w:rPr>
          <w:noProof/>
        </w:rPr>
        <w:instrText xml:space="preserve"> PAGEREF _Toc22404661 \h </w:instrText>
      </w:r>
      <w:r>
        <w:rPr>
          <w:noProof/>
        </w:rPr>
      </w:r>
      <w:r>
        <w:rPr>
          <w:noProof/>
        </w:rPr>
        <w:fldChar w:fldCharType="separate"/>
      </w:r>
      <w:r>
        <w:rPr>
          <w:noProof/>
        </w:rPr>
        <w:t>4</w:t>
      </w:r>
      <w:r>
        <w:rPr>
          <w:noProof/>
        </w:rPr>
        <w:fldChar w:fldCharType="end"/>
      </w:r>
    </w:p>
    <w:p w14:paraId="506A25A0" w14:textId="191EDFEE" w:rsidR="00E8735E" w:rsidRDefault="00E8735E">
      <w:pPr>
        <w:pStyle w:val="TOC1"/>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ABSTRACT</w:t>
      </w:r>
      <w:r>
        <w:rPr>
          <w:noProof/>
        </w:rPr>
        <w:tab/>
      </w:r>
      <w:r>
        <w:rPr>
          <w:noProof/>
        </w:rPr>
        <w:fldChar w:fldCharType="begin"/>
      </w:r>
      <w:r>
        <w:rPr>
          <w:noProof/>
        </w:rPr>
        <w:instrText xml:space="preserve"> PAGEREF _Toc22404662 \h </w:instrText>
      </w:r>
      <w:r>
        <w:rPr>
          <w:noProof/>
        </w:rPr>
      </w:r>
      <w:r>
        <w:rPr>
          <w:noProof/>
        </w:rPr>
        <w:fldChar w:fldCharType="separate"/>
      </w:r>
      <w:r>
        <w:rPr>
          <w:noProof/>
        </w:rPr>
        <w:t>4</w:t>
      </w:r>
      <w:r>
        <w:rPr>
          <w:noProof/>
        </w:rPr>
        <w:fldChar w:fldCharType="end"/>
      </w:r>
    </w:p>
    <w:p w14:paraId="1332433E" w14:textId="24E38C88" w:rsidR="00E8735E" w:rsidRDefault="00E8735E">
      <w:pPr>
        <w:pStyle w:val="TOC1"/>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AMENDMENTS AND UPDATES</w:t>
      </w:r>
      <w:r>
        <w:rPr>
          <w:noProof/>
        </w:rPr>
        <w:tab/>
      </w:r>
      <w:r>
        <w:rPr>
          <w:noProof/>
        </w:rPr>
        <w:fldChar w:fldCharType="begin"/>
      </w:r>
      <w:r>
        <w:rPr>
          <w:noProof/>
        </w:rPr>
        <w:instrText xml:space="preserve"> PAGEREF _Toc22404663 \h </w:instrText>
      </w:r>
      <w:r>
        <w:rPr>
          <w:noProof/>
        </w:rPr>
      </w:r>
      <w:r>
        <w:rPr>
          <w:noProof/>
        </w:rPr>
        <w:fldChar w:fldCharType="separate"/>
      </w:r>
      <w:r>
        <w:rPr>
          <w:noProof/>
        </w:rPr>
        <w:t>4</w:t>
      </w:r>
      <w:r>
        <w:rPr>
          <w:noProof/>
        </w:rPr>
        <w:fldChar w:fldCharType="end"/>
      </w:r>
    </w:p>
    <w:p w14:paraId="0A4A6C61" w14:textId="1115B35F" w:rsidR="00E8735E" w:rsidRDefault="00E8735E">
      <w:pPr>
        <w:pStyle w:val="TOC1"/>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RATIONALE AND BACKGROUND</w:t>
      </w:r>
      <w:r>
        <w:rPr>
          <w:noProof/>
        </w:rPr>
        <w:tab/>
      </w:r>
      <w:r>
        <w:rPr>
          <w:noProof/>
        </w:rPr>
        <w:fldChar w:fldCharType="begin"/>
      </w:r>
      <w:r>
        <w:rPr>
          <w:noProof/>
        </w:rPr>
        <w:instrText xml:space="preserve"> PAGEREF _Toc22404664 \h </w:instrText>
      </w:r>
      <w:r>
        <w:rPr>
          <w:noProof/>
        </w:rPr>
      </w:r>
      <w:r>
        <w:rPr>
          <w:noProof/>
        </w:rPr>
        <w:fldChar w:fldCharType="separate"/>
      </w:r>
      <w:r>
        <w:rPr>
          <w:noProof/>
        </w:rPr>
        <w:t>5</w:t>
      </w:r>
      <w:r>
        <w:rPr>
          <w:noProof/>
        </w:rPr>
        <w:fldChar w:fldCharType="end"/>
      </w:r>
    </w:p>
    <w:p w14:paraId="642C8A52" w14:textId="34AFFCB5" w:rsidR="00E8735E" w:rsidRDefault="00E8735E">
      <w:pPr>
        <w:pStyle w:val="TOC1"/>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STUDY Objectives</w:t>
      </w:r>
      <w:r>
        <w:rPr>
          <w:noProof/>
        </w:rPr>
        <w:tab/>
      </w:r>
      <w:r>
        <w:rPr>
          <w:noProof/>
        </w:rPr>
        <w:fldChar w:fldCharType="begin"/>
      </w:r>
      <w:r>
        <w:rPr>
          <w:noProof/>
        </w:rPr>
        <w:instrText xml:space="preserve"> PAGEREF _Toc22404665 \h </w:instrText>
      </w:r>
      <w:r>
        <w:rPr>
          <w:noProof/>
        </w:rPr>
      </w:r>
      <w:r>
        <w:rPr>
          <w:noProof/>
        </w:rPr>
        <w:fldChar w:fldCharType="separate"/>
      </w:r>
      <w:r>
        <w:rPr>
          <w:noProof/>
        </w:rPr>
        <w:t>5</w:t>
      </w:r>
      <w:r>
        <w:rPr>
          <w:noProof/>
        </w:rPr>
        <w:fldChar w:fldCharType="end"/>
      </w:r>
    </w:p>
    <w:p w14:paraId="1BC357C3" w14:textId="2A5798FE" w:rsidR="00E8735E" w:rsidRDefault="00E8735E">
      <w:pPr>
        <w:pStyle w:val="TOC2"/>
        <w:rPr>
          <w:rFonts w:asciiTheme="minorHAnsi" w:eastAsiaTheme="minorEastAsia" w:hAnsiTheme="minorHAnsi" w:cstheme="minorBidi"/>
          <w:noProof/>
          <w:sz w:val="22"/>
          <w:szCs w:val="22"/>
        </w:rPr>
      </w:pPr>
      <w:r>
        <w:rPr>
          <w:noProof/>
        </w:rPr>
        <w:t>7.1.</w:t>
      </w:r>
      <w:r>
        <w:rPr>
          <w:rFonts w:asciiTheme="minorHAnsi" w:eastAsiaTheme="minorEastAsia" w:hAnsiTheme="minorHAnsi" w:cstheme="minorBidi"/>
          <w:noProof/>
          <w:sz w:val="22"/>
          <w:szCs w:val="22"/>
        </w:rPr>
        <w:tab/>
      </w:r>
      <w:r>
        <w:rPr>
          <w:noProof/>
        </w:rPr>
        <w:t>Primary Objective(s)</w:t>
      </w:r>
      <w:r>
        <w:rPr>
          <w:noProof/>
        </w:rPr>
        <w:tab/>
      </w:r>
      <w:r>
        <w:rPr>
          <w:noProof/>
        </w:rPr>
        <w:fldChar w:fldCharType="begin"/>
      </w:r>
      <w:r>
        <w:rPr>
          <w:noProof/>
        </w:rPr>
        <w:instrText xml:space="preserve"> PAGEREF _Toc22404666 \h </w:instrText>
      </w:r>
      <w:r>
        <w:rPr>
          <w:noProof/>
        </w:rPr>
      </w:r>
      <w:r>
        <w:rPr>
          <w:noProof/>
        </w:rPr>
        <w:fldChar w:fldCharType="separate"/>
      </w:r>
      <w:r>
        <w:rPr>
          <w:noProof/>
        </w:rPr>
        <w:t>5</w:t>
      </w:r>
      <w:r>
        <w:rPr>
          <w:noProof/>
        </w:rPr>
        <w:fldChar w:fldCharType="end"/>
      </w:r>
    </w:p>
    <w:p w14:paraId="300AA3DD" w14:textId="5272E090" w:rsidR="00E8735E" w:rsidRDefault="00E8735E">
      <w:pPr>
        <w:pStyle w:val="TOC2"/>
        <w:rPr>
          <w:rFonts w:asciiTheme="minorHAnsi" w:eastAsiaTheme="minorEastAsia" w:hAnsiTheme="minorHAnsi" w:cstheme="minorBidi"/>
          <w:noProof/>
          <w:sz w:val="22"/>
          <w:szCs w:val="22"/>
        </w:rPr>
      </w:pPr>
      <w:r>
        <w:rPr>
          <w:noProof/>
        </w:rPr>
        <w:t>7.2.</w:t>
      </w:r>
      <w:r>
        <w:rPr>
          <w:rFonts w:asciiTheme="minorHAnsi" w:eastAsiaTheme="minorEastAsia" w:hAnsiTheme="minorHAnsi" w:cstheme="minorBidi"/>
          <w:noProof/>
          <w:sz w:val="22"/>
          <w:szCs w:val="22"/>
        </w:rPr>
        <w:tab/>
      </w:r>
      <w:r>
        <w:rPr>
          <w:noProof/>
        </w:rPr>
        <w:t>Secondary Objective(s)</w:t>
      </w:r>
      <w:r>
        <w:rPr>
          <w:noProof/>
        </w:rPr>
        <w:tab/>
      </w:r>
      <w:r>
        <w:rPr>
          <w:noProof/>
        </w:rPr>
        <w:fldChar w:fldCharType="begin"/>
      </w:r>
      <w:r>
        <w:rPr>
          <w:noProof/>
        </w:rPr>
        <w:instrText xml:space="preserve"> PAGEREF _Toc22404667 \h </w:instrText>
      </w:r>
      <w:r>
        <w:rPr>
          <w:noProof/>
        </w:rPr>
      </w:r>
      <w:r>
        <w:rPr>
          <w:noProof/>
        </w:rPr>
        <w:fldChar w:fldCharType="separate"/>
      </w:r>
      <w:r>
        <w:rPr>
          <w:noProof/>
        </w:rPr>
        <w:t>6</w:t>
      </w:r>
      <w:r>
        <w:rPr>
          <w:noProof/>
        </w:rPr>
        <w:fldChar w:fldCharType="end"/>
      </w:r>
    </w:p>
    <w:p w14:paraId="233D2ED4" w14:textId="4D4D5892" w:rsidR="00E8735E" w:rsidRDefault="00E8735E">
      <w:pPr>
        <w:pStyle w:val="TOC1"/>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Study Design and Setting</w:t>
      </w:r>
      <w:r>
        <w:rPr>
          <w:noProof/>
        </w:rPr>
        <w:tab/>
      </w:r>
      <w:r>
        <w:rPr>
          <w:noProof/>
        </w:rPr>
        <w:fldChar w:fldCharType="begin"/>
      </w:r>
      <w:r>
        <w:rPr>
          <w:noProof/>
        </w:rPr>
        <w:instrText xml:space="preserve"> PAGEREF _Toc22404668 \h </w:instrText>
      </w:r>
      <w:r>
        <w:rPr>
          <w:noProof/>
        </w:rPr>
      </w:r>
      <w:r>
        <w:rPr>
          <w:noProof/>
        </w:rPr>
        <w:fldChar w:fldCharType="separate"/>
      </w:r>
      <w:r>
        <w:rPr>
          <w:noProof/>
        </w:rPr>
        <w:t>6</w:t>
      </w:r>
      <w:r>
        <w:rPr>
          <w:noProof/>
        </w:rPr>
        <w:fldChar w:fldCharType="end"/>
      </w:r>
    </w:p>
    <w:p w14:paraId="7D3A30D0" w14:textId="6E437BE3" w:rsidR="00E8735E" w:rsidRDefault="00E8735E">
      <w:pPr>
        <w:pStyle w:val="TOC2"/>
        <w:rPr>
          <w:rFonts w:asciiTheme="minorHAnsi" w:eastAsiaTheme="minorEastAsia" w:hAnsiTheme="minorHAnsi" w:cstheme="minorBidi"/>
          <w:noProof/>
          <w:sz w:val="22"/>
          <w:szCs w:val="22"/>
        </w:rPr>
      </w:pPr>
      <w:r>
        <w:rPr>
          <w:noProof/>
        </w:rPr>
        <w:t>8.1.</w:t>
      </w:r>
      <w:r>
        <w:rPr>
          <w:rFonts w:asciiTheme="minorHAnsi" w:eastAsiaTheme="minorEastAsia" w:hAnsiTheme="minorHAnsi" w:cstheme="minorBidi"/>
          <w:noProof/>
          <w:sz w:val="22"/>
          <w:szCs w:val="22"/>
        </w:rPr>
        <w:tab/>
      </w:r>
      <w:r>
        <w:rPr>
          <w:noProof/>
        </w:rPr>
        <w:t>Describe Data Source(s)</w:t>
      </w:r>
      <w:r>
        <w:rPr>
          <w:noProof/>
        </w:rPr>
        <w:tab/>
      </w:r>
      <w:r>
        <w:rPr>
          <w:noProof/>
        </w:rPr>
        <w:fldChar w:fldCharType="begin"/>
      </w:r>
      <w:r>
        <w:rPr>
          <w:noProof/>
        </w:rPr>
        <w:instrText xml:space="preserve"> PAGEREF _Toc22404669 \h </w:instrText>
      </w:r>
      <w:r>
        <w:rPr>
          <w:noProof/>
        </w:rPr>
      </w:r>
      <w:r>
        <w:rPr>
          <w:noProof/>
        </w:rPr>
        <w:fldChar w:fldCharType="separate"/>
      </w:r>
      <w:r>
        <w:rPr>
          <w:noProof/>
        </w:rPr>
        <w:t>6</w:t>
      </w:r>
      <w:r>
        <w:rPr>
          <w:noProof/>
        </w:rPr>
        <w:fldChar w:fldCharType="end"/>
      </w:r>
    </w:p>
    <w:p w14:paraId="3C6F8570" w14:textId="586A0488" w:rsidR="00E8735E" w:rsidRDefault="00E8735E">
      <w:pPr>
        <w:pStyle w:val="TOC2"/>
        <w:rPr>
          <w:rFonts w:asciiTheme="minorHAnsi" w:eastAsiaTheme="minorEastAsia" w:hAnsiTheme="minorHAnsi" w:cstheme="minorBidi"/>
          <w:noProof/>
          <w:sz w:val="22"/>
          <w:szCs w:val="22"/>
        </w:rPr>
      </w:pPr>
      <w:r>
        <w:rPr>
          <w:noProof/>
        </w:rPr>
        <w:t>8.2.</w:t>
      </w:r>
      <w:r>
        <w:rPr>
          <w:rFonts w:asciiTheme="minorHAnsi" w:eastAsiaTheme="minorEastAsia" w:hAnsiTheme="minorHAnsi" w:cstheme="minorBidi"/>
          <w:noProof/>
          <w:sz w:val="22"/>
          <w:szCs w:val="22"/>
        </w:rPr>
        <w:tab/>
      </w:r>
      <w:r>
        <w:rPr>
          <w:noProof/>
        </w:rPr>
        <w:t>Study Population(s)</w:t>
      </w:r>
      <w:r>
        <w:rPr>
          <w:noProof/>
        </w:rPr>
        <w:tab/>
      </w:r>
      <w:r>
        <w:rPr>
          <w:noProof/>
        </w:rPr>
        <w:fldChar w:fldCharType="begin"/>
      </w:r>
      <w:r>
        <w:rPr>
          <w:noProof/>
        </w:rPr>
        <w:instrText xml:space="preserve"> PAGEREF _Toc22404670 \h </w:instrText>
      </w:r>
      <w:r>
        <w:rPr>
          <w:noProof/>
        </w:rPr>
      </w:r>
      <w:r>
        <w:rPr>
          <w:noProof/>
        </w:rPr>
        <w:fldChar w:fldCharType="separate"/>
      </w:r>
      <w:r>
        <w:rPr>
          <w:noProof/>
        </w:rPr>
        <w:t>6</w:t>
      </w:r>
      <w:r>
        <w:rPr>
          <w:noProof/>
        </w:rPr>
        <w:fldChar w:fldCharType="end"/>
      </w:r>
    </w:p>
    <w:p w14:paraId="1D5EE67E" w14:textId="7321F9B2" w:rsidR="00E8735E" w:rsidRDefault="00E8735E">
      <w:pPr>
        <w:pStyle w:val="TOC2"/>
        <w:rPr>
          <w:rFonts w:asciiTheme="minorHAnsi" w:eastAsiaTheme="minorEastAsia" w:hAnsiTheme="minorHAnsi" w:cstheme="minorBidi"/>
          <w:noProof/>
          <w:sz w:val="22"/>
          <w:szCs w:val="22"/>
        </w:rPr>
      </w:pPr>
      <w:r>
        <w:rPr>
          <w:noProof/>
        </w:rPr>
        <w:t>8.3.</w:t>
      </w:r>
      <w:r>
        <w:rPr>
          <w:rFonts w:asciiTheme="minorHAnsi" w:eastAsiaTheme="minorEastAsia" w:hAnsiTheme="minorHAnsi" w:cstheme="minorBidi"/>
          <w:noProof/>
          <w:sz w:val="22"/>
          <w:szCs w:val="22"/>
        </w:rPr>
        <w:tab/>
      </w:r>
      <w:r>
        <w:rPr>
          <w:noProof/>
        </w:rPr>
        <w:t>Outcome(s) of Interest</w:t>
      </w:r>
      <w:r>
        <w:rPr>
          <w:noProof/>
        </w:rPr>
        <w:tab/>
      </w:r>
      <w:r>
        <w:rPr>
          <w:noProof/>
        </w:rPr>
        <w:fldChar w:fldCharType="begin"/>
      </w:r>
      <w:r>
        <w:rPr>
          <w:noProof/>
        </w:rPr>
        <w:instrText xml:space="preserve"> PAGEREF _Toc22404671 \h </w:instrText>
      </w:r>
      <w:r>
        <w:rPr>
          <w:noProof/>
        </w:rPr>
      </w:r>
      <w:r>
        <w:rPr>
          <w:noProof/>
        </w:rPr>
        <w:fldChar w:fldCharType="separate"/>
      </w:r>
      <w:r>
        <w:rPr>
          <w:noProof/>
        </w:rPr>
        <w:t>6</w:t>
      </w:r>
      <w:r>
        <w:rPr>
          <w:noProof/>
        </w:rPr>
        <w:fldChar w:fldCharType="end"/>
      </w:r>
    </w:p>
    <w:p w14:paraId="5CBD2A37" w14:textId="4BDE23A8" w:rsidR="00E8735E" w:rsidRDefault="00E8735E">
      <w:pPr>
        <w:pStyle w:val="TOC3"/>
        <w:rPr>
          <w:rFonts w:asciiTheme="minorHAnsi" w:eastAsiaTheme="minorEastAsia" w:hAnsiTheme="minorHAnsi" w:cstheme="minorBidi"/>
          <w:noProof/>
          <w:sz w:val="22"/>
          <w:szCs w:val="22"/>
        </w:rPr>
      </w:pPr>
      <w:r>
        <w:rPr>
          <w:noProof/>
        </w:rPr>
        <w:t>8.3.1.</w:t>
      </w:r>
      <w:r>
        <w:rPr>
          <w:rFonts w:asciiTheme="minorHAnsi" w:eastAsiaTheme="minorEastAsia" w:hAnsiTheme="minorHAnsi" w:cstheme="minorBidi"/>
          <w:noProof/>
          <w:sz w:val="22"/>
          <w:szCs w:val="22"/>
        </w:rPr>
        <w:tab/>
      </w:r>
      <w:r>
        <w:rPr>
          <w:noProof/>
        </w:rPr>
        <w:t>Renal cell carcinoma</w:t>
      </w:r>
      <w:r>
        <w:rPr>
          <w:noProof/>
        </w:rPr>
        <w:tab/>
      </w:r>
      <w:r>
        <w:rPr>
          <w:noProof/>
        </w:rPr>
        <w:fldChar w:fldCharType="begin"/>
      </w:r>
      <w:r>
        <w:rPr>
          <w:noProof/>
        </w:rPr>
        <w:instrText xml:space="preserve"> PAGEREF _Toc22404672 \h </w:instrText>
      </w:r>
      <w:r>
        <w:rPr>
          <w:noProof/>
        </w:rPr>
      </w:r>
      <w:r>
        <w:rPr>
          <w:noProof/>
        </w:rPr>
        <w:fldChar w:fldCharType="separate"/>
      </w:r>
      <w:r>
        <w:rPr>
          <w:noProof/>
        </w:rPr>
        <w:t>7</w:t>
      </w:r>
      <w:r>
        <w:rPr>
          <w:noProof/>
        </w:rPr>
        <w:fldChar w:fldCharType="end"/>
      </w:r>
    </w:p>
    <w:p w14:paraId="600973E5" w14:textId="3A0D3724" w:rsidR="00E8735E" w:rsidRDefault="00E8735E">
      <w:pPr>
        <w:pStyle w:val="TOC3"/>
        <w:rPr>
          <w:rFonts w:asciiTheme="minorHAnsi" w:eastAsiaTheme="minorEastAsia" w:hAnsiTheme="minorHAnsi" w:cstheme="minorBidi"/>
          <w:noProof/>
          <w:sz w:val="22"/>
          <w:szCs w:val="22"/>
        </w:rPr>
      </w:pPr>
      <w:r>
        <w:rPr>
          <w:noProof/>
        </w:rPr>
        <w:t>8.3.2.</w:t>
      </w:r>
      <w:r>
        <w:rPr>
          <w:rFonts w:asciiTheme="minorHAnsi" w:eastAsiaTheme="minorEastAsia" w:hAnsiTheme="minorHAnsi" w:cstheme="minorBidi"/>
          <w:noProof/>
          <w:sz w:val="22"/>
          <w:szCs w:val="22"/>
        </w:rPr>
        <w:tab/>
      </w:r>
      <w:r>
        <w:rPr>
          <w:noProof/>
        </w:rPr>
        <w:t>Primary liver cancer</w:t>
      </w:r>
      <w:r>
        <w:rPr>
          <w:noProof/>
        </w:rPr>
        <w:tab/>
      </w:r>
      <w:r>
        <w:rPr>
          <w:noProof/>
        </w:rPr>
        <w:fldChar w:fldCharType="begin"/>
      </w:r>
      <w:r>
        <w:rPr>
          <w:noProof/>
        </w:rPr>
        <w:instrText xml:space="preserve"> PAGEREF _Toc22404673 \h </w:instrText>
      </w:r>
      <w:r>
        <w:rPr>
          <w:noProof/>
        </w:rPr>
      </w:r>
      <w:r>
        <w:rPr>
          <w:noProof/>
        </w:rPr>
        <w:fldChar w:fldCharType="separate"/>
      </w:r>
      <w:r>
        <w:rPr>
          <w:noProof/>
        </w:rPr>
        <w:t>7</w:t>
      </w:r>
      <w:r>
        <w:rPr>
          <w:noProof/>
        </w:rPr>
        <w:fldChar w:fldCharType="end"/>
      </w:r>
    </w:p>
    <w:p w14:paraId="65AFF1F4" w14:textId="4ADB6031" w:rsidR="00E8735E" w:rsidRDefault="00E8735E">
      <w:pPr>
        <w:pStyle w:val="TOC3"/>
        <w:rPr>
          <w:rFonts w:asciiTheme="minorHAnsi" w:eastAsiaTheme="minorEastAsia" w:hAnsiTheme="minorHAnsi" w:cstheme="minorBidi"/>
          <w:noProof/>
          <w:sz w:val="22"/>
          <w:szCs w:val="22"/>
        </w:rPr>
      </w:pPr>
      <w:r>
        <w:rPr>
          <w:noProof/>
        </w:rPr>
        <w:t>8.3.3.</w:t>
      </w:r>
      <w:r>
        <w:rPr>
          <w:rFonts w:asciiTheme="minorHAnsi" w:eastAsiaTheme="minorEastAsia" w:hAnsiTheme="minorHAnsi" w:cstheme="minorBidi"/>
          <w:noProof/>
          <w:sz w:val="22"/>
          <w:szCs w:val="22"/>
        </w:rPr>
        <w:tab/>
      </w:r>
      <w:r>
        <w:rPr>
          <w:noProof/>
        </w:rPr>
        <w:t>Lymphoma</w:t>
      </w:r>
      <w:r>
        <w:rPr>
          <w:noProof/>
        </w:rPr>
        <w:tab/>
      </w:r>
      <w:r>
        <w:rPr>
          <w:noProof/>
        </w:rPr>
        <w:fldChar w:fldCharType="begin"/>
      </w:r>
      <w:r>
        <w:rPr>
          <w:noProof/>
        </w:rPr>
        <w:instrText xml:space="preserve"> PAGEREF _Toc22404674 \h </w:instrText>
      </w:r>
      <w:r>
        <w:rPr>
          <w:noProof/>
        </w:rPr>
      </w:r>
      <w:r>
        <w:rPr>
          <w:noProof/>
        </w:rPr>
        <w:fldChar w:fldCharType="separate"/>
      </w:r>
      <w:r>
        <w:rPr>
          <w:noProof/>
        </w:rPr>
        <w:t>8</w:t>
      </w:r>
      <w:r>
        <w:rPr>
          <w:noProof/>
        </w:rPr>
        <w:fldChar w:fldCharType="end"/>
      </w:r>
    </w:p>
    <w:p w14:paraId="29E20EB6" w14:textId="1BE6ABF4" w:rsidR="00E8735E" w:rsidRDefault="00E8735E">
      <w:pPr>
        <w:pStyle w:val="TOC3"/>
        <w:rPr>
          <w:rFonts w:asciiTheme="minorHAnsi" w:eastAsiaTheme="minorEastAsia" w:hAnsiTheme="minorHAnsi" w:cstheme="minorBidi"/>
          <w:noProof/>
          <w:sz w:val="22"/>
          <w:szCs w:val="22"/>
        </w:rPr>
      </w:pPr>
      <w:r>
        <w:rPr>
          <w:noProof/>
        </w:rPr>
        <w:t>8.3.4.</w:t>
      </w:r>
      <w:r>
        <w:rPr>
          <w:rFonts w:asciiTheme="minorHAnsi" w:eastAsiaTheme="minorEastAsia" w:hAnsiTheme="minorHAnsi" w:cstheme="minorBidi"/>
          <w:noProof/>
          <w:sz w:val="22"/>
          <w:szCs w:val="22"/>
        </w:rPr>
        <w:tab/>
      </w:r>
      <w:r>
        <w:rPr>
          <w:noProof/>
        </w:rPr>
        <w:t>Multiple myeloma</w:t>
      </w:r>
      <w:r>
        <w:rPr>
          <w:noProof/>
        </w:rPr>
        <w:tab/>
      </w:r>
      <w:r>
        <w:rPr>
          <w:noProof/>
        </w:rPr>
        <w:fldChar w:fldCharType="begin"/>
      </w:r>
      <w:r>
        <w:rPr>
          <w:noProof/>
        </w:rPr>
        <w:instrText xml:space="preserve"> PAGEREF _Toc22404675 \h </w:instrText>
      </w:r>
      <w:r>
        <w:rPr>
          <w:noProof/>
        </w:rPr>
      </w:r>
      <w:r>
        <w:rPr>
          <w:noProof/>
        </w:rPr>
        <w:fldChar w:fldCharType="separate"/>
      </w:r>
      <w:r>
        <w:rPr>
          <w:noProof/>
        </w:rPr>
        <w:t>10</w:t>
      </w:r>
      <w:r>
        <w:rPr>
          <w:noProof/>
        </w:rPr>
        <w:fldChar w:fldCharType="end"/>
      </w:r>
    </w:p>
    <w:p w14:paraId="605B1343" w14:textId="10E15A5A" w:rsidR="00E8735E" w:rsidRDefault="00E8735E">
      <w:pPr>
        <w:pStyle w:val="TOC2"/>
        <w:rPr>
          <w:rFonts w:asciiTheme="minorHAnsi" w:eastAsiaTheme="minorEastAsia" w:hAnsiTheme="minorHAnsi" w:cstheme="minorBidi"/>
          <w:noProof/>
          <w:sz w:val="22"/>
          <w:szCs w:val="22"/>
        </w:rPr>
      </w:pPr>
      <w:r>
        <w:rPr>
          <w:noProof/>
        </w:rPr>
        <w:t>8.4.</w:t>
      </w:r>
      <w:r>
        <w:rPr>
          <w:rFonts w:asciiTheme="minorHAnsi" w:eastAsiaTheme="minorEastAsia" w:hAnsiTheme="minorHAnsi" w:cstheme="minorBidi"/>
          <w:noProof/>
          <w:sz w:val="22"/>
          <w:szCs w:val="22"/>
        </w:rPr>
        <w:tab/>
      </w:r>
      <w:r>
        <w:rPr>
          <w:noProof/>
        </w:rPr>
        <w:t>Negative Control Outcomes</w:t>
      </w:r>
      <w:r>
        <w:rPr>
          <w:noProof/>
        </w:rPr>
        <w:tab/>
      </w:r>
      <w:r>
        <w:rPr>
          <w:noProof/>
        </w:rPr>
        <w:fldChar w:fldCharType="begin"/>
      </w:r>
      <w:r>
        <w:rPr>
          <w:noProof/>
        </w:rPr>
        <w:instrText xml:space="preserve"> PAGEREF _Toc22404676 \h </w:instrText>
      </w:r>
      <w:r>
        <w:rPr>
          <w:noProof/>
        </w:rPr>
      </w:r>
      <w:r>
        <w:rPr>
          <w:noProof/>
        </w:rPr>
        <w:fldChar w:fldCharType="separate"/>
      </w:r>
      <w:r>
        <w:rPr>
          <w:noProof/>
        </w:rPr>
        <w:t>10</w:t>
      </w:r>
      <w:r>
        <w:rPr>
          <w:noProof/>
        </w:rPr>
        <w:fldChar w:fldCharType="end"/>
      </w:r>
    </w:p>
    <w:p w14:paraId="20FEE58E" w14:textId="6E1F0057" w:rsidR="00E8735E" w:rsidRDefault="00E8735E">
      <w:pPr>
        <w:pStyle w:val="TOC2"/>
        <w:rPr>
          <w:rFonts w:asciiTheme="minorHAnsi" w:eastAsiaTheme="minorEastAsia" w:hAnsiTheme="minorHAnsi" w:cstheme="minorBidi"/>
          <w:noProof/>
          <w:sz w:val="22"/>
          <w:szCs w:val="22"/>
        </w:rPr>
      </w:pPr>
      <w:r>
        <w:rPr>
          <w:noProof/>
        </w:rPr>
        <w:t>8.5.</w:t>
      </w:r>
      <w:r>
        <w:rPr>
          <w:rFonts w:asciiTheme="minorHAnsi" w:eastAsiaTheme="minorEastAsia" w:hAnsiTheme="minorHAnsi" w:cstheme="minorBidi"/>
          <w:noProof/>
          <w:sz w:val="22"/>
          <w:szCs w:val="22"/>
        </w:rPr>
        <w:tab/>
      </w:r>
      <w:r>
        <w:rPr>
          <w:noProof/>
        </w:rPr>
        <w:t>Exposure(s) of Interest</w:t>
      </w:r>
      <w:r>
        <w:rPr>
          <w:noProof/>
        </w:rPr>
        <w:tab/>
      </w:r>
      <w:r>
        <w:rPr>
          <w:noProof/>
        </w:rPr>
        <w:fldChar w:fldCharType="begin"/>
      </w:r>
      <w:r>
        <w:rPr>
          <w:noProof/>
        </w:rPr>
        <w:instrText xml:space="preserve"> PAGEREF _Toc22404677 \h </w:instrText>
      </w:r>
      <w:r>
        <w:rPr>
          <w:noProof/>
        </w:rPr>
      </w:r>
      <w:r>
        <w:rPr>
          <w:noProof/>
        </w:rPr>
        <w:fldChar w:fldCharType="separate"/>
      </w:r>
      <w:r>
        <w:rPr>
          <w:noProof/>
        </w:rPr>
        <w:t>11</w:t>
      </w:r>
      <w:r>
        <w:rPr>
          <w:noProof/>
        </w:rPr>
        <w:fldChar w:fldCharType="end"/>
      </w:r>
    </w:p>
    <w:p w14:paraId="6DB947DC" w14:textId="610DC4D1" w:rsidR="00E8735E" w:rsidRDefault="00E8735E">
      <w:pPr>
        <w:pStyle w:val="TOC2"/>
        <w:rPr>
          <w:rFonts w:asciiTheme="minorHAnsi" w:eastAsiaTheme="minorEastAsia" w:hAnsiTheme="minorHAnsi" w:cstheme="minorBidi"/>
          <w:noProof/>
          <w:sz w:val="22"/>
          <w:szCs w:val="22"/>
        </w:rPr>
      </w:pPr>
      <w:r>
        <w:rPr>
          <w:noProof/>
        </w:rPr>
        <w:t>8.6.</w:t>
      </w:r>
      <w:r>
        <w:rPr>
          <w:rFonts w:asciiTheme="minorHAnsi" w:eastAsiaTheme="minorEastAsia" w:hAnsiTheme="minorHAnsi" w:cstheme="minorBidi"/>
          <w:noProof/>
          <w:sz w:val="22"/>
          <w:szCs w:val="22"/>
        </w:rPr>
        <w:tab/>
      </w:r>
      <w:r>
        <w:rPr>
          <w:noProof/>
        </w:rPr>
        <w:t>Other Variables of Interest</w:t>
      </w:r>
      <w:r>
        <w:rPr>
          <w:noProof/>
        </w:rPr>
        <w:tab/>
      </w:r>
      <w:r>
        <w:rPr>
          <w:noProof/>
        </w:rPr>
        <w:fldChar w:fldCharType="begin"/>
      </w:r>
      <w:r>
        <w:rPr>
          <w:noProof/>
        </w:rPr>
        <w:instrText xml:space="preserve"> PAGEREF _Toc22404678 \h </w:instrText>
      </w:r>
      <w:r>
        <w:rPr>
          <w:noProof/>
        </w:rPr>
      </w:r>
      <w:r>
        <w:rPr>
          <w:noProof/>
        </w:rPr>
        <w:fldChar w:fldCharType="separate"/>
      </w:r>
      <w:r>
        <w:rPr>
          <w:noProof/>
        </w:rPr>
        <w:t>12</w:t>
      </w:r>
      <w:r>
        <w:rPr>
          <w:noProof/>
        </w:rPr>
        <w:fldChar w:fldCharType="end"/>
      </w:r>
    </w:p>
    <w:p w14:paraId="7806A380" w14:textId="4D399490" w:rsidR="00E8735E" w:rsidRDefault="00E8735E">
      <w:pPr>
        <w:pStyle w:val="TOC3"/>
        <w:rPr>
          <w:rFonts w:asciiTheme="minorHAnsi" w:eastAsiaTheme="minorEastAsia" w:hAnsiTheme="minorHAnsi" w:cstheme="minorBidi"/>
          <w:noProof/>
          <w:sz w:val="22"/>
          <w:szCs w:val="22"/>
        </w:rPr>
      </w:pPr>
      <w:r>
        <w:rPr>
          <w:noProof/>
        </w:rPr>
        <w:t>8.6.1.</w:t>
      </w:r>
      <w:r>
        <w:rPr>
          <w:rFonts w:asciiTheme="minorHAnsi" w:eastAsiaTheme="minorEastAsia" w:hAnsiTheme="minorHAnsi" w:cstheme="minorBidi"/>
          <w:noProof/>
          <w:sz w:val="22"/>
          <w:szCs w:val="22"/>
        </w:rPr>
        <w:tab/>
      </w:r>
      <w:r>
        <w:rPr>
          <w:noProof/>
        </w:rPr>
        <w:t>Case-control designs: Variables used for matching</w:t>
      </w:r>
      <w:r>
        <w:rPr>
          <w:noProof/>
        </w:rPr>
        <w:tab/>
      </w:r>
      <w:r>
        <w:rPr>
          <w:noProof/>
        </w:rPr>
        <w:fldChar w:fldCharType="begin"/>
      </w:r>
      <w:r>
        <w:rPr>
          <w:noProof/>
        </w:rPr>
        <w:instrText xml:space="preserve"> PAGEREF _Toc22404679 \h </w:instrText>
      </w:r>
      <w:r>
        <w:rPr>
          <w:noProof/>
        </w:rPr>
      </w:r>
      <w:r>
        <w:rPr>
          <w:noProof/>
        </w:rPr>
        <w:fldChar w:fldCharType="separate"/>
      </w:r>
      <w:r>
        <w:rPr>
          <w:noProof/>
        </w:rPr>
        <w:t>12</w:t>
      </w:r>
      <w:r>
        <w:rPr>
          <w:noProof/>
        </w:rPr>
        <w:fldChar w:fldCharType="end"/>
      </w:r>
    </w:p>
    <w:p w14:paraId="31BB6AF3" w14:textId="39F6295B" w:rsidR="00E8735E" w:rsidRDefault="00E8735E">
      <w:pPr>
        <w:pStyle w:val="TOC3"/>
        <w:rPr>
          <w:rFonts w:asciiTheme="minorHAnsi" w:eastAsiaTheme="minorEastAsia" w:hAnsiTheme="minorHAnsi" w:cstheme="minorBidi"/>
          <w:noProof/>
          <w:sz w:val="22"/>
          <w:szCs w:val="22"/>
        </w:rPr>
      </w:pPr>
      <w:r>
        <w:rPr>
          <w:noProof/>
        </w:rPr>
        <w:t>8.6.2.</w:t>
      </w:r>
      <w:r>
        <w:rPr>
          <w:rFonts w:asciiTheme="minorHAnsi" w:eastAsiaTheme="minorEastAsia" w:hAnsiTheme="minorHAnsi" w:cstheme="minorBidi"/>
          <w:noProof/>
          <w:sz w:val="22"/>
          <w:szCs w:val="22"/>
        </w:rPr>
        <w:tab/>
      </w:r>
      <w:r>
        <w:rPr>
          <w:noProof/>
        </w:rPr>
        <w:t>Case-control designs: Variables used in multivariable outcome models</w:t>
      </w:r>
      <w:r>
        <w:rPr>
          <w:noProof/>
        </w:rPr>
        <w:tab/>
      </w:r>
      <w:r>
        <w:rPr>
          <w:noProof/>
        </w:rPr>
        <w:fldChar w:fldCharType="begin"/>
      </w:r>
      <w:r>
        <w:rPr>
          <w:noProof/>
        </w:rPr>
        <w:instrText xml:space="preserve"> PAGEREF _Toc22404680 \h </w:instrText>
      </w:r>
      <w:r>
        <w:rPr>
          <w:noProof/>
        </w:rPr>
      </w:r>
      <w:r>
        <w:rPr>
          <w:noProof/>
        </w:rPr>
        <w:fldChar w:fldCharType="separate"/>
      </w:r>
      <w:r>
        <w:rPr>
          <w:noProof/>
        </w:rPr>
        <w:t>12</w:t>
      </w:r>
      <w:r>
        <w:rPr>
          <w:noProof/>
        </w:rPr>
        <w:fldChar w:fldCharType="end"/>
      </w:r>
    </w:p>
    <w:p w14:paraId="7E02B315" w14:textId="0C484FB7" w:rsidR="00E8735E" w:rsidRDefault="00E8735E">
      <w:pPr>
        <w:pStyle w:val="TOC3"/>
        <w:rPr>
          <w:rFonts w:asciiTheme="minorHAnsi" w:eastAsiaTheme="minorEastAsia" w:hAnsiTheme="minorHAnsi" w:cstheme="minorBidi"/>
          <w:noProof/>
          <w:sz w:val="22"/>
          <w:szCs w:val="22"/>
        </w:rPr>
      </w:pPr>
      <w:r>
        <w:rPr>
          <w:noProof/>
        </w:rPr>
        <w:t>8.6.3.</w:t>
      </w:r>
      <w:r>
        <w:rPr>
          <w:rFonts w:asciiTheme="minorHAnsi" w:eastAsiaTheme="minorEastAsia" w:hAnsiTheme="minorHAnsi" w:cstheme="minorBidi"/>
          <w:noProof/>
          <w:sz w:val="22"/>
          <w:szCs w:val="22"/>
        </w:rPr>
        <w:tab/>
      </w:r>
      <w:r>
        <w:rPr>
          <w:noProof/>
        </w:rPr>
        <w:t>Cohort design: Variables used in the outcome model</w:t>
      </w:r>
      <w:r>
        <w:rPr>
          <w:noProof/>
        </w:rPr>
        <w:tab/>
      </w:r>
      <w:r>
        <w:rPr>
          <w:noProof/>
        </w:rPr>
        <w:fldChar w:fldCharType="begin"/>
      </w:r>
      <w:r>
        <w:rPr>
          <w:noProof/>
        </w:rPr>
        <w:instrText xml:space="preserve"> PAGEREF _Toc22404681 \h </w:instrText>
      </w:r>
      <w:r>
        <w:rPr>
          <w:noProof/>
        </w:rPr>
      </w:r>
      <w:r>
        <w:rPr>
          <w:noProof/>
        </w:rPr>
        <w:fldChar w:fldCharType="separate"/>
      </w:r>
      <w:r>
        <w:rPr>
          <w:noProof/>
        </w:rPr>
        <w:t>12</w:t>
      </w:r>
      <w:r>
        <w:rPr>
          <w:noProof/>
        </w:rPr>
        <w:fldChar w:fldCharType="end"/>
      </w:r>
    </w:p>
    <w:p w14:paraId="489D1F6B" w14:textId="4A3D6773" w:rsidR="00E8735E" w:rsidRDefault="00E8735E">
      <w:pPr>
        <w:pStyle w:val="TOC3"/>
        <w:rPr>
          <w:rFonts w:asciiTheme="minorHAnsi" w:eastAsiaTheme="minorEastAsia" w:hAnsiTheme="minorHAnsi" w:cstheme="minorBidi"/>
          <w:noProof/>
          <w:sz w:val="22"/>
          <w:szCs w:val="22"/>
        </w:rPr>
      </w:pPr>
      <w:r>
        <w:rPr>
          <w:noProof/>
        </w:rPr>
        <w:t>8.6.4.</w:t>
      </w:r>
      <w:r>
        <w:rPr>
          <w:rFonts w:asciiTheme="minorHAnsi" w:eastAsiaTheme="minorEastAsia" w:hAnsiTheme="minorHAnsi" w:cstheme="minorBidi"/>
          <w:noProof/>
          <w:sz w:val="22"/>
          <w:szCs w:val="22"/>
        </w:rPr>
        <w:tab/>
      </w:r>
      <w:r>
        <w:rPr>
          <w:noProof/>
        </w:rPr>
        <w:t>Cohort design: Variables used for descriptive statistics</w:t>
      </w:r>
      <w:r>
        <w:rPr>
          <w:noProof/>
        </w:rPr>
        <w:tab/>
      </w:r>
      <w:r>
        <w:rPr>
          <w:noProof/>
        </w:rPr>
        <w:fldChar w:fldCharType="begin"/>
      </w:r>
      <w:r>
        <w:rPr>
          <w:noProof/>
        </w:rPr>
        <w:instrText xml:space="preserve"> PAGEREF _Toc22404682 \h </w:instrText>
      </w:r>
      <w:r>
        <w:rPr>
          <w:noProof/>
        </w:rPr>
      </w:r>
      <w:r>
        <w:rPr>
          <w:noProof/>
        </w:rPr>
        <w:fldChar w:fldCharType="separate"/>
      </w:r>
      <w:r>
        <w:rPr>
          <w:noProof/>
        </w:rPr>
        <w:t>13</w:t>
      </w:r>
      <w:r>
        <w:rPr>
          <w:noProof/>
        </w:rPr>
        <w:fldChar w:fldCharType="end"/>
      </w:r>
    </w:p>
    <w:p w14:paraId="4ECB3033" w14:textId="2E9D35E7" w:rsidR="00E8735E" w:rsidRDefault="00E8735E">
      <w:pPr>
        <w:pStyle w:val="TOC1"/>
        <w:rPr>
          <w:rFonts w:asciiTheme="minorHAnsi" w:eastAsiaTheme="minorEastAsia" w:hAnsiTheme="minorHAnsi" w:cstheme="minorBidi"/>
          <w:b w:val="0"/>
          <w:caps w:val="0"/>
          <w:noProof/>
          <w:sz w:val="22"/>
          <w:szCs w:val="22"/>
        </w:rPr>
      </w:pPr>
      <w:r>
        <w:rPr>
          <w:noProof/>
        </w:rPr>
        <w:t>9.</w:t>
      </w:r>
      <w:r>
        <w:rPr>
          <w:rFonts w:asciiTheme="minorHAnsi" w:eastAsiaTheme="minorEastAsia" w:hAnsiTheme="minorHAnsi" w:cstheme="minorBidi"/>
          <w:b w:val="0"/>
          <w:caps w:val="0"/>
          <w:noProof/>
          <w:sz w:val="22"/>
          <w:szCs w:val="22"/>
        </w:rPr>
        <w:tab/>
      </w:r>
      <w:r>
        <w:rPr>
          <w:noProof/>
        </w:rPr>
        <w:t>SAMPLE SIZE AND STUDY POWER</w:t>
      </w:r>
      <w:r>
        <w:rPr>
          <w:noProof/>
        </w:rPr>
        <w:tab/>
      </w:r>
      <w:r>
        <w:rPr>
          <w:noProof/>
        </w:rPr>
        <w:fldChar w:fldCharType="begin"/>
      </w:r>
      <w:r>
        <w:rPr>
          <w:noProof/>
        </w:rPr>
        <w:instrText xml:space="preserve"> PAGEREF _Toc22404683 \h </w:instrText>
      </w:r>
      <w:r>
        <w:rPr>
          <w:noProof/>
        </w:rPr>
      </w:r>
      <w:r>
        <w:rPr>
          <w:noProof/>
        </w:rPr>
        <w:fldChar w:fldCharType="separate"/>
      </w:r>
      <w:r>
        <w:rPr>
          <w:noProof/>
        </w:rPr>
        <w:t>14</w:t>
      </w:r>
      <w:r>
        <w:rPr>
          <w:noProof/>
        </w:rPr>
        <w:fldChar w:fldCharType="end"/>
      </w:r>
    </w:p>
    <w:p w14:paraId="6404F6AE" w14:textId="088914FA" w:rsidR="00E8735E" w:rsidRDefault="00E8735E">
      <w:pPr>
        <w:pStyle w:val="TOC2"/>
        <w:rPr>
          <w:rFonts w:asciiTheme="minorHAnsi" w:eastAsiaTheme="minorEastAsia" w:hAnsiTheme="minorHAnsi" w:cstheme="minorBidi"/>
          <w:noProof/>
          <w:sz w:val="22"/>
          <w:szCs w:val="22"/>
        </w:rPr>
      </w:pPr>
      <w:r>
        <w:rPr>
          <w:noProof/>
        </w:rPr>
        <w:t>9.1.</w:t>
      </w:r>
      <w:r>
        <w:rPr>
          <w:rFonts w:asciiTheme="minorHAnsi" w:eastAsiaTheme="minorEastAsia" w:hAnsiTheme="minorHAnsi" w:cstheme="minorBidi"/>
          <w:noProof/>
          <w:sz w:val="22"/>
          <w:szCs w:val="22"/>
        </w:rPr>
        <w:tab/>
      </w:r>
      <w:r>
        <w:rPr>
          <w:noProof/>
        </w:rPr>
        <w:t>Case-control designs</w:t>
      </w:r>
      <w:r>
        <w:rPr>
          <w:noProof/>
        </w:rPr>
        <w:tab/>
      </w:r>
      <w:r>
        <w:rPr>
          <w:noProof/>
        </w:rPr>
        <w:fldChar w:fldCharType="begin"/>
      </w:r>
      <w:r>
        <w:rPr>
          <w:noProof/>
        </w:rPr>
        <w:instrText xml:space="preserve"> PAGEREF _Toc22404684 \h </w:instrText>
      </w:r>
      <w:r>
        <w:rPr>
          <w:noProof/>
        </w:rPr>
      </w:r>
      <w:r>
        <w:rPr>
          <w:noProof/>
        </w:rPr>
        <w:fldChar w:fldCharType="separate"/>
      </w:r>
      <w:r>
        <w:rPr>
          <w:noProof/>
        </w:rPr>
        <w:t>14</w:t>
      </w:r>
      <w:r>
        <w:rPr>
          <w:noProof/>
        </w:rPr>
        <w:fldChar w:fldCharType="end"/>
      </w:r>
    </w:p>
    <w:p w14:paraId="2D786F77" w14:textId="46F6427E" w:rsidR="00E8735E" w:rsidRDefault="00E8735E">
      <w:pPr>
        <w:pStyle w:val="TOC2"/>
        <w:rPr>
          <w:rFonts w:asciiTheme="minorHAnsi" w:eastAsiaTheme="minorEastAsia" w:hAnsiTheme="minorHAnsi" w:cstheme="minorBidi"/>
          <w:noProof/>
          <w:sz w:val="22"/>
          <w:szCs w:val="22"/>
        </w:rPr>
      </w:pPr>
      <w:r>
        <w:rPr>
          <w:noProof/>
        </w:rPr>
        <w:t>9.2.</w:t>
      </w:r>
      <w:r>
        <w:rPr>
          <w:rFonts w:asciiTheme="minorHAnsi" w:eastAsiaTheme="minorEastAsia" w:hAnsiTheme="minorHAnsi" w:cstheme="minorBidi"/>
          <w:noProof/>
          <w:sz w:val="22"/>
          <w:szCs w:val="22"/>
        </w:rPr>
        <w:tab/>
      </w:r>
      <w:r>
        <w:rPr>
          <w:noProof/>
        </w:rPr>
        <w:t>Cohort design</w:t>
      </w:r>
      <w:r>
        <w:rPr>
          <w:noProof/>
        </w:rPr>
        <w:tab/>
      </w:r>
      <w:r>
        <w:rPr>
          <w:noProof/>
        </w:rPr>
        <w:fldChar w:fldCharType="begin"/>
      </w:r>
      <w:r>
        <w:rPr>
          <w:noProof/>
        </w:rPr>
        <w:instrText xml:space="preserve"> PAGEREF _Toc22404685 \h </w:instrText>
      </w:r>
      <w:r>
        <w:rPr>
          <w:noProof/>
        </w:rPr>
      </w:r>
      <w:r>
        <w:rPr>
          <w:noProof/>
        </w:rPr>
        <w:fldChar w:fldCharType="separate"/>
      </w:r>
      <w:r>
        <w:rPr>
          <w:noProof/>
        </w:rPr>
        <w:t>14</w:t>
      </w:r>
      <w:r>
        <w:rPr>
          <w:noProof/>
        </w:rPr>
        <w:fldChar w:fldCharType="end"/>
      </w:r>
    </w:p>
    <w:p w14:paraId="0059048C" w14:textId="3F0960DB" w:rsidR="00E8735E" w:rsidRDefault="00E8735E">
      <w:pPr>
        <w:pStyle w:val="TOC1"/>
        <w:rPr>
          <w:rFonts w:asciiTheme="minorHAnsi" w:eastAsiaTheme="minorEastAsia" w:hAnsiTheme="minorHAnsi" w:cstheme="minorBidi"/>
          <w:b w:val="0"/>
          <w:caps w:val="0"/>
          <w:noProof/>
          <w:sz w:val="22"/>
          <w:szCs w:val="22"/>
        </w:rPr>
      </w:pPr>
      <w:r>
        <w:rPr>
          <w:noProof/>
        </w:rPr>
        <w:t>10.</w:t>
      </w:r>
      <w:r>
        <w:rPr>
          <w:rFonts w:asciiTheme="minorHAnsi" w:eastAsiaTheme="minorEastAsia" w:hAnsiTheme="minorHAnsi" w:cstheme="minorBidi"/>
          <w:b w:val="0"/>
          <w:caps w:val="0"/>
          <w:noProof/>
          <w:sz w:val="22"/>
          <w:szCs w:val="22"/>
        </w:rPr>
        <w:tab/>
      </w:r>
      <w:r>
        <w:rPr>
          <w:noProof/>
        </w:rPr>
        <w:t>DATA ANALYSIS PLAN</w:t>
      </w:r>
      <w:r>
        <w:rPr>
          <w:noProof/>
        </w:rPr>
        <w:tab/>
      </w:r>
      <w:r>
        <w:rPr>
          <w:noProof/>
        </w:rPr>
        <w:fldChar w:fldCharType="begin"/>
      </w:r>
      <w:r>
        <w:rPr>
          <w:noProof/>
        </w:rPr>
        <w:instrText xml:space="preserve"> PAGEREF _Toc22404686 \h </w:instrText>
      </w:r>
      <w:r>
        <w:rPr>
          <w:noProof/>
        </w:rPr>
      </w:r>
      <w:r>
        <w:rPr>
          <w:noProof/>
        </w:rPr>
        <w:fldChar w:fldCharType="separate"/>
      </w:r>
      <w:r>
        <w:rPr>
          <w:noProof/>
        </w:rPr>
        <w:t>15</w:t>
      </w:r>
      <w:r>
        <w:rPr>
          <w:noProof/>
        </w:rPr>
        <w:fldChar w:fldCharType="end"/>
      </w:r>
    </w:p>
    <w:p w14:paraId="721019F1" w14:textId="10EA77D7" w:rsidR="00E8735E" w:rsidRDefault="00E8735E">
      <w:pPr>
        <w:pStyle w:val="TOC2"/>
        <w:rPr>
          <w:rFonts w:asciiTheme="minorHAnsi" w:eastAsiaTheme="minorEastAsia" w:hAnsiTheme="minorHAnsi" w:cstheme="minorBidi"/>
          <w:noProof/>
          <w:sz w:val="22"/>
          <w:szCs w:val="22"/>
        </w:rPr>
      </w:pPr>
      <w:r>
        <w:rPr>
          <w:noProof/>
        </w:rPr>
        <w:t>10.1.</w:t>
      </w:r>
      <w:r>
        <w:rPr>
          <w:rFonts w:asciiTheme="minorHAnsi" w:eastAsiaTheme="minorEastAsia" w:hAnsiTheme="minorHAnsi" w:cstheme="minorBidi"/>
          <w:noProof/>
          <w:sz w:val="22"/>
          <w:szCs w:val="22"/>
        </w:rPr>
        <w:tab/>
      </w:r>
      <w:r>
        <w:rPr>
          <w:noProof/>
        </w:rPr>
        <w:t>Case-control designs</w:t>
      </w:r>
      <w:r>
        <w:rPr>
          <w:noProof/>
        </w:rPr>
        <w:tab/>
      </w:r>
      <w:r>
        <w:rPr>
          <w:noProof/>
        </w:rPr>
        <w:fldChar w:fldCharType="begin"/>
      </w:r>
      <w:r>
        <w:rPr>
          <w:noProof/>
        </w:rPr>
        <w:instrText xml:space="preserve"> PAGEREF _Toc22404687 \h </w:instrText>
      </w:r>
      <w:r>
        <w:rPr>
          <w:noProof/>
        </w:rPr>
      </w:r>
      <w:r>
        <w:rPr>
          <w:noProof/>
        </w:rPr>
        <w:fldChar w:fldCharType="separate"/>
      </w:r>
      <w:r>
        <w:rPr>
          <w:noProof/>
        </w:rPr>
        <w:t>15</w:t>
      </w:r>
      <w:r>
        <w:rPr>
          <w:noProof/>
        </w:rPr>
        <w:fldChar w:fldCharType="end"/>
      </w:r>
    </w:p>
    <w:p w14:paraId="6EC01D66" w14:textId="721F8D31" w:rsidR="00E8735E" w:rsidRDefault="00E8735E">
      <w:pPr>
        <w:pStyle w:val="TOC3"/>
        <w:rPr>
          <w:rFonts w:asciiTheme="minorHAnsi" w:eastAsiaTheme="minorEastAsia" w:hAnsiTheme="minorHAnsi" w:cstheme="minorBidi"/>
          <w:noProof/>
          <w:sz w:val="22"/>
          <w:szCs w:val="22"/>
        </w:rPr>
      </w:pPr>
      <w:r>
        <w:rPr>
          <w:noProof/>
        </w:rPr>
        <w:t>10.1.1.</w:t>
      </w:r>
      <w:r>
        <w:rPr>
          <w:rFonts w:asciiTheme="minorHAnsi" w:eastAsiaTheme="minorEastAsia" w:hAnsiTheme="minorHAnsi" w:cstheme="minorBidi"/>
          <w:noProof/>
          <w:sz w:val="22"/>
          <w:szCs w:val="22"/>
        </w:rPr>
        <w:tab/>
      </w:r>
      <w:r>
        <w:rPr>
          <w:noProof/>
        </w:rPr>
        <w:t>Selection of controls</w:t>
      </w:r>
      <w:r>
        <w:rPr>
          <w:noProof/>
        </w:rPr>
        <w:tab/>
      </w:r>
      <w:r>
        <w:rPr>
          <w:noProof/>
        </w:rPr>
        <w:fldChar w:fldCharType="begin"/>
      </w:r>
      <w:r>
        <w:rPr>
          <w:noProof/>
        </w:rPr>
        <w:instrText xml:space="preserve"> PAGEREF _Toc22404688 \h </w:instrText>
      </w:r>
      <w:r>
        <w:rPr>
          <w:noProof/>
        </w:rPr>
      </w:r>
      <w:r>
        <w:rPr>
          <w:noProof/>
        </w:rPr>
        <w:fldChar w:fldCharType="separate"/>
      </w:r>
      <w:r>
        <w:rPr>
          <w:noProof/>
        </w:rPr>
        <w:t>15</w:t>
      </w:r>
      <w:r>
        <w:rPr>
          <w:noProof/>
        </w:rPr>
        <w:fldChar w:fldCharType="end"/>
      </w:r>
    </w:p>
    <w:p w14:paraId="5B34BB07" w14:textId="4BC0A41F" w:rsidR="00E8735E" w:rsidRDefault="00E8735E">
      <w:pPr>
        <w:pStyle w:val="TOC3"/>
        <w:rPr>
          <w:rFonts w:asciiTheme="minorHAnsi" w:eastAsiaTheme="minorEastAsia" w:hAnsiTheme="minorHAnsi" w:cstheme="minorBidi"/>
          <w:noProof/>
          <w:sz w:val="22"/>
          <w:szCs w:val="22"/>
        </w:rPr>
      </w:pPr>
      <w:r>
        <w:rPr>
          <w:noProof/>
        </w:rPr>
        <w:t>10.1.2.</w:t>
      </w:r>
      <w:r>
        <w:rPr>
          <w:rFonts w:asciiTheme="minorHAnsi" w:eastAsiaTheme="minorEastAsia" w:hAnsiTheme="minorHAnsi" w:cstheme="minorBidi"/>
          <w:noProof/>
          <w:sz w:val="22"/>
          <w:szCs w:val="22"/>
        </w:rPr>
        <w:tab/>
      </w:r>
      <w:r>
        <w:rPr>
          <w:noProof/>
        </w:rPr>
        <w:t>Matching</w:t>
      </w:r>
      <w:r>
        <w:rPr>
          <w:noProof/>
        </w:rPr>
        <w:tab/>
      </w:r>
      <w:r>
        <w:rPr>
          <w:noProof/>
        </w:rPr>
        <w:fldChar w:fldCharType="begin"/>
      </w:r>
      <w:r>
        <w:rPr>
          <w:noProof/>
        </w:rPr>
        <w:instrText xml:space="preserve"> PAGEREF _Toc22404689 \h </w:instrText>
      </w:r>
      <w:r>
        <w:rPr>
          <w:noProof/>
        </w:rPr>
      </w:r>
      <w:r>
        <w:rPr>
          <w:noProof/>
        </w:rPr>
        <w:fldChar w:fldCharType="separate"/>
      </w:r>
      <w:r>
        <w:rPr>
          <w:noProof/>
        </w:rPr>
        <w:t>15</w:t>
      </w:r>
      <w:r>
        <w:rPr>
          <w:noProof/>
        </w:rPr>
        <w:fldChar w:fldCharType="end"/>
      </w:r>
    </w:p>
    <w:p w14:paraId="10F7E7D1" w14:textId="1FFECC3B" w:rsidR="00E8735E" w:rsidRDefault="00E8735E">
      <w:pPr>
        <w:pStyle w:val="TOC3"/>
        <w:rPr>
          <w:rFonts w:asciiTheme="minorHAnsi" w:eastAsiaTheme="minorEastAsia" w:hAnsiTheme="minorHAnsi" w:cstheme="minorBidi"/>
          <w:noProof/>
          <w:sz w:val="22"/>
          <w:szCs w:val="22"/>
        </w:rPr>
      </w:pPr>
      <w:r>
        <w:rPr>
          <w:noProof/>
        </w:rPr>
        <w:t>10.1.3.</w:t>
      </w:r>
      <w:r>
        <w:rPr>
          <w:rFonts w:asciiTheme="minorHAnsi" w:eastAsiaTheme="minorEastAsia" w:hAnsiTheme="minorHAnsi" w:cstheme="minorBidi"/>
          <w:noProof/>
          <w:sz w:val="22"/>
          <w:szCs w:val="22"/>
        </w:rPr>
        <w:tab/>
      </w:r>
      <w:r>
        <w:rPr>
          <w:noProof/>
        </w:rPr>
        <w:t>Exposure status</w:t>
      </w:r>
      <w:r>
        <w:rPr>
          <w:noProof/>
        </w:rPr>
        <w:tab/>
      </w:r>
      <w:r>
        <w:rPr>
          <w:noProof/>
        </w:rPr>
        <w:fldChar w:fldCharType="begin"/>
      </w:r>
      <w:r>
        <w:rPr>
          <w:noProof/>
        </w:rPr>
        <w:instrText xml:space="preserve"> PAGEREF _Toc22404690 \h </w:instrText>
      </w:r>
      <w:r>
        <w:rPr>
          <w:noProof/>
        </w:rPr>
      </w:r>
      <w:r>
        <w:rPr>
          <w:noProof/>
        </w:rPr>
        <w:fldChar w:fldCharType="separate"/>
      </w:r>
      <w:r>
        <w:rPr>
          <w:noProof/>
        </w:rPr>
        <w:t>15</w:t>
      </w:r>
      <w:r>
        <w:rPr>
          <w:noProof/>
        </w:rPr>
        <w:fldChar w:fldCharType="end"/>
      </w:r>
    </w:p>
    <w:p w14:paraId="11850276" w14:textId="6761C777" w:rsidR="00E8735E" w:rsidRDefault="00E8735E">
      <w:pPr>
        <w:pStyle w:val="TOC3"/>
        <w:rPr>
          <w:rFonts w:asciiTheme="minorHAnsi" w:eastAsiaTheme="minorEastAsia" w:hAnsiTheme="minorHAnsi" w:cstheme="minorBidi"/>
          <w:noProof/>
          <w:sz w:val="22"/>
          <w:szCs w:val="22"/>
        </w:rPr>
      </w:pPr>
      <w:r>
        <w:rPr>
          <w:noProof/>
        </w:rPr>
        <w:t>10.1.4.</w:t>
      </w:r>
      <w:r>
        <w:rPr>
          <w:rFonts w:asciiTheme="minorHAnsi" w:eastAsiaTheme="minorEastAsia" w:hAnsiTheme="minorHAnsi" w:cstheme="minorBidi"/>
          <w:noProof/>
          <w:sz w:val="22"/>
          <w:szCs w:val="22"/>
        </w:rPr>
        <w:tab/>
      </w:r>
      <w:r>
        <w:rPr>
          <w:noProof/>
        </w:rPr>
        <w:t>Model Specification</w:t>
      </w:r>
      <w:r>
        <w:rPr>
          <w:noProof/>
        </w:rPr>
        <w:tab/>
      </w:r>
      <w:r>
        <w:rPr>
          <w:noProof/>
        </w:rPr>
        <w:fldChar w:fldCharType="begin"/>
      </w:r>
      <w:r>
        <w:rPr>
          <w:noProof/>
        </w:rPr>
        <w:instrText xml:space="preserve"> PAGEREF _Toc22404691 \h </w:instrText>
      </w:r>
      <w:r>
        <w:rPr>
          <w:noProof/>
        </w:rPr>
      </w:r>
      <w:r>
        <w:rPr>
          <w:noProof/>
        </w:rPr>
        <w:fldChar w:fldCharType="separate"/>
      </w:r>
      <w:r>
        <w:rPr>
          <w:noProof/>
        </w:rPr>
        <w:t>16</w:t>
      </w:r>
      <w:r>
        <w:rPr>
          <w:noProof/>
        </w:rPr>
        <w:fldChar w:fldCharType="end"/>
      </w:r>
    </w:p>
    <w:p w14:paraId="36BC31EC" w14:textId="39264D2D" w:rsidR="00E8735E" w:rsidRDefault="00E8735E">
      <w:pPr>
        <w:pStyle w:val="TOC3"/>
        <w:rPr>
          <w:rFonts w:asciiTheme="minorHAnsi" w:eastAsiaTheme="minorEastAsia" w:hAnsiTheme="minorHAnsi" w:cstheme="minorBidi"/>
          <w:noProof/>
          <w:sz w:val="22"/>
          <w:szCs w:val="22"/>
        </w:rPr>
      </w:pPr>
      <w:r>
        <w:rPr>
          <w:noProof/>
        </w:rPr>
        <w:t>10.1.5.</w:t>
      </w:r>
      <w:r>
        <w:rPr>
          <w:rFonts w:asciiTheme="minorHAnsi" w:eastAsiaTheme="minorEastAsia" w:hAnsiTheme="minorHAnsi" w:cstheme="minorBidi"/>
          <w:noProof/>
          <w:sz w:val="22"/>
          <w:szCs w:val="22"/>
        </w:rPr>
        <w:tab/>
      </w:r>
      <w:r>
        <w:rPr>
          <w:noProof/>
        </w:rPr>
        <w:t>Patient Characteristics Summary</w:t>
      </w:r>
      <w:r>
        <w:rPr>
          <w:noProof/>
        </w:rPr>
        <w:tab/>
      </w:r>
      <w:r>
        <w:rPr>
          <w:noProof/>
        </w:rPr>
        <w:fldChar w:fldCharType="begin"/>
      </w:r>
      <w:r>
        <w:rPr>
          <w:noProof/>
        </w:rPr>
        <w:instrText xml:space="preserve"> PAGEREF _Toc22404692 \h </w:instrText>
      </w:r>
      <w:r>
        <w:rPr>
          <w:noProof/>
        </w:rPr>
      </w:r>
      <w:r>
        <w:rPr>
          <w:noProof/>
        </w:rPr>
        <w:fldChar w:fldCharType="separate"/>
      </w:r>
      <w:r>
        <w:rPr>
          <w:noProof/>
        </w:rPr>
        <w:t>16</w:t>
      </w:r>
      <w:r>
        <w:rPr>
          <w:noProof/>
        </w:rPr>
        <w:fldChar w:fldCharType="end"/>
      </w:r>
    </w:p>
    <w:p w14:paraId="6CD40864" w14:textId="59041D4C" w:rsidR="00E8735E" w:rsidRDefault="00E8735E">
      <w:pPr>
        <w:pStyle w:val="TOC2"/>
        <w:rPr>
          <w:rFonts w:asciiTheme="minorHAnsi" w:eastAsiaTheme="minorEastAsia" w:hAnsiTheme="minorHAnsi" w:cstheme="minorBidi"/>
          <w:noProof/>
          <w:sz w:val="22"/>
          <w:szCs w:val="22"/>
        </w:rPr>
      </w:pPr>
      <w:r>
        <w:rPr>
          <w:noProof/>
        </w:rPr>
        <w:t>10.2.</w:t>
      </w:r>
      <w:r>
        <w:rPr>
          <w:rFonts w:asciiTheme="minorHAnsi" w:eastAsiaTheme="minorEastAsia" w:hAnsiTheme="minorHAnsi" w:cstheme="minorBidi"/>
          <w:noProof/>
          <w:sz w:val="22"/>
          <w:szCs w:val="22"/>
        </w:rPr>
        <w:tab/>
      </w:r>
      <w:r>
        <w:rPr>
          <w:noProof/>
        </w:rPr>
        <w:t>Cohort design</w:t>
      </w:r>
      <w:r>
        <w:rPr>
          <w:noProof/>
        </w:rPr>
        <w:tab/>
      </w:r>
      <w:r>
        <w:rPr>
          <w:noProof/>
        </w:rPr>
        <w:fldChar w:fldCharType="begin"/>
      </w:r>
      <w:r>
        <w:rPr>
          <w:noProof/>
        </w:rPr>
        <w:instrText xml:space="preserve"> PAGEREF _Toc22404693 \h </w:instrText>
      </w:r>
      <w:r>
        <w:rPr>
          <w:noProof/>
        </w:rPr>
      </w:r>
      <w:r>
        <w:rPr>
          <w:noProof/>
        </w:rPr>
        <w:fldChar w:fldCharType="separate"/>
      </w:r>
      <w:r>
        <w:rPr>
          <w:noProof/>
        </w:rPr>
        <w:t>16</w:t>
      </w:r>
      <w:r>
        <w:rPr>
          <w:noProof/>
        </w:rPr>
        <w:fldChar w:fldCharType="end"/>
      </w:r>
    </w:p>
    <w:p w14:paraId="1D52E67B" w14:textId="2EC4CFCB" w:rsidR="00E8735E" w:rsidRDefault="00E8735E">
      <w:pPr>
        <w:pStyle w:val="TOC3"/>
        <w:rPr>
          <w:rFonts w:asciiTheme="minorHAnsi" w:eastAsiaTheme="minorEastAsia" w:hAnsiTheme="minorHAnsi" w:cstheme="minorBidi"/>
          <w:noProof/>
          <w:sz w:val="22"/>
          <w:szCs w:val="22"/>
        </w:rPr>
      </w:pPr>
      <w:r>
        <w:rPr>
          <w:noProof/>
        </w:rPr>
        <w:t>10.2.1.</w:t>
      </w:r>
      <w:r>
        <w:rPr>
          <w:rFonts w:asciiTheme="minorHAnsi" w:eastAsiaTheme="minorEastAsia" w:hAnsiTheme="minorHAnsi" w:cstheme="minorBidi"/>
          <w:noProof/>
          <w:sz w:val="22"/>
          <w:szCs w:val="22"/>
        </w:rPr>
        <w:tab/>
      </w:r>
      <w:r>
        <w:rPr>
          <w:noProof/>
        </w:rPr>
        <w:t>Exposure status</w:t>
      </w:r>
      <w:r>
        <w:rPr>
          <w:noProof/>
        </w:rPr>
        <w:tab/>
      </w:r>
      <w:r>
        <w:rPr>
          <w:noProof/>
        </w:rPr>
        <w:fldChar w:fldCharType="begin"/>
      </w:r>
      <w:r>
        <w:rPr>
          <w:noProof/>
        </w:rPr>
        <w:instrText xml:space="preserve"> PAGEREF _Toc22404694 \h </w:instrText>
      </w:r>
      <w:r>
        <w:rPr>
          <w:noProof/>
        </w:rPr>
      </w:r>
      <w:r>
        <w:rPr>
          <w:noProof/>
        </w:rPr>
        <w:fldChar w:fldCharType="separate"/>
      </w:r>
      <w:r>
        <w:rPr>
          <w:noProof/>
        </w:rPr>
        <w:t>17</w:t>
      </w:r>
      <w:r>
        <w:rPr>
          <w:noProof/>
        </w:rPr>
        <w:fldChar w:fldCharType="end"/>
      </w:r>
    </w:p>
    <w:p w14:paraId="1060C3CB" w14:textId="210895BB" w:rsidR="00E8735E" w:rsidRDefault="00E8735E">
      <w:pPr>
        <w:pStyle w:val="TOC3"/>
        <w:rPr>
          <w:rFonts w:asciiTheme="minorHAnsi" w:eastAsiaTheme="minorEastAsia" w:hAnsiTheme="minorHAnsi" w:cstheme="minorBidi"/>
          <w:noProof/>
          <w:sz w:val="22"/>
          <w:szCs w:val="22"/>
        </w:rPr>
      </w:pPr>
      <w:r>
        <w:rPr>
          <w:noProof/>
        </w:rPr>
        <w:t>10.2.2.</w:t>
      </w:r>
      <w:r>
        <w:rPr>
          <w:rFonts w:asciiTheme="minorHAnsi" w:eastAsiaTheme="minorEastAsia" w:hAnsiTheme="minorHAnsi" w:cstheme="minorBidi"/>
          <w:noProof/>
          <w:sz w:val="22"/>
          <w:szCs w:val="22"/>
        </w:rPr>
        <w:tab/>
      </w:r>
      <w:r>
        <w:rPr>
          <w:noProof/>
        </w:rPr>
        <w:t>Outcome status</w:t>
      </w:r>
      <w:r>
        <w:rPr>
          <w:noProof/>
        </w:rPr>
        <w:tab/>
      </w:r>
      <w:r>
        <w:rPr>
          <w:noProof/>
        </w:rPr>
        <w:fldChar w:fldCharType="begin"/>
      </w:r>
      <w:r>
        <w:rPr>
          <w:noProof/>
        </w:rPr>
        <w:instrText xml:space="preserve"> PAGEREF _Toc22404695 \h </w:instrText>
      </w:r>
      <w:r>
        <w:rPr>
          <w:noProof/>
        </w:rPr>
      </w:r>
      <w:r>
        <w:rPr>
          <w:noProof/>
        </w:rPr>
        <w:fldChar w:fldCharType="separate"/>
      </w:r>
      <w:r>
        <w:rPr>
          <w:noProof/>
        </w:rPr>
        <w:t>17</w:t>
      </w:r>
      <w:r>
        <w:rPr>
          <w:noProof/>
        </w:rPr>
        <w:fldChar w:fldCharType="end"/>
      </w:r>
    </w:p>
    <w:p w14:paraId="6B4404AE" w14:textId="6BDB82A9" w:rsidR="00E8735E" w:rsidRDefault="00E8735E">
      <w:pPr>
        <w:pStyle w:val="TOC3"/>
        <w:rPr>
          <w:rFonts w:asciiTheme="minorHAnsi" w:eastAsiaTheme="minorEastAsia" w:hAnsiTheme="minorHAnsi" w:cstheme="minorBidi"/>
          <w:noProof/>
          <w:sz w:val="22"/>
          <w:szCs w:val="22"/>
        </w:rPr>
      </w:pPr>
      <w:r>
        <w:rPr>
          <w:noProof/>
        </w:rPr>
        <w:t>10.2.3.</w:t>
      </w:r>
      <w:r>
        <w:rPr>
          <w:rFonts w:asciiTheme="minorHAnsi" w:eastAsiaTheme="minorEastAsia" w:hAnsiTheme="minorHAnsi" w:cstheme="minorBidi"/>
          <w:noProof/>
          <w:sz w:val="22"/>
          <w:szCs w:val="22"/>
        </w:rPr>
        <w:tab/>
      </w:r>
      <w:r>
        <w:rPr>
          <w:noProof/>
        </w:rPr>
        <w:t>Model specification</w:t>
      </w:r>
      <w:r>
        <w:rPr>
          <w:noProof/>
        </w:rPr>
        <w:tab/>
      </w:r>
      <w:r>
        <w:rPr>
          <w:noProof/>
        </w:rPr>
        <w:fldChar w:fldCharType="begin"/>
      </w:r>
      <w:r>
        <w:rPr>
          <w:noProof/>
        </w:rPr>
        <w:instrText xml:space="preserve"> PAGEREF _Toc22404696 \h </w:instrText>
      </w:r>
      <w:r>
        <w:rPr>
          <w:noProof/>
        </w:rPr>
      </w:r>
      <w:r>
        <w:rPr>
          <w:noProof/>
        </w:rPr>
        <w:fldChar w:fldCharType="separate"/>
      </w:r>
      <w:r>
        <w:rPr>
          <w:noProof/>
        </w:rPr>
        <w:t>17</w:t>
      </w:r>
      <w:r>
        <w:rPr>
          <w:noProof/>
        </w:rPr>
        <w:fldChar w:fldCharType="end"/>
      </w:r>
    </w:p>
    <w:p w14:paraId="2B74816C" w14:textId="6EBCD96C" w:rsidR="00E8735E" w:rsidRDefault="00E8735E">
      <w:pPr>
        <w:pStyle w:val="TOC3"/>
        <w:rPr>
          <w:rFonts w:asciiTheme="minorHAnsi" w:eastAsiaTheme="minorEastAsia" w:hAnsiTheme="minorHAnsi" w:cstheme="minorBidi"/>
          <w:noProof/>
          <w:sz w:val="22"/>
          <w:szCs w:val="22"/>
        </w:rPr>
      </w:pPr>
      <w:r>
        <w:rPr>
          <w:noProof/>
        </w:rPr>
        <w:t>10.2.4.</w:t>
      </w:r>
      <w:r>
        <w:rPr>
          <w:rFonts w:asciiTheme="minorHAnsi" w:eastAsiaTheme="minorEastAsia" w:hAnsiTheme="minorHAnsi" w:cstheme="minorBidi"/>
          <w:noProof/>
          <w:sz w:val="22"/>
          <w:szCs w:val="22"/>
        </w:rPr>
        <w:tab/>
      </w:r>
      <w:r>
        <w:rPr>
          <w:noProof/>
        </w:rPr>
        <w:t>Patient Characteristics Summary</w:t>
      </w:r>
      <w:r>
        <w:rPr>
          <w:noProof/>
        </w:rPr>
        <w:tab/>
      </w:r>
      <w:r>
        <w:rPr>
          <w:noProof/>
        </w:rPr>
        <w:fldChar w:fldCharType="begin"/>
      </w:r>
      <w:r>
        <w:rPr>
          <w:noProof/>
        </w:rPr>
        <w:instrText xml:space="preserve"> PAGEREF _Toc22404697 \h </w:instrText>
      </w:r>
      <w:r>
        <w:rPr>
          <w:noProof/>
        </w:rPr>
      </w:r>
      <w:r>
        <w:rPr>
          <w:noProof/>
        </w:rPr>
        <w:fldChar w:fldCharType="separate"/>
      </w:r>
      <w:r>
        <w:rPr>
          <w:noProof/>
        </w:rPr>
        <w:t>17</w:t>
      </w:r>
      <w:r>
        <w:rPr>
          <w:noProof/>
        </w:rPr>
        <w:fldChar w:fldCharType="end"/>
      </w:r>
    </w:p>
    <w:p w14:paraId="2F95C99A" w14:textId="64B28874" w:rsidR="00E8735E" w:rsidRDefault="00E8735E">
      <w:pPr>
        <w:pStyle w:val="TOC2"/>
        <w:rPr>
          <w:rFonts w:asciiTheme="minorHAnsi" w:eastAsiaTheme="minorEastAsia" w:hAnsiTheme="minorHAnsi" w:cstheme="minorBidi"/>
          <w:noProof/>
          <w:sz w:val="22"/>
          <w:szCs w:val="22"/>
        </w:rPr>
      </w:pPr>
      <w:r>
        <w:rPr>
          <w:noProof/>
        </w:rPr>
        <w:t>10.3.</w:t>
      </w:r>
      <w:r>
        <w:rPr>
          <w:rFonts w:asciiTheme="minorHAnsi" w:eastAsiaTheme="minorEastAsia" w:hAnsiTheme="minorHAnsi" w:cstheme="minorBidi"/>
          <w:noProof/>
          <w:sz w:val="22"/>
          <w:szCs w:val="22"/>
        </w:rPr>
        <w:tab/>
      </w:r>
      <w:r>
        <w:rPr>
          <w:noProof/>
        </w:rPr>
        <w:t>Quantification of bias</w:t>
      </w:r>
      <w:r>
        <w:rPr>
          <w:noProof/>
        </w:rPr>
        <w:tab/>
      </w:r>
      <w:r>
        <w:rPr>
          <w:noProof/>
        </w:rPr>
        <w:fldChar w:fldCharType="begin"/>
      </w:r>
      <w:r>
        <w:rPr>
          <w:noProof/>
        </w:rPr>
        <w:instrText xml:space="preserve"> PAGEREF _Toc22404698 \h </w:instrText>
      </w:r>
      <w:r>
        <w:rPr>
          <w:noProof/>
        </w:rPr>
      </w:r>
      <w:r>
        <w:rPr>
          <w:noProof/>
        </w:rPr>
        <w:fldChar w:fldCharType="separate"/>
      </w:r>
      <w:r>
        <w:rPr>
          <w:noProof/>
        </w:rPr>
        <w:t>17</w:t>
      </w:r>
      <w:r>
        <w:rPr>
          <w:noProof/>
        </w:rPr>
        <w:fldChar w:fldCharType="end"/>
      </w:r>
    </w:p>
    <w:p w14:paraId="2063E9B8" w14:textId="4342C5D3" w:rsidR="00E8735E" w:rsidRDefault="00E8735E">
      <w:pPr>
        <w:pStyle w:val="TOC1"/>
        <w:rPr>
          <w:rFonts w:asciiTheme="minorHAnsi" w:eastAsiaTheme="minorEastAsia" w:hAnsiTheme="minorHAnsi" w:cstheme="minorBidi"/>
          <w:b w:val="0"/>
          <w:caps w:val="0"/>
          <w:noProof/>
          <w:sz w:val="22"/>
          <w:szCs w:val="22"/>
        </w:rPr>
      </w:pPr>
      <w:r w:rsidRPr="00A67BB4">
        <w:rPr>
          <w:caps w:val="0"/>
          <w:noProof/>
        </w:rPr>
        <w:t>11.</w:t>
      </w:r>
      <w:r>
        <w:rPr>
          <w:rFonts w:asciiTheme="minorHAnsi" w:eastAsiaTheme="minorEastAsia" w:hAnsiTheme="minorHAnsi" w:cstheme="minorBidi"/>
          <w:b w:val="0"/>
          <w:caps w:val="0"/>
          <w:noProof/>
          <w:sz w:val="22"/>
          <w:szCs w:val="22"/>
        </w:rPr>
        <w:tab/>
      </w:r>
      <w:r>
        <w:rPr>
          <w:noProof/>
        </w:rPr>
        <w:t>STRENGTHS AND LIMITATIONS OF THE RESEARCH METHODS</w:t>
      </w:r>
      <w:r>
        <w:rPr>
          <w:noProof/>
        </w:rPr>
        <w:tab/>
      </w:r>
      <w:r>
        <w:rPr>
          <w:noProof/>
        </w:rPr>
        <w:fldChar w:fldCharType="begin"/>
      </w:r>
      <w:r>
        <w:rPr>
          <w:noProof/>
        </w:rPr>
        <w:instrText xml:space="preserve"> PAGEREF _Toc22404699 \h </w:instrText>
      </w:r>
      <w:r>
        <w:rPr>
          <w:noProof/>
        </w:rPr>
      </w:r>
      <w:r>
        <w:rPr>
          <w:noProof/>
        </w:rPr>
        <w:fldChar w:fldCharType="separate"/>
      </w:r>
      <w:r>
        <w:rPr>
          <w:noProof/>
        </w:rPr>
        <w:t>18</w:t>
      </w:r>
      <w:r>
        <w:rPr>
          <w:noProof/>
        </w:rPr>
        <w:fldChar w:fldCharType="end"/>
      </w:r>
    </w:p>
    <w:p w14:paraId="340A0A57" w14:textId="0E4DBB37" w:rsidR="00E8735E" w:rsidRDefault="00E8735E">
      <w:pPr>
        <w:pStyle w:val="TOC1"/>
        <w:rPr>
          <w:rFonts w:asciiTheme="minorHAnsi" w:eastAsiaTheme="minorEastAsia" w:hAnsiTheme="minorHAnsi" w:cstheme="minorBidi"/>
          <w:b w:val="0"/>
          <w:caps w:val="0"/>
          <w:noProof/>
          <w:sz w:val="22"/>
          <w:szCs w:val="22"/>
        </w:rPr>
      </w:pPr>
      <w:r>
        <w:rPr>
          <w:noProof/>
        </w:rPr>
        <w:t>12.</w:t>
      </w:r>
      <w:r>
        <w:rPr>
          <w:rFonts w:asciiTheme="minorHAnsi" w:eastAsiaTheme="minorEastAsia" w:hAnsiTheme="minorHAnsi" w:cstheme="minorBidi"/>
          <w:b w:val="0"/>
          <w:caps w:val="0"/>
          <w:noProof/>
          <w:sz w:val="22"/>
          <w:szCs w:val="22"/>
        </w:rPr>
        <w:tab/>
      </w:r>
      <w:r>
        <w:rPr>
          <w:noProof/>
        </w:rPr>
        <w:t>PROTECTION OF HUMAN SUBJECTS</w:t>
      </w:r>
      <w:r>
        <w:rPr>
          <w:noProof/>
        </w:rPr>
        <w:tab/>
      </w:r>
      <w:r>
        <w:rPr>
          <w:noProof/>
        </w:rPr>
        <w:fldChar w:fldCharType="begin"/>
      </w:r>
      <w:r>
        <w:rPr>
          <w:noProof/>
        </w:rPr>
        <w:instrText xml:space="preserve"> PAGEREF _Toc22404700 \h </w:instrText>
      </w:r>
      <w:r>
        <w:rPr>
          <w:noProof/>
        </w:rPr>
      </w:r>
      <w:r>
        <w:rPr>
          <w:noProof/>
        </w:rPr>
        <w:fldChar w:fldCharType="separate"/>
      </w:r>
      <w:r>
        <w:rPr>
          <w:noProof/>
        </w:rPr>
        <w:t>18</w:t>
      </w:r>
      <w:r>
        <w:rPr>
          <w:noProof/>
        </w:rPr>
        <w:fldChar w:fldCharType="end"/>
      </w:r>
    </w:p>
    <w:p w14:paraId="003B84ED" w14:textId="1978422A" w:rsidR="00E8735E" w:rsidRDefault="00E8735E">
      <w:pPr>
        <w:pStyle w:val="TOC1"/>
        <w:rPr>
          <w:rFonts w:asciiTheme="minorHAnsi" w:eastAsiaTheme="minorEastAsia" w:hAnsiTheme="minorHAnsi" w:cstheme="minorBidi"/>
          <w:b w:val="0"/>
          <w:caps w:val="0"/>
          <w:noProof/>
          <w:sz w:val="22"/>
          <w:szCs w:val="22"/>
        </w:rPr>
      </w:pPr>
      <w:r>
        <w:rPr>
          <w:noProof/>
        </w:rPr>
        <w:lastRenderedPageBreak/>
        <w:t>13.</w:t>
      </w:r>
      <w:r>
        <w:rPr>
          <w:rFonts w:asciiTheme="minorHAnsi" w:eastAsiaTheme="minorEastAsia" w:hAnsiTheme="minorHAnsi" w:cstheme="minorBidi"/>
          <w:b w:val="0"/>
          <w:caps w:val="0"/>
          <w:noProof/>
          <w:sz w:val="22"/>
          <w:szCs w:val="22"/>
        </w:rPr>
        <w:tab/>
      </w:r>
      <w:r>
        <w:rPr>
          <w:noProof/>
        </w:rPr>
        <w:t>MANAGEMENT AND REPORTING OF ADVERSE EVENTS AND ADVERSE REACTIONS</w:t>
      </w:r>
      <w:r>
        <w:rPr>
          <w:noProof/>
        </w:rPr>
        <w:tab/>
      </w:r>
      <w:r>
        <w:rPr>
          <w:noProof/>
        </w:rPr>
        <w:fldChar w:fldCharType="begin"/>
      </w:r>
      <w:r>
        <w:rPr>
          <w:noProof/>
        </w:rPr>
        <w:instrText xml:space="preserve"> PAGEREF _Toc22404701 \h </w:instrText>
      </w:r>
      <w:r>
        <w:rPr>
          <w:noProof/>
        </w:rPr>
      </w:r>
      <w:r>
        <w:rPr>
          <w:noProof/>
        </w:rPr>
        <w:fldChar w:fldCharType="separate"/>
      </w:r>
      <w:r>
        <w:rPr>
          <w:noProof/>
        </w:rPr>
        <w:t>18</w:t>
      </w:r>
      <w:r>
        <w:rPr>
          <w:noProof/>
        </w:rPr>
        <w:fldChar w:fldCharType="end"/>
      </w:r>
    </w:p>
    <w:p w14:paraId="066718FF" w14:textId="447E018D" w:rsidR="00E8735E" w:rsidRDefault="00E8735E">
      <w:pPr>
        <w:pStyle w:val="TOC1"/>
        <w:rPr>
          <w:rFonts w:asciiTheme="minorHAnsi" w:eastAsiaTheme="minorEastAsia" w:hAnsiTheme="minorHAnsi" w:cstheme="minorBidi"/>
          <w:b w:val="0"/>
          <w:caps w:val="0"/>
          <w:noProof/>
          <w:sz w:val="22"/>
          <w:szCs w:val="22"/>
        </w:rPr>
      </w:pPr>
      <w:r>
        <w:rPr>
          <w:noProof/>
        </w:rPr>
        <w:t>14.</w:t>
      </w:r>
      <w:r>
        <w:rPr>
          <w:rFonts w:asciiTheme="minorHAnsi" w:eastAsiaTheme="minorEastAsia" w:hAnsiTheme="minorHAnsi" w:cstheme="minorBidi"/>
          <w:b w:val="0"/>
          <w:caps w:val="0"/>
          <w:noProof/>
          <w:sz w:val="22"/>
          <w:szCs w:val="22"/>
        </w:rPr>
        <w:tab/>
      </w:r>
      <w:r>
        <w:rPr>
          <w:noProof/>
        </w:rPr>
        <w:t>PLANS FOR DISSEMINATING AND COMMUNICATING STUDY RESULTS</w:t>
      </w:r>
      <w:r>
        <w:rPr>
          <w:noProof/>
        </w:rPr>
        <w:tab/>
      </w:r>
      <w:r>
        <w:rPr>
          <w:noProof/>
        </w:rPr>
        <w:fldChar w:fldCharType="begin"/>
      </w:r>
      <w:r>
        <w:rPr>
          <w:noProof/>
        </w:rPr>
        <w:instrText xml:space="preserve"> PAGEREF _Toc22404702 \h </w:instrText>
      </w:r>
      <w:r>
        <w:rPr>
          <w:noProof/>
        </w:rPr>
      </w:r>
      <w:r>
        <w:rPr>
          <w:noProof/>
        </w:rPr>
        <w:fldChar w:fldCharType="separate"/>
      </w:r>
      <w:r>
        <w:rPr>
          <w:noProof/>
        </w:rPr>
        <w:t>18</w:t>
      </w:r>
      <w:r>
        <w:rPr>
          <w:noProof/>
        </w:rPr>
        <w:fldChar w:fldCharType="end"/>
      </w:r>
    </w:p>
    <w:p w14:paraId="3C369826" w14:textId="051C6DB3" w:rsidR="00E8735E" w:rsidRDefault="00E8735E">
      <w:pPr>
        <w:pStyle w:val="TOC1"/>
        <w:rPr>
          <w:rFonts w:asciiTheme="minorHAnsi" w:eastAsiaTheme="minorEastAsia" w:hAnsiTheme="minorHAnsi" w:cstheme="minorBidi"/>
          <w:b w:val="0"/>
          <w:caps w:val="0"/>
          <w:noProof/>
          <w:sz w:val="22"/>
          <w:szCs w:val="22"/>
        </w:rPr>
      </w:pPr>
      <w:r>
        <w:rPr>
          <w:noProof/>
        </w:rPr>
        <w:t>15.</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22404703 \h </w:instrText>
      </w:r>
      <w:r>
        <w:rPr>
          <w:noProof/>
        </w:rPr>
      </w:r>
      <w:r>
        <w:rPr>
          <w:noProof/>
        </w:rPr>
        <w:fldChar w:fldCharType="separate"/>
      </w:r>
      <w:r>
        <w:rPr>
          <w:noProof/>
        </w:rPr>
        <w:t>18</w:t>
      </w:r>
      <w:r>
        <w:rPr>
          <w:noProof/>
        </w:rPr>
        <w:fldChar w:fldCharType="end"/>
      </w:r>
    </w:p>
    <w:p w14:paraId="13F97144" w14:textId="16EC4499" w:rsidR="00F60C4A" w:rsidRDefault="00EA23A8" w:rsidP="0038213D">
      <w:pPr>
        <w:pStyle w:val="TOC1"/>
      </w:pPr>
      <w:r>
        <w:fldChar w:fldCharType="end"/>
      </w:r>
    </w:p>
    <w:p w14:paraId="637B0AE1" w14:textId="77777777" w:rsidR="00F60C4A" w:rsidRDefault="00F60C4A" w:rsidP="0038213D">
      <w:pPr>
        <w:pStyle w:val="Basic11"/>
      </w:pPr>
      <w:r>
        <w:br w:type="page"/>
      </w:r>
    </w:p>
    <w:p w14:paraId="025D3707" w14:textId="77777777" w:rsidR="00F60C4A" w:rsidRDefault="00F60C4A" w:rsidP="0038213D">
      <w:pPr>
        <w:pStyle w:val="Heading1"/>
      </w:pPr>
      <w:bookmarkStart w:id="1" w:name="_Toc22404658"/>
      <w:r>
        <w:lastRenderedPageBreak/>
        <w:t>LIST OF ABBREVIATIONS</w:t>
      </w:r>
      <w:bookmarkEnd w:id="1"/>
    </w:p>
    <w:tbl>
      <w:tblPr>
        <w:tblStyle w:val="ListTable7Colorful-Accent3"/>
        <w:tblW w:w="9570" w:type="dxa"/>
        <w:tblLook w:val="0420" w:firstRow="1" w:lastRow="0" w:firstColumn="0" w:lastColumn="0" w:noHBand="0" w:noVBand="1"/>
      </w:tblPr>
      <w:tblGrid>
        <w:gridCol w:w="1463"/>
        <w:gridCol w:w="8107"/>
      </w:tblGrid>
      <w:tr w:rsidR="00F60C4A" w14:paraId="3CFD5DD2" w14:textId="77777777" w:rsidTr="000D6572">
        <w:trPr>
          <w:cnfStyle w:val="100000000000" w:firstRow="1" w:lastRow="0" w:firstColumn="0" w:lastColumn="0" w:oddVBand="0" w:evenVBand="0" w:oddHBand="0" w:evenHBand="0" w:firstRowFirstColumn="0" w:firstRowLastColumn="0" w:lastRowFirstColumn="0" w:lastRowLastColumn="0"/>
        </w:trPr>
        <w:tc>
          <w:tcPr>
            <w:tcW w:w="1440" w:type="dxa"/>
          </w:tcPr>
          <w:p w14:paraId="4D14C07D" w14:textId="77777777" w:rsidR="00F60C4A" w:rsidRPr="000D6572" w:rsidRDefault="00F60C4A" w:rsidP="0038213D">
            <w:pPr>
              <w:pStyle w:val="TableText"/>
              <w:rPr>
                <w:b/>
                <w:i w:val="0"/>
                <w:color w:val="auto"/>
                <w:sz w:val="22"/>
                <w:szCs w:val="22"/>
              </w:rPr>
            </w:pPr>
            <w:r w:rsidRPr="000D6572">
              <w:rPr>
                <w:b/>
                <w:i w:val="0"/>
                <w:color w:val="auto"/>
                <w:sz w:val="22"/>
                <w:szCs w:val="22"/>
              </w:rPr>
              <w:t>Abbreviation</w:t>
            </w:r>
          </w:p>
        </w:tc>
        <w:tc>
          <w:tcPr>
            <w:tcW w:w="8130" w:type="dxa"/>
          </w:tcPr>
          <w:p w14:paraId="3029570D" w14:textId="77777777" w:rsidR="00F60C4A" w:rsidRPr="000D6572" w:rsidRDefault="00F60C4A" w:rsidP="0038213D">
            <w:pPr>
              <w:pStyle w:val="TableText"/>
              <w:rPr>
                <w:b/>
                <w:i w:val="0"/>
                <w:color w:val="auto"/>
                <w:sz w:val="22"/>
                <w:szCs w:val="22"/>
              </w:rPr>
            </w:pPr>
            <w:r w:rsidRPr="000D6572">
              <w:rPr>
                <w:b/>
                <w:i w:val="0"/>
                <w:color w:val="auto"/>
                <w:sz w:val="22"/>
                <w:szCs w:val="22"/>
              </w:rPr>
              <w:t>Description of abbreviated term</w:t>
            </w:r>
          </w:p>
        </w:tc>
      </w:tr>
      <w:tr w:rsidR="00F60C4A" w14:paraId="6EF8070D"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5F0521CC" w14:textId="77777777" w:rsidR="00F60C4A" w:rsidRPr="000D6572" w:rsidRDefault="00F60C4A" w:rsidP="0038213D">
            <w:pPr>
              <w:pStyle w:val="TableText"/>
              <w:rPr>
                <w:color w:val="auto"/>
                <w:sz w:val="22"/>
                <w:szCs w:val="22"/>
              </w:rPr>
            </w:pPr>
            <w:r w:rsidRPr="000D6572">
              <w:rPr>
                <w:color w:val="auto"/>
                <w:sz w:val="22"/>
                <w:szCs w:val="22"/>
              </w:rPr>
              <w:t>ATC</w:t>
            </w:r>
          </w:p>
        </w:tc>
        <w:tc>
          <w:tcPr>
            <w:tcW w:w="8130" w:type="dxa"/>
          </w:tcPr>
          <w:p w14:paraId="62EE6726" w14:textId="77777777" w:rsidR="00F60C4A" w:rsidRPr="000D6572" w:rsidRDefault="00F60C4A" w:rsidP="0038213D">
            <w:pPr>
              <w:pStyle w:val="TableText"/>
              <w:rPr>
                <w:color w:val="auto"/>
                <w:sz w:val="22"/>
                <w:szCs w:val="22"/>
              </w:rPr>
            </w:pPr>
            <w:r w:rsidRPr="000D6572">
              <w:rPr>
                <w:color w:val="auto"/>
                <w:sz w:val="22"/>
                <w:szCs w:val="22"/>
              </w:rPr>
              <w:t>Anatomical Therapeutic Chemical</w:t>
            </w:r>
          </w:p>
        </w:tc>
      </w:tr>
      <w:tr w:rsidR="00F60C4A" w14:paraId="1200711A" w14:textId="77777777" w:rsidTr="000D6572">
        <w:tc>
          <w:tcPr>
            <w:tcW w:w="1440" w:type="dxa"/>
          </w:tcPr>
          <w:p w14:paraId="3C336D4B" w14:textId="77777777" w:rsidR="00F60C4A" w:rsidRPr="000D6572" w:rsidRDefault="00F60C4A" w:rsidP="0038213D">
            <w:pPr>
              <w:pStyle w:val="TableText"/>
              <w:rPr>
                <w:color w:val="auto"/>
                <w:sz w:val="22"/>
                <w:szCs w:val="22"/>
              </w:rPr>
            </w:pPr>
            <w:r w:rsidRPr="000D6572">
              <w:rPr>
                <w:color w:val="auto"/>
                <w:sz w:val="22"/>
                <w:szCs w:val="22"/>
              </w:rPr>
              <w:t>BMI</w:t>
            </w:r>
          </w:p>
        </w:tc>
        <w:tc>
          <w:tcPr>
            <w:tcW w:w="8130" w:type="dxa"/>
          </w:tcPr>
          <w:p w14:paraId="1BF49B8F" w14:textId="77777777" w:rsidR="00F60C4A" w:rsidRPr="000D6572" w:rsidRDefault="00F60C4A" w:rsidP="0038213D">
            <w:pPr>
              <w:pStyle w:val="TableText"/>
              <w:rPr>
                <w:color w:val="auto"/>
                <w:sz w:val="22"/>
                <w:szCs w:val="22"/>
              </w:rPr>
            </w:pPr>
            <w:r w:rsidRPr="000D6572">
              <w:rPr>
                <w:color w:val="auto"/>
                <w:sz w:val="22"/>
                <w:szCs w:val="22"/>
              </w:rPr>
              <w:t>Body Mass Index</w:t>
            </w:r>
          </w:p>
        </w:tc>
      </w:tr>
      <w:tr w:rsidR="00AF7112" w14:paraId="0451A4B9"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27437CE0" w14:textId="392D06EC" w:rsidR="00AF7112" w:rsidRPr="000D6572" w:rsidRDefault="00AF7112" w:rsidP="0038213D">
            <w:pPr>
              <w:pStyle w:val="TableText"/>
              <w:rPr>
                <w:color w:val="auto"/>
                <w:sz w:val="22"/>
                <w:szCs w:val="22"/>
              </w:rPr>
            </w:pPr>
            <w:r w:rsidRPr="000D6572">
              <w:rPr>
                <w:color w:val="auto"/>
                <w:sz w:val="22"/>
                <w:szCs w:val="22"/>
              </w:rPr>
              <w:t>CDM</w:t>
            </w:r>
          </w:p>
        </w:tc>
        <w:tc>
          <w:tcPr>
            <w:tcW w:w="8130" w:type="dxa"/>
          </w:tcPr>
          <w:p w14:paraId="631A5592" w14:textId="52A5B573" w:rsidR="00AF7112" w:rsidRPr="000D6572" w:rsidRDefault="00AF7112" w:rsidP="0038213D">
            <w:pPr>
              <w:pStyle w:val="TableText"/>
              <w:rPr>
                <w:color w:val="auto"/>
                <w:sz w:val="22"/>
                <w:szCs w:val="22"/>
              </w:rPr>
            </w:pPr>
            <w:r w:rsidRPr="000D6572">
              <w:rPr>
                <w:color w:val="auto"/>
                <w:sz w:val="22"/>
                <w:szCs w:val="22"/>
              </w:rPr>
              <w:t>Common Data Model</w:t>
            </w:r>
          </w:p>
        </w:tc>
      </w:tr>
      <w:tr w:rsidR="00F60C4A" w14:paraId="6B8A678D" w14:textId="77777777" w:rsidTr="000D6572">
        <w:tc>
          <w:tcPr>
            <w:tcW w:w="1440" w:type="dxa"/>
          </w:tcPr>
          <w:p w14:paraId="35FFB61B" w14:textId="77777777" w:rsidR="00F60C4A" w:rsidRPr="000D6572" w:rsidRDefault="00F60C4A" w:rsidP="0038213D">
            <w:pPr>
              <w:pStyle w:val="TableText"/>
              <w:rPr>
                <w:color w:val="auto"/>
                <w:sz w:val="22"/>
                <w:szCs w:val="22"/>
              </w:rPr>
            </w:pPr>
            <w:r w:rsidRPr="000D6572">
              <w:rPr>
                <w:color w:val="auto"/>
                <w:sz w:val="22"/>
                <w:szCs w:val="22"/>
              </w:rPr>
              <w:t>CPRD</w:t>
            </w:r>
          </w:p>
        </w:tc>
        <w:tc>
          <w:tcPr>
            <w:tcW w:w="8130" w:type="dxa"/>
          </w:tcPr>
          <w:p w14:paraId="2DFA0479" w14:textId="77777777" w:rsidR="00F60C4A" w:rsidRPr="000D6572" w:rsidRDefault="00F60C4A" w:rsidP="0038213D">
            <w:pPr>
              <w:pStyle w:val="TableText"/>
              <w:rPr>
                <w:color w:val="auto"/>
                <w:sz w:val="22"/>
                <w:szCs w:val="22"/>
              </w:rPr>
            </w:pPr>
            <w:r w:rsidRPr="000D6572">
              <w:rPr>
                <w:color w:val="auto"/>
                <w:sz w:val="22"/>
                <w:szCs w:val="22"/>
              </w:rPr>
              <w:t>Clinical Practice Research Database</w:t>
            </w:r>
          </w:p>
        </w:tc>
      </w:tr>
      <w:tr w:rsidR="00DE52A8" w14:paraId="0F38D0F5"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683C4397" w14:textId="4DB3C01D" w:rsidR="00DE52A8" w:rsidRPr="000D6572" w:rsidRDefault="00DE52A8" w:rsidP="0038213D">
            <w:pPr>
              <w:pStyle w:val="TableText"/>
              <w:rPr>
                <w:color w:val="auto"/>
                <w:sz w:val="22"/>
                <w:szCs w:val="22"/>
              </w:rPr>
            </w:pPr>
            <w:r w:rsidRPr="000D6572">
              <w:rPr>
                <w:color w:val="auto"/>
                <w:sz w:val="22"/>
                <w:szCs w:val="22"/>
              </w:rPr>
              <w:t>CPT4</w:t>
            </w:r>
          </w:p>
        </w:tc>
        <w:tc>
          <w:tcPr>
            <w:tcW w:w="8130" w:type="dxa"/>
          </w:tcPr>
          <w:p w14:paraId="6AF9E0FA" w14:textId="061B5D3D" w:rsidR="00DE52A8" w:rsidRPr="000D6572" w:rsidRDefault="00DE52A8" w:rsidP="0038213D">
            <w:pPr>
              <w:pStyle w:val="TableText"/>
              <w:rPr>
                <w:color w:val="auto"/>
                <w:sz w:val="22"/>
                <w:szCs w:val="22"/>
              </w:rPr>
            </w:pPr>
            <w:r w:rsidRPr="000D6572">
              <w:rPr>
                <w:color w:val="auto"/>
                <w:sz w:val="22"/>
                <w:szCs w:val="22"/>
              </w:rPr>
              <w:t>Current Procedural Terminology, 4</w:t>
            </w:r>
            <w:r w:rsidRPr="000D6572">
              <w:rPr>
                <w:color w:val="auto"/>
                <w:sz w:val="22"/>
                <w:szCs w:val="22"/>
                <w:vertAlign w:val="superscript"/>
              </w:rPr>
              <w:t>th</w:t>
            </w:r>
            <w:r w:rsidRPr="000D6572">
              <w:rPr>
                <w:color w:val="auto"/>
                <w:sz w:val="22"/>
                <w:szCs w:val="22"/>
              </w:rPr>
              <w:t xml:space="preserve"> Edition</w:t>
            </w:r>
          </w:p>
        </w:tc>
      </w:tr>
      <w:tr w:rsidR="004D65D8" w14:paraId="5DEC63DC" w14:textId="77777777" w:rsidTr="000D6572">
        <w:tc>
          <w:tcPr>
            <w:tcW w:w="1440" w:type="dxa"/>
          </w:tcPr>
          <w:p w14:paraId="4B28F8FF" w14:textId="684C3519" w:rsidR="004D65D8" w:rsidRPr="000D6572" w:rsidRDefault="004D65D8" w:rsidP="0038213D">
            <w:pPr>
              <w:pStyle w:val="TableText"/>
              <w:rPr>
                <w:color w:val="auto"/>
                <w:sz w:val="22"/>
                <w:szCs w:val="22"/>
              </w:rPr>
            </w:pPr>
            <w:r w:rsidRPr="000D6572">
              <w:rPr>
                <w:color w:val="auto"/>
                <w:sz w:val="22"/>
                <w:szCs w:val="22"/>
              </w:rPr>
              <w:t>ER</w:t>
            </w:r>
          </w:p>
        </w:tc>
        <w:tc>
          <w:tcPr>
            <w:tcW w:w="8130" w:type="dxa"/>
          </w:tcPr>
          <w:p w14:paraId="7DE539EE" w14:textId="16252A19" w:rsidR="004D65D8" w:rsidRPr="000D6572" w:rsidRDefault="004D65D8" w:rsidP="0038213D">
            <w:pPr>
              <w:pStyle w:val="TableText"/>
              <w:rPr>
                <w:color w:val="auto"/>
                <w:sz w:val="22"/>
                <w:szCs w:val="22"/>
              </w:rPr>
            </w:pPr>
            <w:r w:rsidRPr="000D6572">
              <w:rPr>
                <w:color w:val="auto"/>
                <w:sz w:val="22"/>
                <w:szCs w:val="22"/>
              </w:rPr>
              <w:t>Emergency Room</w:t>
            </w:r>
          </w:p>
        </w:tc>
      </w:tr>
      <w:tr w:rsidR="00220C6D" w14:paraId="7C0B8648"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775B4624" w14:textId="0CAC6655" w:rsidR="00220C6D" w:rsidRPr="000D6572" w:rsidRDefault="00220C6D" w:rsidP="0038213D">
            <w:pPr>
              <w:pStyle w:val="TableText"/>
              <w:rPr>
                <w:color w:val="auto"/>
                <w:sz w:val="22"/>
                <w:szCs w:val="22"/>
              </w:rPr>
            </w:pPr>
            <w:r w:rsidRPr="000D6572">
              <w:rPr>
                <w:color w:val="auto"/>
                <w:sz w:val="22"/>
                <w:szCs w:val="22"/>
              </w:rPr>
              <w:t>HCPCS</w:t>
            </w:r>
          </w:p>
        </w:tc>
        <w:tc>
          <w:tcPr>
            <w:tcW w:w="8130" w:type="dxa"/>
          </w:tcPr>
          <w:p w14:paraId="039EBED4" w14:textId="4C276489" w:rsidR="00220C6D" w:rsidRPr="000D6572" w:rsidRDefault="00220C6D" w:rsidP="0038213D">
            <w:pPr>
              <w:pStyle w:val="TableText"/>
              <w:rPr>
                <w:color w:val="auto"/>
                <w:sz w:val="22"/>
                <w:szCs w:val="22"/>
              </w:rPr>
            </w:pPr>
            <w:r w:rsidRPr="000D6572">
              <w:rPr>
                <w:color w:val="auto"/>
                <w:sz w:val="22"/>
                <w:szCs w:val="22"/>
              </w:rPr>
              <w:t>Healthcare Common Procedure Coding System</w:t>
            </w:r>
          </w:p>
        </w:tc>
      </w:tr>
      <w:tr w:rsidR="00220C6D" w14:paraId="19EFB507" w14:textId="77777777" w:rsidTr="000D6572">
        <w:tc>
          <w:tcPr>
            <w:tcW w:w="1440" w:type="dxa"/>
          </w:tcPr>
          <w:p w14:paraId="56251625" w14:textId="2CDE31CA" w:rsidR="00220C6D" w:rsidRPr="000D6572" w:rsidRDefault="00220C6D" w:rsidP="0038213D">
            <w:pPr>
              <w:pStyle w:val="TableText"/>
              <w:rPr>
                <w:color w:val="auto"/>
                <w:sz w:val="22"/>
                <w:szCs w:val="22"/>
              </w:rPr>
            </w:pPr>
            <w:r w:rsidRPr="000D6572">
              <w:rPr>
                <w:color w:val="auto"/>
                <w:sz w:val="22"/>
                <w:szCs w:val="22"/>
              </w:rPr>
              <w:t>ICD9</w:t>
            </w:r>
          </w:p>
        </w:tc>
        <w:tc>
          <w:tcPr>
            <w:tcW w:w="8130" w:type="dxa"/>
          </w:tcPr>
          <w:p w14:paraId="67CF6201" w14:textId="449D26D7" w:rsidR="00220C6D" w:rsidRPr="000D6572" w:rsidRDefault="00220C6D" w:rsidP="0038213D">
            <w:pPr>
              <w:pStyle w:val="TableText"/>
              <w:rPr>
                <w:color w:val="auto"/>
                <w:sz w:val="22"/>
                <w:szCs w:val="22"/>
              </w:rPr>
            </w:pPr>
            <w:r w:rsidRPr="000D6572">
              <w:rPr>
                <w:color w:val="auto"/>
                <w:sz w:val="22"/>
                <w:szCs w:val="22"/>
              </w:rPr>
              <w:t>International Classification of Diseases, 9</w:t>
            </w:r>
            <w:r w:rsidRPr="000D6572">
              <w:rPr>
                <w:color w:val="auto"/>
                <w:sz w:val="22"/>
                <w:szCs w:val="22"/>
                <w:vertAlign w:val="superscript"/>
              </w:rPr>
              <w:t>th</w:t>
            </w:r>
            <w:r w:rsidRPr="000D6572">
              <w:rPr>
                <w:color w:val="auto"/>
                <w:sz w:val="22"/>
                <w:szCs w:val="22"/>
              </w:rPr>
              <w:t xml:space="preserve"> Edition</w:t>
            </w:r>
          </w:p>
        </w:tc>
      </w:tr>
      <w:tr w:rsidR="00220C6D" w14:paraId="2DE80735"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1C00A044" w14:textId="05A4EAA1" w:rsidR="00220C6D" w:rsidRPr="000D6572" w:rsidRDefault="00220C6D" w:rsidP="0038213D">
            <w:pPr>
              <w:pStyle w:val="TableText"/>
              <w:rPr>
                <w:color w:val="auto"/>
                <w:sz w:val="22"/>
                <w:szCs w:val="22"/>
              </w:rPr>
            </w:pPr>
            <w:r w:rsidRPr="000D6572">
              <w:rPr>
                <w:color w:val="auto"/>
                <w:sz w:val="22"/>
                <w:szCs w:val="22"/>
              </w:rPr>
              <w:t>ICD9P</w:t>
            </w:r>
          </w:p>
        </w:tc>
        <w:tc>
          <w:tcPr>
            <w:tcW w:w="8130" w:type="dxa"/>
          </w:tcPr>
          <w:p w14:paraId="5F11188F" w14:textId="32EFAD9E" w:rsidR="00220C6D" w:rsidRPr="000D6572" w:rsidRDefault="00220C6D" w:rsidP="0038213D">
            <w:pPr>
              <w:pStyle w:val="TableText"/>
              <w:rPr>
                <w:color w:val="auto"/>
                <w:sz w:val="22"/>
                <w:szCs w:val="22"/>
              </w:rPr>
            </w:pPr>
            <w:r w:rsidRPr="000D6572">
              <w:rPr>
                <w:color w:val="auto"/>
                <w:sz w:val="22"/>
                <w:szCs w:val="22"/>
              </w:rPr>
              <w:t>International Classification of Diseases, 9</w:t>
            </w:r>
            <w:r w:rsidRPr="000D6572">
              <w:rPr>
                <w:color w:val="auto"/>
                <w:sz w:val="22"/>
                <w:szCs w:val="22"/>
                <w:vertAlign w:val="superscript"/>
              </w:rPr>
              <w:t>th</w:t>
            </w:r>
            <w:r w:rsidRPr="000D6572">
              <w:rPr>
                <w:color w:val="auto"/>
                <w:sz w:val="22"/>
                <w:szCs w:val="22"/>
              </w:rPr>
              <w:t xml:space="preserve"> Edition, Procedures</w:t>
            </w:r>
          </w:p>
        </w:tc>
      </w:tr>
      <w:tr w:rsidR="00220C6D" w14:paraId="0D8C0E9F" w14:textId="77777777" w:rsidTr="000D6572">
        <w:tc>
          <w:tcPr>
            <w:tcW w:w="1440" w:type="dxa"/>
          </w:tcPr>
          <w:p w14:paraId="39694D41" w14:textId="685D3636" w:rsidR="00220C6D" w:rsidRPr="000D6572" w:rsidRDefault="00220C6D" w:rsidP="0038213D">
            <w:pPr>
              <w:pStyle w:val="TableText"/>
              <w:rPr>
                <w:color w:val="auto"/>
                <w:sz w:val="22"/>
                <w:szCs w:val="22"/>
              </w:rPr>
            </w:pPr>
            <w:r w:rsidRPr="000D6572">
              <w:rPr>
                <w:color w:val="auto"/>
                <w:sz w:val="22"/>
                <w:szCs w:val="22"/>
              </w:rPr>
              <w:t>ICD10</w:t>
            </w:r>
          </w:p>
        </w:tc>
        <w:tc>
          <w:tcPr>
            <w:tcW w:w="8130" w:type="dxa"/>
          </w:tcPr>
          <w:p w14:paraId="17C577A7" w14:textId="15FE9ADC" w:rsidR="00220C6D" w:rsidRPr="000D6572" w:rsidRDefault="00220C6D" w:rsidP="0038213D">
            <w:pPr>
              <w:pStyle w:val="TableText"/>
              <w:rPr>
                <w:color w:val="auto"/>
                <w:sz w:val="22"/>
                <w:szCs w:val="22"/>
              </w:rPr>
            </w:pPr>
            <w:r w:rsidRPr="000D6572">
              <w:rPr>
                <w:color w:val="auto"/>
                <w:sz w:val="22"/>
                <w:szCs w:val="22"/>
              </w:rPr>
              <w:t>International Classification of Diseases, 10</w:t>
            </w:r>
            <w:r w:rsidRPr="000D6572">
              <w:rPr>
                <w:color w:val="auto"/>
                <w:sz w:val="22"/>
                <w:szCs w:val="22"/>
                <w:vertAlign w:val="superscript"/>
              </w:rPr>
              <w:t>th</w:t>
            </w:r>
            <w:r w:rsidRPr="000D6572">
              <w:rPr>
                <w:color w:val="auto"/>
                <w:sz w:val="22"/>
                <w:szCs w:val="22"/>
              </w:rPr>
              <w:t xml:space="preserve"> Edition</w:t>
            </w:r>
          </w:p>
        </w:tc>
      </w:tr>
      <w:tr w:rsidR="00220C6D" w14:paraId="1C477244"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5119B224" w14:textId="45A6AA00" w:rsidR="00220C6D" w:rsidRPr="000D6572" w:rsidRDefault="00220C6D" w:rsidP="0038213D">
            <w:pPr>
              <w:pStyle w:val="TableText"/>
              <w:rPr>
                <w:color w:val="auto"/>
                <w:sz w:val="22"/>
                <w:szCs w:val="22"/>
              </w:rPr>
            </w:pPr>
            <w:r w:rsidRPr="000D6572">
              <w:rPr>
                <w:color w:val="auto"/>
                <w:sz w:val="22"/>
                <w:szCs w:val="22"/>
              </w:rPr>
              <w:t>ICD10P</w:t>
            </w:r>
          </w:p>
        </w:tc>
        <w:tc>
          <w:tcPr>
            <w:tcW w:w="8130" w:type="dxa"/>
          </w:tcPr>
          <w:p w14:paraId="61D3FAC0" w14:textId="2336D1B6" w:rsidR="00220C6D" w:rsidRPr="000D6572" w:rsidRDefault="00220C6D" w:rsidP="0038213D">
            <w:pPr>
              <w:pStyle w:val="TableText"/>
              <w:rPr>
                <w:color w:val="auto"/>
                <w:sz w:val="22"/>
                <w:szCs w:val="22"/>
              </w:rPr>
            </w:pPr>
            <w:r w:rsidRPr="000D6572">
              <w:rPr>
                <w:color w:val="auto"/>
                <w:sz w:val="22"/>
                <w:szCs w:val="22"/>
              </w:rPr>
              <w:t>International Classification of Diseases, 10</w:t>
            </w:r>
            <w:r w:rsidRPr="000D6572">
              <w:rPr>
                <w:color w:val="auto"/>
                <w:sz w:val="22"/>
                <w:szCs w:val="22"/>
                <w:vertAlign w:val="superscript"/>
              </w:rPr>
              <w:t>th</w:t>
            </w:r>
            <w:r w:rsidRPr="000D6572">
              <w:rPr>
                <w:color w:val="auto"/>
                <w:sz w:val="22"/>
                <w:szCs w:val="22"/>
              </w:rPr>
              <w:t xml:space="preserve"> Edition, Procedures</w:t>
            </w:r>
          </w:p>
        </w:tc>
      </w:tr>
      <w:tr w:rsidR="003C654F" w14:paraId="161F705F" w14:textId="77777777" w:rsidTr="000D6572">
        <w:tc>
          <w:tcPr>
            <w:tcW w:w="1440" w:type="dxa"/>
          </w:tcPr>
          <w:p w14:paraId="43942709" w14:textId="3170D77C" w:rsidR="003C654F" w:rsidRPr="000D6572" w:rsidRDefault="003C654F" w:rsidP="0038213D">
            <w:pPr>
              <w:pStyle w:val="TableText"/>
              <w:rPr>
                <w:color w:val="auto"/>
                <w:sz w:val="22"/>
                <w:szCs w:val="22"/>
              </w:rPr>
            </w:pPr>
            <w:r w:rsidRPr="000D6572">
              <w:rPr>
                <w:color w:val="auto"/>
                <w:sz w:val="22"/>
                <w:szCs w:val="22"/>
              </w:rPr>
              <w:t>LASSO</w:t>
            </w:r>
          </w:p>
        </w:tc>
        <w:tc>
          <w:tcPr>
            <w:tcW w:w="8130" w:type="dxa"/>
          </w:tcPr>
          <w:p w14:paraId="25AA6CDF" w14:textId="08CA2BDF" w:rsidR="003C654F" w:rsidRPr="000D6572" w:rsidRDefault="003C654F" w:rsidP="0038213D">
            <w:pPr>
              <w:pStyle w:val="TableText"/>
              <w:rPr>
                <w:color w:val="auto"/>
                <w:sz w:val="22"/>
                <w:szCs w:val="22"/>
              </w:rPr>
            </w:pPr>
            <w:r w:rsidRPr="000D6572">
              <w:rPr>
                <w:color w:val="auto"/>
                <w:sz w:val="22"/>
                <w:szCs w:val="22"/>
              </w:rPr>
              <w:t>Least Absolute Shrinkage and Selection Operator</w:t>
            </w:r>
          </w:p>
        </w:tc>
      </w:tr>
      <w:tr w:rsidR="00DE52A8" w14:paraId="248B23A6"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08933396" w14:textId="1DD5AFD5" w:rsidR="00DE52A8" w:rsidRPr="000D6572" w:rsidRDefault="00DE52A8" w:rsidP="0038213D">
            <w:pPr>
              <w:pStyle w:val="TableText"/>
              <w:rPr>
                <w:color w:val="auto"/>
                <w:sz w:val="22"/>
                <w:szCs w:val="22"/>
              </w:rPr>
            </w:pPr>
            <w:r w:rsidRPr="000D6572">
              <w:rPr>
                <w:color w:val="auto"/>
                <w:sz w:val="22"/>
                <w:szCs w:val="22"/>
              </w:rPr>
              <w:t>LOINC</w:t>
            </w:r>
          </w:p>
        </w:tc>
        <w:tc>
          <w:tcPr>
            <w:tcW w:w="8130" w:type="dxa"/>
          </w:tcPr>
          <w:p w14:paraId="122EB2B9" w14:textId="40067446" w:rsidR="00DE52A8" w:rsidRPr="000D6572" w:rsidRDefault="00DE52A8" w:rsidP="0038213D">
            <w:pPr>
              <w:pStyle w:val="TableText"/>
              <w:rPr>
                <w:color w:val="auto"/>
                <w:sz w:val="22"/>
                <w:szCs w:val="22"/>
              </w:rPr>
            </w:pPr>
            <w:r w:rsidRPr="000D6572">
              <w:rPr>
                <w:color w:val="auto"/>
                <w:sz w:val="22"/>
                <w:szCs w:val="22"/>
              </w:rPr>
              <w:t>Logical Observation Identifiers Names and Codes</w:t>
            </w:r>
          </w:p>
        </w:tc>
      </w:tr>
      <w:tr w:rsidR="0056797B" w14:paraId="1A1E6670" w14:textId="77777777" w:rsidTr="000D6572">
        <w:tc>
          <w:tcPr>
            <w:tcW w:w="1440" w:type="dxa"/>
          </w:tcPr>
          <w:p w14:paraId="720AF473" w14:textId="2DC45FBB" w:rsidR="0056797B" w:rsidRPr="0056797B" w:rsidRDefault="0056797B" w:rsidP="0038213D">
            <w:pPr>
              <w:pStyle w:val="TableText"/>
              <w:rPr>
                <w:color w:val="auto"/>
                <w:sz w:val="22"/>
                <w:szCs w:val="22"/>
              </w:rPr>
            </w:pPr>
            <w:r w:rsidRPr="0056797B">
              <w:rPr>
                <w:color w:val="auto"/>
                <w:sz w:val="22"/>
                <w:szCs w:val="22"/>
              </w:rPr>
              <w:t>MDRR</w:t>
            </w:r>
          </w:p>
        </w:tc>
        <w:tc>
          <w:tcPr>
            <w:tcW w:w="8130" w:type="dxa"/>
          </w:tcPr>
          <w:p w14:paraId="2950C18F" w14:textId="751C2050" w:rsidR="0056797B" w:rsidRPr="0056797B" w:rsidRDefault="0056797B" w:rsidP="0038213D">
            <w:pPr>
              <w:pStyle w:val="TableText"/>
              <w:rPr>
                <w:color w:val="auto"/>
                <w:sz w:val="22"/>
                <w:szCs w:val="22"/>
              </w:rPr>
            </w:pPr>
            <w:r w:rsidRPr="0056797B">
              <w:rPr>
                <w:color w:val="auto"/>
                <w:sz w:val="22"/>
                <w:szCs w:val="22"/>
              </w:rPr>
              <w:t>Minimum Detectable Relative Risk</w:t>
            </w:r>
          </w:p>
        </w:tc>
      </w:tr>
      <w:tr w:rsidR="001537F0" w14:paraId="46A4DF37"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260A324E" w14:textId="545683EA" w:rsidR="001537F0" w:rsidRPr="000D6572" w:rsidRDefault="001537F0" w:rsidP="0038213D">
            <w:pPr>
              <w:pStyle w:val="TableText"/>
              <w:rPr>
                <w:color w:val="auto"/>
                <w:sz w:val="22"/>
                <w:szCs w:val="22"/>
              </w:rPr>
            </w:pPr>
            <w:proofErr w:type="spellStart"/>
            <w:r w:rsidRPr="000D6572">
              <w:rPr>
                <w:color w:val="auto"/>
                <w:sz w:val="22"/>
                <w:szCs w:val="22"/>
              </w:rPr>
              <w:t>MeSH</w:t>
            </w:r>
            <w:proofErr w:type="spellEnd"/>
          </w:p>
        </w:tc>
        <w:tc>
          <w:tcPr>
            <w:tcW w:w="8130" w:type="dxa"/>
          </w:tcPr>
          <w:p w14:paraId="70389B25" w14:textId="08E72364" w:rsidR="001537F0" w:rsidRPr="000D6572" w:rsidRDefault="001537F0" w:rsidP="0038213D">
            <w:pPr>
              <w:pStyle w:val="TableText"/>
              <w:rPr>
                <w:color w:val="auto"/>
                <w:sz w:val="22"/>
                <w:szCs w:val="22"/>
              </w:rPr>
            </w:pPr>
            <w:r w:rsidRPr="000D6572">
              <w:rPr>
                <w:color w:val="auto"/>
                <w:sz w:val="22"/>
                <w:szCs w:val="22"/>
              </w:rPr>
              <w:t>Medical Subject Headings</w:t>
            </w:r>
          </w:p>
        </w:tc>
      </w:tr>
      <w:tr w:rsidR="00F60C4A" w14:paraId="61925447" w14:textId="77777777" w:rsidTr="000D6572">
        <w:tc>
          <w:tcPr>
            <w:tcW w:w="1440" w:type="dxa"/>
          </w:tcPr>
          <w:p w14:paraId="37B38502" w14:textId="77777777" w:rsidR="00F60C4A" w:rsidRPr="000D6572" w:rsidRDefault="00F60C4A" w:rsidP="0038213D">
            <w:pPr>
              <w:pStyle w:val="TableText"/>
              <w:rPr>
                <w:color w:val="auto"/>
                <w:sz w:val="22"/>
                <w:szCs w:val="22"/>
              </w:rPr>
            </w:pPr>
            <w:r w:rsidRPr="000D6572">
              <w:rPr>
                <w:color w:val="auto"/>
                <w:sz w:val="22"/>
                <w:szCs w:val="22"/>
              </w:rPr>
              <w:t>MHRA</w:t>
            </w:r>
          </w:p>
        </w:tc>
        <w:tc>
          <w:tcPr>
            <w:tcW w:w="8130" w:type="dxa"/>
          </w:tcPr>
          <w:p w14:paraId="7D027012" w14:textId="77777777" w:rsidR="00F60C4A" w:rsidRPr="000D6572" w:rsidRDefault="00F60C4A" w:rsidP="0038213D">
            <w:pPr>
              <w:pStyle w:val="TableText"/>
              <w:rPr>
                <w:color w:val="auto"/>
                <w:sz w:val="22"/>
                <w:szCs w:val="22"/>
              </w:rPr>
            </w:pPr>
            <w:r w:rsidRPr="000D6572">
              <w:rPr>
                <w:color w:val="auto"/>
                <w:sz w:val="22"/>
                <w:szCs w:val="22"/>
              </w:rPr>
              <w:t>Medicines and Healthcare Products Regulatory Agency</w:t>
            </w:r>
          </w:p>
        </w:tc>
      </w:tr>
      <w:tr w:rsidR="00F60C4A" w14:paraId="45CBF5F5"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45B81DCE" w14:textId="77777777" w:rsidR="00F60C4A" w:rsidRPr="000D6572" w:rsidRDefault="00F60C4A" w:rsidP="0038213D">
            <w:pPr>
              <w:pStyle w:val="TableText"/>
              <w:rPr>
                <w:color w:val="auto"/>
                <w:sz w:val="22"/>
                <w:szCs w:val="22"/>
              </w:rPr>
            </w:pPr>
            <w:r w:rsidRPr="000D6572">
              <w:rPr>
                <w:color w:val="auto"/>
                <w:sz w:val="22"/>
                <w:szCs w:val="22"/>
              </w:rPr>
              <w:t>NHS</w:t>
            </w:r>
          </w:p>
        </w:tc>
        <w:tc>
          <w:tcPr>
            <w:tcW w:w="8130" w:type="dxa"/>
          </w:tcPr>
          <w:p w14:paraId="435C44E6" w14:textId="77777777" w:rsidR="00F60C4A" w:rsidRPr="000D6572" w:rsidRDefault="00F60C4A" w:rsidP="0038213D">
            <w:pPr>
              <w:pStyle w:val="TableText"/>
              <w:rPr>
                <w:color w:val="auto"/>
                <w:sz w:val="22"/>
                <w:szCs w:val="22"/>
              </w:rPr>
            </w:pPr>
            <w:r w:rsidRPr="000D6572">
              <w:rPr>
                <w:color w:val="auto"/>
                <w:sz w:val="22"/>
                <w:szCs w:val="22"/>
              </w:rPr>
              <w:t>National Health Services</w:t>
            </w:r>
          </w:p>
        </w:tc>
      </w:tr>
      <w:tr w:rsidR="00F60C4A" w14:paraId="1E36B4CE" w14:textId="77777777" w:rsidTr="000D6572">
        <w:tc>
          <w:tcPr>
            <w:tcW w:w="1440" w:type="dxa"/>
          </w:tcPr>
          <w:p w14:paraId="3CA7A001" w14:textId="77777777" w:rsidR="00F60C4A" w:rsidRPr="000D6572" w:rsidRDefault="00F60C4A" w:rsidP="0038213D">
            <w:pPr>
              <w:pStyle w:val="TableText"/>
              <w:rPr>
                <w:color w:val="auto"/>
                <w:sz w:val="22"/>
                <w:szCs w:val="22"/>
              </w:rPr>
            </w:pPr>
            <w:r w:rsidRPr="000D6572">
              <w:rPr>
                <w:color w:val="auto"/>
                <w:sz w:val="22"/>
                <w:szCs w:val="22"/>
              </w:rPr>
              <w:t>NIHR</w:t>
            </w:r>
          </w:p>
        </w:tc>
        <w:tc>
          <w:tcPr>
            <w:tcW w:w="8130" w:type="dxa"/>
          </w:tcPr>
          <w:p w14:paraId="05B224B4" w14:textId="77777777" w:rsidR="00F60C4A" w:rsidRPr="000D6572" w:rsidRDefault="00F60C4A" w:rsidP="0038213D">
            <w:pPr>
              <w:pStyle w:val="TableText"/>
              <w:rPr>
                <w:color w:val="auto"/>
                <w:sz w:val="22"/>
                <w:szCs w:val="22"/>
              </w:rPr>
            </w:pPr>
            <w:r w:rsidRPr="000D6572">
              <w:rPr>
                <w:color w:val="auto"/>
                <w:sz w:val="22"/>
                <w:szCs w:val="22"/>
              </w:rPr>
              <w:t>National Institute for Health Research</w:t>
            </w:r>
          </w:p>
        </w:tc>
      </w:tr>
      <w:tr w:rsidR="003C654F" w14:paraId="3EC1DD41"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0025C3F3" w14:textId="24E87688" w:rsidR="003C654F" w:rsidRPr="000D6572" w:rsidRDefault="003C654F" w:rsidP="0038213D">
            <w:pPr>
              <w:pStyle w:val="TableText"/>
              <w:rPr>
                <w:color w:val="auto"/>
                <w:sz w:val="22"/>
                <w:szCs w:val="22"/>
              </w:rPr>
            </w:pPr>
            <w:r w:rsidRPr="000D6572">
              <w:rPr>
                <w:color w:val="auto"/>
                <w:sz w:val="22"/>
                <w:szCs w:val="22"/>
              </w:rPr>
              <w:t>OMOP</w:t>
            </w:r>
          </w:p>
        </w:tc>
        <w:tc>
          <w:tcPr>
            <w:tcW w:w="8130" w:type="dxa"/>
          </w:tcPr>
          <w:p w14:paraId="43DADFA0" w14:textId="5D966AE8" w:rsidR="003C654F" w:rsidRPr="000D6572" w:rsidRDefault="003C654F" w:rsidP="0038213D">
            <w:pPr>
              <w:pStyle w:val="TableText"/>
              <w:rPr>
                <w:color w:val="auto"/>
                <w:sz w:val="22"/>
                <w:szCs w:val="22"/>
              </w:rPr>
            </w:pPr>
            <w:r w:rsidRPr="000D6572">
              <w:rPr>
                <w:color w:val="auto"/>
                <w:sz w:val="22"/>
                <w:szCs w:val="22"/>
              </w:rPr>
              <w:t>Observational Medical Outcomes Partnership</w:t>
            </w:r>
          </w:p>
        </w:tc>
      </w:tr>
      <w:tr w:rsidR="00F60C4A" w14:paraId="7FE7FF49" w14:textId="77777777" w:rsidTr="000D6572">
        <w:tc>
          <w:tcPr>
            <w:tcW w:w="1440" w:type="dxa"/>
          </w:tcPr>
          <w:p w14:paraId="33C30B25" w14:textId="77777777" w:rsidR="00F60C4A" w:rsidRPr="000D6572" w:rsidRDefault="00F60C4A" w:rsidP="0038213D">
            <w:pPr>
              <w:pStyle w:val="TableText"/>
              <w:rPr>
                <w:color w:val="auto"/>
                <w:sz w:val="22"/>
                <w:szCs w:val="22"/>
              </w:rPr>
            </w:pPr>
            <w:r w:rsidRPr="000D6572">
              <w:rPr>
                <w:color w:val="auto"/>
                <w:sz w:val="22"/>
                <w:szCs w:val="22"/>
              </w:rPr>
              <w:t>UK</w:t>
            </w:r>
          </w:p>
        </w:tc>
        <w:tc>
          <w:tcPr>
            <w:tcW w:w="8130" w:type="dxa"/>
          </w:tcPr>
          <w:p w14:paraId="5C8F48C8" w14:textId="77777777" w:rsidR="00F60C4A" w:rsidRPr="000D6572" w:rsidRDefault="00F60C4A" w:rsidP="0038213D">
            <w:pPr>
              <w:pStyle w:val="TableText"/>
              <w:rPr>
                <w:color w:val="auto"/>
                <w:sz w:val="22"/>
                <w:szCs w:val="22"/>
              </w:rPr>
            </w:pPr>
            <w:r w:rsidRPr="000D6572">
              <w:rPr>
                <w:color w:val="auto"/>
                <w:sz w:val="22"/>
                <w:szCs w:val="22"/>
              </w:rPr>
              <w:t>United Kingdom</w:t>
            </w:r>
          </w:p>
        </w:tc>
      </w:tr>
      <w:tr w:rsidR="00DE52A8" w14:paraId="3CA77C55" w14:textId="77777777" w:rsidTr="000D6572">
        <w:trPr>
          <w:cnfStyle w:val="000000100000" w:firstRow="0" w:lastRow="0" w:firstColumn="0" w:lastColumn="0" w:oddVBand="0" w:evenVBand="0" w:oddHBand="1" w:evenHBand="0" w:firstRowFirstColumn="0" w:firstRowLastColumn="0" w:lastRowFirstColumn="0" w:lastRowLastColumn="0"/>
        </w:trPr>
        <w:tc>
          <w:tcPr>
            <w:tcW w:w="1440" w:type="dxa"/>
          </w:tcPr>
          <w:p w14:paraId="24629511" w14:textId="0A9EB4B1" w:rsidR="00DE52A8" w:rsidRPr="000D6572" w:rsidRDefault="00DE52A8" w:rsidP="0038213D">
            <w:pPr>
              <w:pStyle w:val="TableText"/>
              <w:rPr>
                <w:color w:val="auto"/>
                <w:sz w:val="22"/>
                <w:szCs w:val="22"/>
              </w:rPr>
            </w:pPr>
            <w:r w:rsidRPr="000D6572">
              <w:rPr>
                <w:color w:val="auto"/>
                <w:sz w:val="22"/>
                <w:szCs w:val="22"/>
              </w:rPr>
              <w:t>US</w:t>
            </w:r>
          </w:p>
        </w:tc>
        <w:tc>
          <w:tcPr>
            <w:tcW w:w="8130" w:type="dxa"/>
          </w:tcPr>
          <w:p w14:paraId="74FD836A" w14:textId="51370BBA" w:rsidR="00DE52A8" w:rsidRPr="000D6572" w:rsidRDefault="00DE52A8" w:rsidP="0038213D">
            <w:pPr>
              <w:pStyle w:val="TableText"/>
              <w:rPr>
                <w:color w:val="auto"/>
                <w:sz w:val="22"/>
                <w:szCs w:val="22"/>
              </w:rPr>
            </w:pPr>
            <w:r w:rsidRPr="000D6572">
              <w:rPr>
                <w:color w:val="auto"/>
                <w:sz w:val="22"/>
                <w:szCs w:val="22"/>
              </w:rPr>
              <w:t>United States</w:t>
            </w:r>
          </w:p>
        </w:tc>
      </w:tr>
    </w:tbl>
    <w:p w14:paraId="784376BD" w14:textId="77777777" w:rsidR="00F60C4A" w:rsidRDefault="00F60C4A" w:rsidP="0038213D">
      <w:pPr>
        <w:pStyle w:val="Heading1"/>
      </w:pPr>
      <w:bookmarkStart w:id="2" w:name="_Toc22404659"/>
      <w:r>
        <w:t>RESPONSIBLE PARTIES</w:t>
      </w:r>
      <w:bookmarkEnd w:id="2"/>
    </w:p>
    <w:p w14:paraId="4F2F24CD" w14:textId="77777777" w:rsidR="00F60C4A" w:rsidRDefault="00F60C4A" w:rsidP="0038213D">
      <w:pPr>
        <w:pStyle w:val="Heading2"/>
      </w:pPr>
      <w:bookmarkStart w:id="3" w:name="_Toc22404660"/>
      <w:r>
        <w:t>Investigator(s) and Authors</w:t>
      </w:r>
      <w:bookmarkEnd w:id="3"/>
    </w:p>
    <w:p w14:paraId="5EA3ABDB" w14:textId="77777777" w:rsidR="00F60C4A" w:rsidRPr="003126B3" w:rsidRDefault="00F60C4A" w:rsidP="0038213D">
      <w:pPr>
        <w:pStyle w:val="BodyText11"/>
      </w:pPr>
      <w:r>
        <w:t>Martijn Schuemie, Patrick Ryan</w:t>
      </w:r>
    </w:p>
    <w:p w14:paraId="4804D32A" w14:textId="77777777" w:rsidR="00F60C4A" w:rsidRDefault="00F60C4A" w:rsidP="0038213D">
      <w:pPr>
        <w:pStyle w:val="Heading2"/>
      </w:pPr>
      <w:bookmarkStart w:id="4" w:name="_Toc22404661"/>
      <w:r>
        <w:t>Sponsor</w:t>
      </w:r>
      <w:bookmarkEnd w:id="4"/>
    </w:p>
    <w:p w14:paraId="7C25CD98" w14:textId="77777777" w:rsidR="00F60C4A" w:rsidRPr="00FB6865" w:rsidRDefault="00F60C4A" w:rsidP="0038213D">
      <w:pPr>
        <w:pStyle w:val="BodyText11"/>
      </w:pPr>
      <w:r>
        <w:t>Janssen Research &amp; Development, LLC</w:t>
      </w:r>
    </w:p>
    <w:p w14:paraId="514D2A2B" w14:textId="5424FA9A" w:rsidR="00F60C4A" w:rsidRDefault="00F60C4A" w:rsidP="0038213D">
      <w:pPr>
        <w:pStyle w:val="Heading1"/>
      </w:pPr>
      <w:bookmarkStart w:id="5" w:name="_Toc22404662"/>
      <w:r>
        <w:t>ABSTRACT</w:t>
      </w:r>
      <w:bookmarkEnd w:id="5"/>
    </w:p>
    <w:p w14:paraId="18578778" w14:textId="35D224BB" w:rsidR="00F60C4A" w:rsidRPr="002F3E58" w:rsidRDefault="00F60C4A" w:rsidP="0038213D">
      <w:pPr>
        <w:pStyle w:val="BodyText11"/>
      </w:pPr>
      <w:r w:rsidRPr="00A17886">
        <w:rPr>
          <w:b/>
        </w:rPr>
        <w:t>Purpose</w:t>
      </w:r>
      <w:r w:rsidRPr="002F3E58">
        <w:t xml:space="preserve">: </w:t>
      </w:r>
      <w:r w:rsidR="002D50C4">
        <w:t>To quantify bias in observational study designs used to study the relationship between acetaminophen and cancer.</w:t>
      </w:r>
    </w:p>
    <w:p w14:paraId="70F4C3E2" w14:textId="64FC1756" w:rsidR="00F60C4A" w:rsidRPr="002F3E58" w:rsidRDefault="00F60C4A" w:rsidP="0038213D">
      <w:pPr>
        <w:pStyle w:val="BodyText11"/>
      </w:pPr>
      <w:r w:rsidRPr="00A17886">
        <w:rPr>
          <w:b/>
        </w:rPr>
        <w:t>Methods</w:t>
      </w:r>
      <w:r w:rsidRPr="002F3E58">
        <w:t xml:space="preserve">:  </w:t>
      </w:r>
      <w:r w:rsidR="009A5D05">
        <w:t>To mimic these study designs</w:t>
      </w:r>
      <w:r w:rsidR="009F7D3B">
        <w:t xml:space="preserve"> including several variants of the case-control design and a cohort design</w:t>
      </w:r>
      <w:r w:rsidR="009A5D05">
        <w:t>, while including negative control outcomes (outcomes known not to be caused by acetaminophen)</w:t>
      </w:r>
      <w:r w:rsidR="00217EEF">
        <w:t xml:space="preserve"> in addition to several cancer outcomes.</w:t>
      </w:r>
    </w:p>
    <w:p w14:paraId="790BA544" w14:textId="7A37EB74" w:rsidR="00F60C4A" w:rsidRPr="002F3E58" w:rsidRDefault="00F60C4A" w:rsidP="0038213D">
      <w:pPr>
        <w:pStyle w:val="BodyText11"/>
      </w:pPr>
      <w:r w:rsidRPr="00A17886">
        <w:rPr>
          <w:b/>
        </w:rPr>
        <w:t>Analysis</w:t>
      </w:r>
      <w:r w:rsidRPr="002F3E58">
        <w:t xml:space="preserve">: </w:t>
      </w:r>
      <w:r w:rsidR="009C2B34">
        <w:t>We will asses</w:t>
      </w:r>
      <w:r w:rsidR="00B97E87">
        <w:t>s</w:t>
      </w:r>
      <w:r w:rsidR="009C2B34">
        <w:t xml:space="preserve"> to what exten</w:t>
      </w:r>
      <w:r w:rsidR="00B97E87">
        <w:t>t</w:t>
      </w:r>
      <w:r w:rsidR="009C2B34">
        <w:t xml:space="preserve"> these study designs produce estimates in line with the </w:t>
      </w:r>
      <w:r w:rsidR="00AE78CD">
        <w:t>known effect true sizes of the negative controls</w:t>
      </w:r>
      <w:r w:rsidR="00217EEF">
        <w:t>, and to what exten</w:t>
      </w:r>
      <w:r w:rsidR="00B97E87">
        <w:t>t</w:t>
      </w:r>
      <w:r w:rsidR="00217EEF">
        <w:t xml:space="preserve"> the estimates for the cancer outcomes are distinguishable from those for the negative controls.</w:t>
      </w:r>
    </w:p>
    <w:p w14:paraId="4ED01EC2" w14:textId="77777777" w:rsidR="00F60C4A" w:rsidRPr="00DC6445" w:rsidRDefault="00F60C4A" w:rsidP="0038213D">
      <w:pPr>
        <w:pStyle w:val="Heading1"/>
      </w:pPr>
      <w:bookmarkStart w:id="6" w:name="_Toc22404663"/>
      <w:r w:rsidRPr="00DC6445">
        <w:t>AMENDMENTS AND UPDATES</w:t>
      </w:r>
      <w:bookmarkEnd w:id="6"/>
    </w:p>
    <w:tbl>
      <w:tblPr>
        <w:tblStyle w:val="ListTable1Light"/>
        <w:tblW w:w="9577" w:type="dxa"/>
        <w:tblLook w:val="0420" w:firstRow="1" w:lastRow="0" w:firstColumn="0" w:lastColumn="0" w:noHBand="0" w:noVBand="1"/>
      </w:tblPr>
      <w:tblGrid>
        <w:gridCol w:w="928"/>
        <w:gridCol w:w="1267"/>
        <w:gridCol w:w="2456"/>
        <w:gridCol w:w="2467"/>
        <w:gridCol w:w="2459"/>
      </w:tblGrid>
      <w:tr w:rsidR="00202425" w:rsidRPr="00DC6445" w14:paraId="0E399453" w14:textId="77777777" w:rsidTr="00DA0ECC">
        <w:trPr>
          <w:cnfStyle w:val="100000000000" w:firstRow="1" w:lastRow="0" w:firstColumn="0" w:lastColumn="0" w:oddVBand="0" w:evenVBand="0" w:oddHBand="0" w:evenHBand="0" w:firstRowFirstColumn="0" w:firstRowLastColumn="0" w:lastRowFirstColumn="0" w:lastRowLastColumn="0"/>
        </w:trPr>
        <w:tc>
          <w:tcPr>
            <w:tcW w:w="928" w:type="dxa"/>
            <w:vAlign w:val="bottom"/>
          </w:tcPr>
          <w:p w14:paraId="2138D876" w14:textId="77777777" w:rsidR="00F60C4A" w:rsidRPr="00DC6445" w:rsidRDefault="00F60C4A" w:rsidP="0038213D">
            <w:pPr>
              <w:pStyle w:val="Basic11"/>
              <w:keepNext/>
            </w:pPr>
            <w:r w:rsidRPr="00DC6445">
              <w:t>Number</w:t>
            </w:r>
          </w:p>
        </w:tc>
        <w:tc>
          <w:tcPr>
            <w:tcW w:w="1267" w:type="dxa"/>
            <w:vAlign w:val="bottom"/>
          </w:tcPr>
          <w:p w14:paraId="1CD4F47F" w14:textId="77777777" w:rsidR="00F60C4A" w:rsidRPr="00DC6445" w:rsidRDefault="00F60C4A" w:rsidP="0038213D">
            <w:pPr>
              <w:pStyle w:val="Basic11"/>
              <w:keepNext/>
            </w:pPr>
            <w:r w:rsidRPr="00DC6445">
              <w:t>Date</w:t>
            </w:r>
          </w:p>
        </w:tc>
        <w:tc>
          <w:tcPr>
            <w:tcW w:w="2456" w:type="dxa"/>
            <w:vAlign w:val="bottom"/>
          </w:tcPr>
          <w:p w14:paraId="30B46682" w14:textId="77777777" w:rsidR="00F60C4A" w:rsidRPr="00DC6445" w:rsidRDefault="00F60C4A" w:rsidP="0038213D">
            <w:pPr>
              <w:pStyle w:val="Basic11"/>
              <w:keepNext/>
            </w:pPr>
            <w:r w:rsidRPr="00DC6445">
              <w:t>Section of study protocol</w:t>
            </w:r>
          </w:p>
        </w:tc>
        <w:tc>
          <w:tcPr>
            <w:tcW w:w="2467" w:type="dxa"/>
            <w:vAlign w:val="bottom"/>
          </w:tcPr>
          <w:p w14:paraId="13CD4FD0" w14:textId="77777777" w:rsidR="00F60C4A" w:rsidRPr="00DC6445" w:rsidRDefault="00F60C4A" w:rsidP="0038213D">
            <w:pPr>
              <w:pStyle w:val="Basic11"/>
              <w:keepNext/>
            </w:pPr>
            <w:r w:rsidRPr="00DC6445">
              <w:t>Amendment or update</w:t>
            </w:r>
          </w:p>
        </w:tc>
        <w:tc>
          <w:tcPr>
            <w:tcW w:w="2459" w:type="dxa"/>
            <w:vAlign w:val="bottom"/>
          </w:tcPr>
          <w:p w14:paraId="467B9616" w14:textId="77777777" w:rsidR="00F60C4A" w:rsidRPr="00DC6445" w:rsidRDefault="00F60C4A" w:rsidP="0038213D">
            <w:pPr>
              <w:pStyle w:val="Basic11"/>
              <w:keepNext/>
            </w:pPr>
            <w:r w:rsidRPr="00DC6445">
              <w:t>Reason</w:t>
            </w:r>
          </w:p>
        </w:tc>
      </w:tr>
      <w:tr w:rsidR="00202425" w:rsidRPr="00DC6445" w14:paraId="3872B826" w14:textId="77777777" w:rsidTr="00DA0ECC">
        <w:trPr>
          <w:cnfStyle w:val="000000100000" w:firstRow="0" w:lastRow="0" w:firstColumn="0" w:lastColumn="0" w:oddVBand="0" w:evenVBand="0" w:oddHBand="1" w:evenHBand="0" w:firstRowFirstColumn="0" w:firstRowLastColumn="0" w:lastRowFirstColumn="0" w:lastRowLastColumn="0"/>
        </w:trPr>
        <w:tc>
          <w:tcPr>
            <w:tcW w:w="928" w:type="dxa"/>
            <w:shd w:val="clear" w:color="auto" w:fill="F2F2F2" w:themeFill="background1" w:themeFillShade="F2"/>
          </w:tcPr>
          <w:p w14:paraId="51FBEED2" w14:textId="1D8F84BB" w:rsidR="00F60C4A" w:rsidRPr="00DC6445" w:rsidRDefault="00D64B00" w:rsidP="0038213D">
            <w:pPr>
              <w:pStyle w:val="Basic11"/>
            </w:pPr>
            <w:r>
              <w:t>1.0</w:t>
            </w:r>
          </w:p>
        </w:tc>
        <w:tc>
          <w:tcPr>
            <w:tcW w:w="1267" w:type="dxa"/>
            <w:shd w:val="clear" w:color="auto" w:fill="F2F2F2" w:themeFill="background1" w:themeFillShade="F2"/>
          </w:tcPr>
          <w:p w14:paraId="4905D0BF" w14:textId="076E0C37" w:rsidR="00F60C4A" w:rsidRPr="00DC6445" w:rsidRDefault="00D64B00" w:rsidP="0038213D">
            <w:pPr>
              <w:pStyle w:val="Basic11"/>
            </w:pPr>
            <w:r>
              <w:t>October 12, 2019</w:t>
            </w:r>
          </w:p>
        </w:tc>
        <w:tc>
          <w:tcPr>
            <w:tcW w:w="2456" w:type="dxa"/>
            <w:shd w:val="clear" w:color="auto" w:fill="F2F2F2" w:themeFill="background1" w:themeFillShade="F2"/>
          </w:tcPr>
          <w:p w14:paraId="7F25FCC9" w14:textId="77777777" w:rsidR="00F60C4A" w:rsidRPr="00DC6445" w:rsidRDefault="00F60C4A" w:rsidP="0038213D">
            <w:pPr>
              <w:pStyle w:val="Basic11"/>
            </w:pPr>
          </w:p>
        </w:tc>
        <w:tc>
          <w:tcPr>
            <w:tcW w:w="2467" w:type="dxa"/>
            <w:shd w:val="clear" w:color="auto" w:fill="F2F2F2" w:themeFill="background1" w:themeFillShade="F2"/>
          </w:tcPr>
          <w:p w14:paraId="6F5F9D35" w14:textId="58D95A43" w:rsidR="00F60C4A" w:rsidRPr="008E0BA3" w:rsidRDefault="008E0BA3" w:rsidP="0038213D">
            <w:pPr>
              <w:pStyle w:val="Basic11"/>
            </w:pPr>
            <w:r>
              <w:t>Initial draft</w:t>
            </w:r>
          </w:p>
        </w:tc>
        <w:tc>
          <w:tcPr>
            <w:tcW w:w="2459" w:type="dxa"/>
            <w:shd w:val="clear" w:color="auto" w:fill="F2F2F2" w:themeFill="background1" w:themeFillShade="F2"/>
          </w:tcPr>
          <w:p w14:paraId="421EF390" w14:textId="4C14E671" w:rsidR="00F60C4A" w:rsidRPr="00DC6445" w:rsidRDefault="00F60C4A" w:rsidP="0038213D">
            <w:pPr>
              <w:pStyle w:val="Basic11"/>
            </w:pPr>
          </w:p>
        </w:tc>
      </w:tr>
      <w:tr w:rsidR="00202425" w14:paraId="4EB76F3B" w14:textId="77777777" w:rsidTr="00DA0ECC">
        <w:tc>
          <w:tcPr>
            <w:tcW w:w="928" w:type="dxa"/>
          </w:tcPr>
          <w:p w14:paraId="240F65AB" w14:textId="0E896FAE" w:rsidR="00F60C4A" w:rsidRPr="00DC6445" w:rsidRDefault="009A5861" w:rsidP="009A5861">
            <w:pPr>
              <w:pStyle w:val="Basic11"/>
            </w:pPr>
            <w:r>
              <w:t>1.1</w:t>
            </w:r>
          </w:p>
        </w:tc>
        <w:tc>
          <w:tcPr>
            <w:tcW w:w="1267" w:type="dxa"/>
          </w:tcPr>
          <w:p w14:paraId="7DBC1F1E" w14:textId="1AAD6CBF" w:rsidR="00F60C4A" w:rsidRPr="00DC6445" w:rsidRDefault="009A5861" w:rsidP="0038213D">
            <w:pPr>
              <w:pStyle w:val="Basic11"/>
            </w:pPr>
            <w:r>
              <w:t>October 13, 2019</w:t>
            </w:r>
          </w:p>
        </w:tc>
        <w:tc>
          <w:tcPr>
            <w:tcW w:w="2456" w:type="dxa"/>
          </w:tcPr>
          <w:p w14:paraId="3502C579" w14:textId="44184446" w:rsidR="00F60C4A" w:rsidRPr="00DC6445" w:rsidRDefault="009A5861" w:rsidP="0038213D">
            <w:pPr>
              <w:pStyle w:val="Basic11"/>
            </w:pPr>
            <w:r>
              <w:t>Various sections</w:t>
            </w:r>
          </w:p>
        </w:tc>
        <w:tc>
          <w:tcPr>
            <w:tcW w:w="2467" w:type="dxa"/>
          </w:tcPr>
          <w:p w14:paraId="465E8B4C" w14:textId="0B4084AB" w:rsidR="00F60C4A" w:rsidRPr="00DC6445" w:rsidRDefault="009A5861" w:rsidP="0038213D">
            <w:pPr>
              <w:pStyle w:val="Basic11"/>
            </w:pPr>
            <w:r>
              <w:t>Minor textual modifications.</w:t>
            </w:r>
          </w:p>
        </w:tc>
        <w:tc>
          <w:tcPr>
            <w:tcW w:w="2459" w:type="dxa"/>
          </w:tcPr>
          <w:p w14:paraId="3412C25E" w14:textId="5B134663" w:rsidR="00F60C4A" w:rsidRPr="00DC6445" w:rsidRDefault="009A5861" w:rsidP="0038213D">
            <w:pPr>
              <w:pStyle w:val="Basic11"/>
            </w:pPr>
            <w:r>
              <w:t>For clarity and correction of typing errors.</w:t>
            </w:r>
          </w:p>
        </w:tc>
      </w:tr>
      <w:tr w:rsidR="00DA0ECC" w14:paraId="3943CD0B" w14:textId="77777777" w:rsidTr="00DA0ECC">
        <w:trPr>
          <w:cnfStyle w:val="000000100000" w:firstRow="0" w:lastRow="0" w:firstColumn="0" w:lastColumn="0" w:oddVBand="0" w:evenVBand="0" w:oddHBand="1" w:evenHBand="0" w:firstRowFirstColumn="0" w:firstRowLastColumn="0" w:lastRowFirstColumn="0" w:lastRowLastColumn="0"/>
        </w:trPr>
        <w:tc>
          <w:tcPr>
            <w:tcW w:w="928" w:type="dxa"/>
            <w:shd w:val="clear" w:color="auto" w:fill="F2F2F2" w:themeFill="background1" w:themeFillShade="F2"/>
          </w:tcPr>
          <w:p w14:paraId="6E331787" w14:textId="2EC8E516" w:rsidR="00DA0ECC" w:rsidRPr="00DC6445" w:rsidRDefault="00DA0ECC" w:rsidP="00DA0ECC">
            <w:pPr>
              <w:pStyle w:val="Basic11"/>
            </w:pPr>
            <w:r>
              <w:lastRenderedPageBreak/>
              <w:t>1.2</w:t>
            </w:r>
          </w:p>
        </w:tc>
        <w:tc>
          <w:tcPr>
            <w:tcW w:w="1267" w:type="dxa"/>
            <w:shd w:val="clear" w:color="auto" w:fill="F2F2F2" w:themeFill="background1" w:themeFillShade="F2"/>
          </w:tcPr>
          <w:p w14:paraId="391A81DE" w14:textId="4C443D6B" w:rsidR="00DA0ECC" w:rsidRPr="00DC6445" w:rsidRDefault="00DA0ECC" w:rsidP="00DA0ECC">
            <w:pPr>
              <w:pStyle w:val="Basic11"/>
            </w:pPr>
            <w:r>
              <w:t>October 1</w:t>
            </w:r>
            <w:r w:rsidR="00FE1C77">
              <w:t>9</w:t>
            </w:r>
            <w:r>
              <w:t>, 2019</w:t>
            </w:r>
          </w:p>
        </w:tc>
        <w:tc>
          <w:tcPr>
            <w:tcW w:w="2456" w:type="dxa"/>
            <w:shd w:val="clear" w:color="auto" w:fill="F2F2F2" w:themeFill="background1" w:themeFillShade="F2"/>
          </w:tcPr>
          <w:p w14:paraId="48F4E3CF" w14:textId="3C01CA50" w:rsidR="00DA0ECC" w:rsidRPr="00DC6445" w:rsidRDefault="00DA0ECC" w:rsidP="00DA0ECC">
            <w:pPr>
              <w:pStyle w:val="Basic11"/>
            </w:pPr>
            <w:r>
              <w:t>Various sections + Outcome(s) of Interest</w:t>
            </w:r>
          </w:p>
        </w:tc>
        <w:tc>
          <w:tcPr>
            <w:tcW w:w="2467" w:type="dxa"/>
            <w:shd w:val="clear" w:color="auto" w:fill="F2F2F2" w:themeFill="background1" w:themeFillShade="F2"/>
          </w:tcPr>
          <w:p w14:paraId="75D464F2" w14:textId="2BBB2C04" w:rsidR="00DA0ECC" w:rsidRPr="00DC6445" w:rsidRDefault="00DA0ECC" w:rsidP="00DA0ECC">
            <w:pPr>
              <w:pStyle w:val="Basic11"/>
            </w:pPr>
            <w:r>
              <w:t xml:space="preserve">Minor textual modification + changing lymphoma outcome to restrict to b-cell + removing </w:t>
            </w:r>
            <w:r w:rsidRPr="00202425">
              <w:t xml:space="preserve">polymyalgia rheumatica and erythema </w:t>
            </w:r>
            <w:proofErr w:type="spellStart"/>
            <w:r w:rsidRPr="00202425">
              <w:t>nodusum</w:t>
            </w:r>
            <w:proofErr w:type="spellEnd"/>
            <w:r>
              <w:t xml:space="preserve"> from list of negative controls + changing characterization to contrast exposed vs. unexposed instead of cases and controls</w:t>
            </w:r>
          </w:p>
        </w:tc>
        <w:tc>
          <w:tcPr>
            <w:tcW w:w="2459" w:type="dxa"/>
            <w:shd w:val="clear" w:color="auto" w:fill="F2F2F2" w:themeFill="background1" w:themeFillShade="F2"/>
          </w:tcPr>
          <w:p w14:paraId="70319591" w14:textId="46945DD5" w:rsidR="00DA0ECC" w:rsidRPr="00DC6445" w:rsidRDefault="00DA0ECC" w:rsidP="00DA0ECC">
            <w:pPr>
              <w:pStyle w:val="Basic11"/>
            </w:pPr>
            <w:r>
              <w:t>For clarity and correction of typing errors. + to make outcome definition more similar to the one used in the Walter paper + because these outcomes may be related to the indication for acetaminophen + because the comparability of exposed to unexposed is most relevant for study validity.</w:t>
            </w:r>
          </w:p>
        </w:tc>
      </w:tr>
    </w:tbl>
    <w:p w14:paraId="0CDD470F" w14:textId="77777777" w:rsidR="00F60C4A" w:rsidRDefault="00F60C4A" w:rsidP="0038213D">
      <w:pPr>
        <w:pStyle w:val="Heading1"/>
      </w:pPr>
      <w:bookmarkStart w:id="7" w:name="_Toc22404664"/>
      <w:r>
        <w:t>RATIONALE AND BACKGROUND</w:t>
      </w:r>
      <w:bookmarkEnd w:id="7"/>
    </w:p>
    <w:p w14:paraId="1FFBB0BD" w14:textId="4E50B667" w:rsidR="00F60C4A" w:rsidRDefault="00F60C4A" w:rsidP="0038213D">
      <w:pPr>
        <w:pStyle w:val="BodyText11"/>
      </w:pPr>
      <w:r>
        <w:t>A large number of epidemiologic studies have been conducted to examine whether use of acetaminophen predisposes to the occurrence of one or more forms of cancer. There are many limitations to many of these studies as noted earlier</w:t>
      </w:r>
      <w:r w:rsidR="004B4C53">
        <w:fldChar w:fldCharType="begin"/>
      </w:r>
      <w:r w:rsidR="004B4C53">
        <w:instrText xml:space="preserve"> ADDIN EN.CITE &lt;EndNote&gt;&lt;Cite&gt;&lt;Author&gt;Weiss&lt;/Author&gt;&lt;Year&gt;2016&lt;/Year&gt;&lt;RecNum&gt;21&lt;/RecNum&gt;&lt;DisplayText&gt;&lt;style face="superscript"&gt;1&lt;/style&gt;&lt;/DisplayText&gt;&lt;record&gt;&lt;rec-number&gt;21&lt;/rec-number&gt;&lt;foreign-keys&gt;&lt;key app="EN" db-id="wre9sv924s550keawrvpd2dase502wsvt99e" timestamp="1567769168"&gt;21&lt;/key&gt;&lt;/foreign-keys&gt;&lt;ref-type name="Journal Article"&gt;17&lt;/ref-type&gt;&lt;contributors&gt;&lt;authors&gt;&lt;author&gt;Weiss, N. S.&lt;/author&gt;&lt;/authors&gt;&lt;/contributors&gt;&lt;auth-address&gt;University of Washington, Seattle, WA, USA. nweiss@uw.edu.&lt;/auth-address&gt;&lt;titles&gt;&lt;title&gt;Use of acetaminophen in relation to the occurrence of cancer: a review of epidemiologic studie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1411-1418&lt;/pages&gt;&lt;volume&gt;27&lt;/volume&gt;&lt;number&gt;12&lt;/number&gt;&lt;edition&gt;2016/11/11&lt;/edition&gt;&lt;keywords&gt;&lt;keyword&gt;Acetaminophen/*administration &amp;amp; dosage/adverse effects&lt;/keyword&gt;&lt;keyword&gt;Analgesics, Non-Narcotic/administration &amp;amp; dosage/adverse effects&lt;/keyword&gt;&lt;keyword&gt;California/epidemiology&lt;/keyword&gt;&lt;keyword&gt;Humans&lt;/keyword&gt;&lt;keyword&gt;Incidence&lt;/keyword&gt;&lt;keyword&gt;Neoplasms/chemically induced/*epidemiology&lt;/keyword&gt;&lt;keyword&gt;Randomized Controlled Trials as Topic&lt;/keyword&gt;&lt;keyword&gt;*Acetaminophen&lt;/keyword&gt;&lt;keyword&gt;*Cancer epidemiology&lt;/keyword&gt;&lt;keyword&gt;*Cancer incidence&lt;/keyword&gt;&lt;/keywords&gt;&lt;dates&gt;&lt;year&gt;2016&lt;/year&gt;&lt;pub-dates&gt;&lt;date&gt;Dec&lt;/date&gt;&lt;/pub-dates&gt;&lt;/dates&gt;&lt;isbn&gt;0957-5243&lt;/isbn&gt;&lt;accession-num&gt;27832383&lt;/accession-num&gt;&lt;urls&gt;&lt;/urls&gt;&lt;custom2&gt;PMC5108822&lt;/custom2&gt;&lt;electronic-resource-num&gt;10.1007/s10552-016-0818-2&lt;/electronic-resource-num&gt;&lt;remote-database-provider&gt;NLM&lt;/remote-database-provider&gt;&lt;language&gt;eng&lt;/language&gt;&lt;/record&gt;&lt;/Cite&gt;&lt;/EndNote&gt;</w:instrText>
      </w:r>
      <w:r w:rsidR="004B4C53">
        <w:fldChar w:fldCharType="separate"/>
      </w:r>
      <w:r w:rsidR="004B4C53" w:rsidRPr="004B4C53">
        <w:rPr>
          <w:noProof/>
          <w:vertAlign w:val="superscript"/>
        </w:rPr>
        <w:t>1</w:t>
      </w:r>
      <w:r w:rsidR="004B4C53">
        <w:fldChar w:fldCharType="end"/>
      </w:r>
      <w:r>
        <w:t>, including vulnerability to channeling</w:t>
      </w:r>
      <w:r w:rsidR="00AE78CD">
        <w:t>, protopathic bias,</w:t>
      </w:r>
      <w:r>
        <w:t xml:space="preserve"> and </w:t>
      </w:r>
      <w:r w:rsidR="00AE78CD">
        <w:t xml:space="preserve">uncontrolled </w:t>
      </w:r>
      <w:r>
        <w:t>confounding. However, the magnitude of the bias resulting from these limitation remains unknown, hampering the interpretability of the results of these studies.</w:t>
      </w:r>
    </w:p>
    <w:p w14:paraId="55B3425B" w14:textId="5037650A" w:rsidR="00246A55" w:rsidRDefault="00F60C4A" w:rsidP="0038213D">
      <w:pPr>
        <w:pStyle w:val="BodyText11"/>
      </w:pPr>
      <w:r>
        <w:t>Recent methodological developments have focused on using large sets of negative controls – exposure-outcome pairs where no causal effect is believed to exist – to measure the operating characteristics of study designs by observing to what extent these designs produce effect size estimates in line with the truth</w:t>
      </w:r>
      <w:r w:rsidR="00EA3366">
        <w:t xml:space="preserve"> (</w:t>
      </w:r>
      <w:r w:rsidR="00615501">
        <w:t>that</w:t>
      </w:r>
      <w:r w:rsidR="00DB1862">
        <w:t xml:space="preserve"> there is </w:t>
      </w:r>
      <w:r w:rsidR="00EA3366">
        <w:t>no effect for the negative controls)</w:t>
      </w:r>
      <w:r>
        <w:t>. Previously, this approach has been used to show substantial bias in a comparative cohort study comparing acetaminophen to ibuprofen, even after adjustment using propensity scores.</w:t>
      </w:r>
      <w:r w:rsidR="004B4C53">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4B4C53">
        <w:instrText xml:space="preserve"> ADDIN EN.CITE </w:instrText>
      </w:r>
      <w:r w:rsidR="004B4C53">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4B4C53">
        <w:instrText xml:space="preserve"> ADDIN EN.CITE.DATA </w:instrText>
      </w:r>
      <w:r w:rsidR="004B4C53">
        <w:fldChar w:fldCharType="end"/>
      </w:r>
      <w:r w:rsidR="004B4C53">
        <w:fldChar w:fldCharType="separate"/>
      </w:r>
      <w:r w:rsidR="004B4C53" w:rsidRPr="004B4C53">
        <w:rPr>
          <w:noProof/>
          <w:vertAlign w:val="superscript"/>
        </w:rPr>
        <w:t>2</w:t>
      </w:r>
      <w:r w:rsidR="004B4C53">
        <w:fldChar w:fldCharType="end"/>
      </w:r>
      <w:r>
        <w:t xml:space="preserve"> </w:t>
      </w:r>
    </w:p>
    <w:p w14:paraId="617B6EC4" w14:textId="2937CDB6" w:rsidR="00C2546F" w:rsidRDefault="00F60C4A" w:rsidP="0038213D">
      <w:pPr>
        <w:pStyle w:val="BodyText11"/>
      </w:pPr>
      <w:r>
        <w:t>Because the vast majority of studies on the association between acetaminophen and cancer are case-control studies, we</w:t>
      </w:r>
      <w:r w:rsidR="00246A55">
        <w:t xml:space="preserve"> </w:t>
      </w:r>
      <w:r>
        <w:t xml:space="preserve">aim to extend this research to the case-control design. Recent work already </w:t>
      </w:r>
      <w:r w:rsidR="00B97E87">
        <w:t xml:space="preserve">previously explored </w:t>
      </w:r>
      <w:r>
        <w:t>the operating characteristics of case-control designs in general</w:t>
      </w:r>
      <w:r w:rsidR="004B4C53">
        <w:t>.</w:t>
      </w:r>
      <w:r w:rsidR="004B4C53">
        <w:fldChar w:fldCharType="begin">
          <w:fldData xml:space="preserve">PEVuZE5vdGU+PENpdGU+PEF1dGhvcj5TY2h1ZW1pZTwvQXV0aG9yPjxZZWFyPjIwMTk8L1llYXI+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QxOTktNDIwODwvcGFn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</w:fldData>
        </w:fldChar>
      </w:r>
      <w:r w:rsidR="004B4C53">
        <w:instrText xml:space="preserve"> ADDIN EN.CITE </w:instrText>
      </w:r>
      <w:r w:rsidR="004B4C53">
        <w:fldChar w:fldCharType="begin">
          <w:fldData xml:space="preserve">PEVuZE5vdGU+PENpdGU+PEF1dGhvcj5TY2h1ZW1pZTwvQXV0aG9yPjxZZWFyPjIwMTk8L1llYXI+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QxOTktNDIwODwvcGFn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</w:fldData>
        </w:fldChar>
      </w:r>
      <w:r w:rsidR="004B4C53">
        <w:instrText xml:space="preserve"> ADDIN EN.CITE.DATA </w:instrText>
      </w:r>
      <w:r w:rsidR="004B4C53">
        <w:fldChar w:fldCharType="end"/>
      </w:r>
      <w:r w:rsidR="004B4C53">
        <w:fldChar w:fldCharType="separate"/>
      </w:r>
      <w:r w:rsidR="004B4C53" w:rsidRPr="004B4C53">
        <w:rPr>
          <w:noProof/>
          <w:vertAlign w:val="superscript"/>
        </w:rPr>
        <w:t>3</w:t>
      </w:r>
      <w:r w:rsidR="004B4C53">
        <w:fldChar w:fldCharType="end"/>
      </w:r>
      <w:r>
        <w:t xml:space="preserve"> In </w:t>
      </w:r>
      <w:r w:rsidR="00B97E87">
        <w:t>this</w:t>
      </w:r>
      <w:r>
        <w:t xml:space="preserve"> study we will perform a similar analysis, but focusing specifically on the case-control design variants used to study the association between acetaminophen and cancer, and using negative controls outcomes for acetaminophen. </w:t>
      </w:r>
    </w:p>
    <w:p w14:paraId="4119ADF4" w14:textId="7EEB26C9" w:rsidR="00246A55" w:rsidRDefault="00615501" w:rsidP="0038213D">
      <w:pPr>
        <w:pStyle w:val="BodyText11"/>
      </w:pPr>
      <w:r>
        <w:t>Although most studies used a case-control design, some studies applied a cohort design. Here we</w:t>
      </w:r>
      <w:r w:rsidR="00246A55">
        <w:t xml:space="preserve"> </w:t>
      </w:r>
      <w:r>
        <w:t xml:space="preserve">will use </w:t>
      </w:r>
      <w:r w:rsidR="00246A55">
        <w:t>the study by Walter et al.</w:t>
      </w:r>
      <w:r w:rsidR="00246A55">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246A55">
        <w:instrText xml:space="preserve"> ADDIN EN.CITE </w:instrText>
      </w:r>
      <w:r w:rsidR="00246A55">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246A55">
        <w:instrText xml:space="preserve"> ADDIN EN.CITE.DATA </w:instrText>
      </w:r>
      <w:r w:rsidR="00246A55">
        <w:fldChar w:fldCharType="end"/>
      </w:r>
      <w:r w:rsidR="00246A55">
        <w:fldChar w:fldCharType="separate"/>
      </w:r>
      <w:r w:rsidR="00246A55" w:rsidRPr="00246A55">
        <w:rPr>
          <w:noProof/>
          <w:vertAlign w:val="superscript"/>
        </w:rPr>
        <w:t>4</w:t>
      </w:r>
      <w:r w:rsidR="00246A55">
        <w:fldChar w:fldCharType="end"/>
      </w:r>
      <w:r w:rsidR="00246A55">
        <w:t xml:space="preserve"> </w:t>
      </w:r>
      <w:r>
        <w:t>as an example of such studies. This particular study</w:t>
      </w:r>
      <w:r w:rsidR="00CC32D2" w:rsidRPr="00CC32D2">
        <w:t xml:space="preserve"> </w:t>
      </w:r>
      <w:r w:rsidR="00CC32D2">
        <w:t>linking a regional survey to a cancer registry</w:t>
      </w:r>
      <w:r w:rsidR="00B97E87">
        <w:t xml:space="preserve"> to compare prevalent users of acetaminophen to non-users</w:t>
      </w:r>
      <w:r w:rsidR="00246A55">
        <w:t xml:space="preserve">. </w:t>
      </w:r>
      <w:r w:rsidR="001A0506">
        <w:t>W</w:t>
      </w:r>
      <w:r w:rsidR="00246A55">
        <w:t>e aim to replicate this study</w:t>
      </w:r>
      <w:r w:rsidR="00CC32D2">
        <w:t xml:space="preserve"> a</w:t>
      </w:r>
      <w:r w:rsidR="005652F7">
        <w:t xml:space="preserve">s closely as </w:t>
      </w:r>
      <w:r w:rsidR="00131102">
        <w:t>possible</w:t>
      </w:r>
      <w:r w:rsidR="00B97E87">
        <w:t xml:space="preserve"> to examine its risk of residual bias</w:t>
      </w:r>
      <w:r w:rsidR="00131102">
        <w:t>.</w:t>
      </w:r>
    </w:p>
    <w:p w14:paraId="0A65884B" w14:textId="77777777" w:rsidR="00502FAB" w:rsidRDefault="005172F6" w:rsidP="00502FAB">
      <w:pPr>
        <w:pStyle w:val="BodyText11"/>
      </w:pPr>
      <w:r>
        <w:t xml:space="preserve">In all these replications, we will include negative control outcomes as well as </w:t>
      </w:r>
      <w:r w:rsidR="00AB3590">
        <w:t xml:space="preserve">four </w:t>
      </w:r>
      <w:r>
        <w:t>cancer outcomes</w:t>
      </w:r>
      <w:r w:rsidR="00AB3590">
        <w:t xml:space="preserve"> that some have suggested may be </w:t>
      </w:r>
      <w:r w:rsidR="0069149F">
        <w:t xml:space="preserve">associated to </w:t>
      </w:r>
      <w:r w:rsidR="00AB3590">
        <w:t>acetaminophen</w:t>
      </w:r>
      <w:r w:rsidR="0069149F">
        <w:t xml:space="preserve"> exposure</w:t>
      </w:r>
      <w:r>
        <w:t xml:space="preserve">. </w:t>
      </w:r>
      <w:r w:rsidR="00F60C4A">
        <w:t xml:space="preserve">The </w:t>
      </w:r>
      <w:r w:rsidR="00DA1F5A">
        <w:t xml:space="preserve">negative controls will allow </w:t>
      </w:r>
      <w:r w:rsidR="00F60C4A">
        <w:t>quantification of the error due to the limitations of</w:t>
      </w:r>
      <w:r>
        <w:t xml:space="preserve"> these </w:t>
      </w:r>
      <w:r w:rsidR="00F60C4A">
        <w:t>study designs</w:t>
      </w:r>
      <w:r w:rsidR="007152E4">
        <w:t>. T</w:t>
      </w:r>
      <w:r w:rsidR="00542D65">
        <w:t xml:space="preserve">his </w:t>
      </w:r>
      <w:r w:rsidR="007152E4">
        <w:t xml:space="preserve">quantification </w:t>
      </w:r>
      <w:r w:rsidR="00542D65">
        <w:t>in turn</w:t>
      </w:r>
      <w:r w:rsidR="00F60C4A">
        <w:t xml:space="preserve"> can be used to help interpret study results by determining whether an observed effect size falls outside of what can be expected based solely on error</w:t>
      </w:r>
      <w:r w:rsidR="005A7B22">
        <w:t xml:space="preserve"> (</w:t>
      </w:r>
      <w:r w:rsidR="00F60C4A">
        <w:t>both systematic and random error</w:t>
      </w:r>
      <w:r w:rsidR="005A7B22">
        <w:t>)</w:t>
      </w:r>
      <w:r w:rsidR="00F60C4A">
        <w:t>.</w:t>
      </w:r>
    </w:p>
    <w:p w14:paraId="521ED833" w14:textId="4A17B41D" w:rsidR="00F60C4A" w:rsidRDefault="00F60C4A" w:rsidP="0038213D">
      <w:pPr>
        <w:pStyle w:val="Heading1"/>
      </w:pPr>
      <w:bookmarkStart w:id="8" w:name="_Toc22404665"/>
      <w:r>
        <w:t>STUDY Objectives</w:t>
      </w:r>
      <w:bookmarkEnd w:id="8"/>
    </w:p>
    <w:p w14:paraId="0458F58C" w14:textId="77777777" w:rsidR="00F60C4A" w:rsidRDefault="00F60C4A" w:rsidP="0038213D">
      <w:pPr>
        <w:pStyle w:val="Heading2"/>
      </w:pPr>
      <w:bookmarkStart w:id="9" w:name="_Toc22404666"/>
      <w:r>
        <w:t>Primary Objective(s)</w:t>
      </w:r>
      <w:bookmarkEnd w:id="9"/>
    </w:p>
    <w:p w14:paraId="63D0A73E" w14:textId="1B9D66FA" w:rsidR="00F60C4A" w:rsidRDefault="00F60C4A" w:rsidP="0038213D">
      <w:pPr>
        <w:pStyle w:val="BodyText11"/>
      </w:pPr>
      <w:r>
        <w:t>To emulate typical case-control studies performed in the past</w:t>
      </w:r>
      <w:r w:rsidR="00AE3309">
        <w:t xml:space="preserve"> as well as the Walter et al. </w:t>
      </w:r>
      <w:r w:rsidR="00240FC8">
        <w:t xml:space="preserve">cohort </w:t>
      </w:r>
      <w:r w:rsidR="00AE3309">
        <w:t>study,</w:t>
      </w:r>
      <w:r>
        <w:t xml:space="preserve"> while including negative controls to quantify residual bias in these study designs.</w:t>
      </w:r>
    </w:p>
    <w:p w14:paraId="14075486" w14:textId="1326A024" w:rsidR="0066314E" w:rsidRDefault="00F60C4A" w:rsidP="0038213D">
      <w:pPr>
        <w:pStyle w:val="BodyText11"/>
      </w:pPr>
      <w:r>
        <w:t>The definition of ‘typical case-control studies’ is based on a review of a set of published studies. Throughout this protocol we highlight the design choices in this set of studies, and the design choices we implement in our study.</w:t>
      </w:r>
    </w:p>
    <w:p w14:paraId="3F960935" w14:textId="77777777" w:rsidR="00F60C4A" w:rsidRDefault="00F60C4A" w:rsidP="0038213D">
      <w:pPr>
        <w:pStyle w:val="Heading2"/>
      </w:pPr>
      <w:bookmarkStart w:id="10" w:name="_Toc22404667"/>
      <w:r>
        <w:lastRenderedPageBreak/>
        <w:t>Secondary Objective(s)</w:t>
      </w:r>
      <w:bookmarkEnd w:id="10"/>
    </w:p>
    <w:p w14:paraId="3B261D6E" w14:textId="223A8486" w:rsidR="00233136" w:rsidRPr="00E60073" w:rsidRDefault="00F60C4A" w:rsidP="0038213D">
      <w:pPr>
        <w:pStyle w:val="BodyText11"/>
      </w:pPr>
      <w:r>
        <w:t xml:space="preserve">Estimate the effect of acetaminophen on the risk of several types of cancer using the same </w:t>
      </w:r>
      <w:r w:rsidR="00233136">
        <w:t>study</w:t>
      </w:r>
      <w:r>
        <w:t xml:space="preserve"> designs as used for the primary objective.</w:t>
      </w:r>
    </w:p>
    <w:p w14:paraId="6E24320E" w14:textId="77777777" w:rsidR="00F60C4A" w:rsidRDefault="00F60C4A" w:rsidP="00B76CFE">
      <w:pPr>
        <w:pStyle w:val="Heading1"/>
      </w:pPr>
      <w:bookmarkStart w:id="11" w:name="_Toc22404668"/>
      <w:r>
        <w:t>Study Design and Setting</w:t>
      </w:r>
      <w:bookmarkEnd w:id="11"/>
    </w:p>
    <w:p w14:paraId="7DA135CC" w14:textId="13E2D63E" w:rsidR="00F60C4A" w:rsidRPr="00A72F02" w:rsidRDefault="00F60C4A" w:rsidP="0038213D">
      <w:pPr>
        <w:pStyle w:val="BodyText11"/>
      </w:pPr>
      <w:r>
        <w:t xml:space="preserve">This </w:t>
      </w:r>
      <w:r w:rsidR="00110DC1">
        <w:t>study includes</w:t>
      </w:r>
      <w:r>
        <w:t xml:space="preserve"> a set of retrospective case-control stud</w:t>
      </w:r>
      <w:r w:rsidR="007C7683">
        <w:t>y design variants</w:t>
      </w:r>
      <w:r w:rsidR="00ED08EC">
        <w:t xml:space="preserve"> </w:t>
      </w:r>
      <w:r w:rsidR="00110DC1">
        <w:t>as well as</w:t>
      </w:r>
      <w:r w:rsidR="00ED08EC">
        <w:t xml:space="preserve"> a retrospective cohort study</w:t>
      </w:r>
      <w:r w:rsidR="007C7683">
        <w:t xml:space="preserve"> design</w:t>
      </w:r>
      <w:r>
        <w:t xml:space="preserve">. </w:t>
      </w:r>
      <w:r w:rsidR="00AB3461">
        <w:t>By ‘retrospective’ we mean using data that has already been collected</w:t>
      </w:r>
      <w:r>
        <w:t>.</w:t>
      </w:r>
    </w:p>
    <w:p w14:paraId="2C99D6E9" w14:textId="77777777" w:rsidR="00F60C4A" w:rsidRDefault="00F60C4A" w:rsidP="0038213D">
      <w:pPr>
        <w:pStyle w:val="Heading2"/>
      </w:pPr>
      <w:bookmarkStart w:id="12" w:name="_Toc22404669"/>
      <w:r>
        <w:t>Describe Data Source(s)</w:t>
      </w:r>
      <w:bookmarkEnd w:id="12"/>
    </w:p>
    <w:p w14:paraId="24D66F9B" w14:textId="0041B7CF" w:rsidR="00F60C4A" w:rsidRDefault="00F60C4A" w:rsidP="0038213D">
      <w:pPr>
        <w:pStyle w:val="BodyText11"/>
      </w:pPr>
      <w:r w:rsidRPr="00BD2A4C">
        <w:t xml:space="preserve">We will use the </w:t>
      </w:r>
      <w:r w:rsidRPr="00A6556B">
        <w:t>Clinical Practice Research Datalink (CPRD),</w:t>
      </w:r>
      <w:r w:rsidRPr="00B45A1D">
        <w:t xml:space="preserve"> </w:t>
      </w:r>
      <w:r w:rsidRPr="00BD2A4C">
        <w:t xml:space="preserve">which was used in one of the prior studies, as well as in the most recent channeling bias paper. </w:t>
      </w:r>
      <w:r w:rsidRPr="00A6556B">
        <w:t>The C</w:t>
      </w:r>
      <w:r w:rsidRPr="00B45A1D">
        <w:t>PRD</w:t>
      </w:r>
      <w:r>
        <w:t xml:space="preserve"> </w:t>
      </w:r>
      <w:r w:rsidRPr="001B4C90">
        <w:t>is a governmental, not-for-profit research service, jointly funded by the NHS National Institute for Heal</w:t>
      </w:r>
      <w:r w:rsidRPr="000F7583">
        <w:t xml:space="preserve">th Research (NIHR) and the Medicines and Healthcare </w:t>
      </w:r>
      <w:r w:rsidRPr="00FE0A9E">
        <w:t xml:space="preserve">Products Regulatory Agency (MHRA), a part of the Department of Health, United Kingdom (UK).  CPRD consists of data collected from </w:t>
      </w:r>
      <w:r>
        <w:t xml:space="preserve">a sample of </w:t>
      </w:r>
      <w:r w:rsidRPr="00FE0A9E">
        <w:t xml:space="preserve">UK primary care </w:t>
      </w:r>
      <w:r>
        <w:t xml:space="preserve">physicians </w:t>
      </w:r>
      <w:r w:rsidRPr="00FE0A9E">
        <w:t xml:space="preserve">for </w:t>
      </w:r>
      <w:r>
        <w:t xml:space="preserve">patients of </w:t>
      </w:r>
      <w:r w:rsidRPr="00FE0A9E">
        <w:t xml:space="preserve">all ages.  This includes conditions, observations, measurements, and procedures that the general practitioner is made aware of in additional to any prescriptions by the general practitioner.  </w:t>
      </w:r>
    </w:p>
    <w:p w14:paraId="75B0E934" w14:textId="36700BD6" w:rsidR="005C10CD" w:rsidRDefault="005C10CD" w:rsidP="005C10CD">
      <w:pPr>
        <w:pStyle w:val="BodyText11"/>
      </w:pPr>
      <w:r>
        <w:t xml:space="preserve">CPRD </w:t>
      </w:r>
      <w:r w:rsidR="00F711D6">
        <w:t xml:space="preserve">has </w:t>
      </w:r>
      <w:r>
        <w:t xml:space="preserve">been transformed into the OMOP Common Data Model </w:t>
      </w:r>
      <w:r w:rsidR="00A050C2">
        <w:t xml:space="preserve">(CDM) </w:t>
      </w:r>
      <w:r>
        <w:t>version 5.  The complete specification for OMOP Common Data Model, version 5 is available at:</w:t>
      </w:r>
    </w:p>
    <w:p w14:paraId="1EEF5B31" w14:textId="77777777" w:rsidR="005C10CD" w:rsidRPr="00D04617" w:rsidRDefault="000F0B53" w:rsidP="005C10CD">
      <w:pPr>
        <w:pStyle w:val="BodyText11"/>
      </w:pPr>
      <w:hyperlink r:id="rId10" w:history="1">
        <w:r w:rsidR="005C10CD" w:rsidRPr="00CB7F90">
          <w:rPr>
            <w:rStyle w:val="Hyperlink"/>
          </w:rPr>
          <w:t>https://github.com/OHDSI/CommonDataModel</w:t>
        </w:r>
      </w:hyperlink>
    </w:p>
    <w:p w14:paraId="5184414F" w14:textId="77777777" w:rsidR="00F60C4A" w:rsidRDefault="00F60C4A" w:rsidP="00F60C4A">
      <w:pPr>
        <w:pStyle w:val="BodyText11"/>
      </w:pPr>
      <w:r>
        <w:t xml:space="preserve">The ETL specification for transforming CPRD into the OMOP CDM is available at: </w:t>
      </w:r>
    </w:p>
    <w:p w14:paraId="59CA4FC9" w14:textId="77777777" w:rsidR="00F60C4A" w:rsidRDefault="000F0B53" w:rsidP="00F60C4A">
      <w:pPr>
        <w:pStyle w:val="BodyText11"/>
      </w:pPr>
      <w:hyperlink r:id="rId11" w:history="1">
        <w:r w:rsidR="00F60C4A" w:rsidRPr="00CB7F90">
          <w:rPr>
            <w:rStyle w:val="Hyperlink"/>
          </w:rPr>
          <w:t>https://github.com/OHDSI/ETL-CDMBuilder/tree/master/man/CPRD</w:t>
        </w:r>
      </w:hyperlink>
    </w:p>
    <w:p w14:paraId="485EECF5" w14:textId="77777777" w:rsidR="00F60C4A" w:rsidRDefault="00F60C4A" w:rsidP="0038213D">
      <w:pPr>
        <w:pStyle w:val="Heading2"/>
      </w:pPr>
      <w:bookmarkStart w:id="13" w:name="_Ref21788535"/>
      <w:bookmarkStart w:id="14" w:name="_Toc22404670"/>
      <w:r>
        <w:t>Study Population(s)</w:t>
      </w:r>
      <w:bookmarkEnd w:id="13"/>
      <w:bookmarkEnd w:id="14"/>
    </w:p>
    <w:p w14:paraId="504C6EE2" w14:textId="3233819F" w:rsidR="00F60C4A" w:rsidRDefault="00F60C4A" w:rsidP="0038213D">
      <w:pPr>
        <w:pStyle w:val="BodyText11"/>
      </w:pPr>
      <w:r>
        <w:t>Case-control studies are sometimes nested in some subpopulation of interest, for example subjects having a particular disease. However, none of the reviewed studies use nesting (as defined here). Some studies do restrict to specific genders depending on the outcome (</w:t>
      </w:r>
      <w:r w:rsidRPr="00177995">
        <w:t>females for breast cancer</w:t>
      </w:r>
      <w:r w:rsidR="004B4C53">
        <w:fldChar w:fldCharType="begin"/>
      </w:r>
      <w:r w:rsidR="00246A55">
        <w:instrText xml:space="preserve"> ADDIN EN.CITE &lt;EndNote&gt;&lt;Cite&gt;&lt;Author&gt;Garcia Rodriguez&lt;/Author&gt;&lt;Year&gt;2004&lt;/Year&gt;&lt;RecNum&gt;15&lt;/RecNum&gt;&lt;DisplayText&gt;&lt;style face="superscript"&gt;5&lt;/style&gt;&lt;/DisplayText&gt;&lt;record&gt;&lt;rec-number&gt;15&lt;/rec-number&gt;&lt;foreign-keys&gt;&lt;key app="EN" db-id="wre9sv924s550keawrvpd2dase502wsvt99e" timestamp="1567769168"&gt;15&lt;/key&gt;&lt;/foreign-keys&gt;&lt;ref-type name="Journal Article"&gt;17&lt;/ref-type&gt;&lt;contributors&gt;&lt;authors&gt;&lt;author&gt;Garcia Rodriguez, L. A.&lt;/author&gt;&lt;author&gt;Gonzalez-Perez, A.&lt;/author&gt;&lt;/authors&gt;&lt;/contributors&gt;&lt;auth-address&gt;Centro Espanol de Investigacion Farmacoepidemiologica (CEIFE), C/Almirante 28 2, 28004 Madrid, Spain.&lt;/auth-address&gt;&lt;titles&gt;&lt;title&gt;Risk of breast cancer among users of aspirin and other anti-inflammatory drug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525-9&lt;/pages&gt;&lt;volume&gt;91&lt;/volume&gt;&lt;number&gt;3&lt;/number&gt;&lt;edition&gt;2004/07/01&lt;/edition&gt;&lt;keywords&gt;&lt;keyword&gt;Adult&lt;/keyword&gt;&lt;keyword&gt;Aged&lt;/keyword&gt;&lt;keyword&gt;Anti-Inflammatory Agents, Non-Steroidal/*adverse effects&lt;/keyword&gt;&lt;keyword&gt;Aspirin/*adverse effects&lt;/keyword&gt;&lt;keyword&gt;Breast Neoplasms/*epidemiology/*etiology/prevention &amp;amp; control&lt;/keyword&gt;&lt;keyword&gt;Case-Control Studies&lt;/keyword&gt;&lt;keyword&gt;Cohort Studies&lt;/keyword&gt;&lt;keyword&gt;Databases, Factual&lt;/keyword&gt;&lt;keyword&gt;Female&lt;/keyword&gt;&lt;keyword&gt;Humans&lt;/keyword&gt;&lt;keyword&gt;Middle Aged&lt;/keyword&gt;&lt;keyword&gt;Odds Ratio&lt;/keyword&gt;&lt;keyword&gt;Risk Assessment&lt;/keyword&gt;&lt;/keywords&gt;&lt;dates&gt;&lt;year&gt;2004&lt;/year&gt;&lt;pub-dates&gt;&lt;date&gt;Aug 2&lt;/date&gt;&lt;/pub-dates&gt;&lt;/dates&gt;&lt;isbn&gt;0007-0920 (Print)&amp;#xD;0007-0920&lt;/isbn&gt;&lt;accession-num&gt;15226764&lt;/accession-num&gt;&lt;urls&gt;&lt;/urls&gt;&lt;custom2&gt;PMC2409835&lt;/custom2&gt;&lt;electronic-resource-num&gt;10.1038/sj.bjc.6602003&lt;/electronic-resource-num&gt;&lt;remote-database-provider&gt;NLM&lt;/remote-database-provider&gt;&lt;language&gt;eng&lt;/language&gt;&lt;/record&gt;&lt;/Cite&gt;&lt;/EndNote&gt;</w:instrText>
      </w:r>
      <w:r w:rsidR="004B4C53">
        <w:fldChar w:fldCharType="separate"/>
      </w:r>
      <w:r w:rsidR="00246A55" w:rsidRPr="00246A55">
        <w:rPr>
          <w:noProof/>
          <w:vertAlign w:val="superscript"/>
        </w:rPr>
        <w:t>5</w:t>
      </w:r>
      <w:r w:rsidR="004B4C53">
        <w:fldChar w:fldCharType="end"/>
      </w:r>
      <w:r w:rsidRPr="00177995">
        <w:t xml:space="preserve"> or ovarian cancer</w:t>
      </w:r>
      <w:r w:rsidR="004B4C53">
        <w:fldChar w:fldCharType="begin">
          <w:fldData xml:space="preserve">PEVuZE5vdGU+PENpdGU+PEF1dGhvcj5IYW5uaWJhbDwvQXV0aG9yPjxZZWFyPjIwMDg8L1llYXI+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TQzMC03PC9w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</w:fldData>
        </w:fldChar>
      </w:r>
      <w:r w:rsidR="00246A55">
        <w:instrText xml:space="preserve"> ADDIN EN.CITE </w:instrText>
      </w:r>
      <w:r w:rsidR="00246A55">
        <w:fldChar w:fldCharType="begin">
          <w:fldData xml:space="preserve">PEVuZE5vdGU+PENpdGU+PEF1dGhvcj5IYW5uaWJhbDwvQXV0aG9yPjxZZWFyPjIwMDg8L1llYXI+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TQzMC03PC9w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</w:fldData>
        </w:fldChar>
      </w:r>
      <w:r w:rsidR="00246A55">
        <w:instrText xml:space="preserve"> ADDIN EN.CITE.DATA </w:instrText>
      </w:r>
      <w:r w:rsidR="00246A55">
        <w:fldChar w:fldCharType="end"/>
      </w:r>
      <w:r w:rsidR="004B4C53">
        <w:fldChar w:fldCharType="separate"/>
      </w:r>
      <w:r w:rsidR="00246A55" w:rsidRPr="00246A55">
        <w:rPr>
          <w:noProof/>
          <w:vertAlign w:val="superscript"/>
        </w:rPr>
        <w:t>6</w:t>
      </w:r>
      <w:r w:rsidR="004B4C53">
        <w:fldChar w:fldCharType="end"/>
      </w:r>
      <w:r w:rsidRPr="00177995">
        <w:t>, males for prostate cancer</w:t>
      </w:r>
      <w:r w:rsidR="004B4C53">
        <w:fldChar w:fldCharType="begin">
          <w:fldData xml:space="preserve">PEVuZE5vdGU+PENpdGU+PEF1dGhvcj5HYXJjaWEgUm9kcmlndWV6PC9BdXRob3I+PFllYXI+MjAw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2NDktNTM8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</w:fldData>
        </w:fldChar>
      </w:r>
      <w:r w:rsidR="00246A55">
        <w:instrText xml:space="preserve"> ADDIN EN.CITE </w:instrText>
      </w:r>
      <w:r w:rsidR="00246A55">
        <w:fldChar w:fldCharType="begin">
          <w:fldData xml:space="preserve">PEVuZE5vdGU+PENpdGU+PEF1dGhvcj5HYXJjaWEgUm9kcmlndWV6PC9BdXRob3I+PFllYXI+MjAw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2NDktNTM8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</w:fldData>
        </w:fldChar>
      </w:r>
      <w:r w:rsidR="00246A55">
        <w:instrText xml:space="preserve"> ADDIN EN.CITE.DATA </w:instrText>
      </w:r>
      <w:r w:rsidR="00246A55">
        <w:fldChar w:fldCharType="end"/>
      </w:r>
      <w:r w:rsidR="004B4C53">
        <w:fldChar w:fldCharType="separate"/>
      </w:r>
      <w:r w:rsidR="00246A55" w:rsidRPr="00246A55">
        <w:rPr>
          <w:noProof/>
          <w:vertAlign w:val="superscript"/>
        </w:rPr>
        <w:t>7</w:t>
      </w:r>
      <w:r w:rsidR="004B4C53">
        <w:fldChar w:fldCharType="end"/>
      </w:r>
      <w:r w:rsidRPr="00177995">
        <w:t>),</w:t>
      </w:r>
      <w:r>
        <w:t xml:space="preserve"> and/or to specific age groups. In our</w:t>
      </w:r>
      <w:r w:rsidR="00936811">
        <w:t xml:space="preserve"> case-control</w:t>
      </w:r>
      <w:r>
        <w:t xml:space="preserve"> </w:t>
      </w:r>
      <w:r w:rsidR="00936811">
        <w:t>ana</w:t>
      </w:r>
      <w:r w:rsidR="00D7211B">
        <w:t>l</w:t>
      </w:r>
      <w:r w:rsidR="00936811">
        <w:t>yses</w:t>
      </w:r>
      <w:r>
        <w:t xml:space="preserve"> we will therefore not nest within a clinical subpopulation, but we will restrict age to 30 years and older. </w:t>
      </w:r>
    </w:p>
    <w:p w14:paraId="32EAEB23" w14:textId="27FD0FC7" w:rsidR="00D7211B" w:rsidRDefault="00204E32" w:rsidP="00DA42CA">
      <w:pPr>
        <w:pStyle w:val="BodyText11"/>
      </w:pPr>
      <w:r>
        <w:t>Similar to the study by Walter et al.</w: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D41DBF">
        <w:rPr>
          <w:noProof/>
          <w:vertAlign w:val="superscript"/>
        </w:rPr>
        <w:t>4</w:t>
      </w:r>
      <w:r>
        <w:fldChar w:fldCharType="end"/>
      </w:r>
      <w:r>
        <w:t>, o</w:t>
      </w:r>
      <w:r w:rsidR="001C2018">
        <w:t xml:space="preserve">ur </w:t>
      </w:r>
      <w:r w:rsidR="00D17ADB">
        <w:t>cohort</w:t>
      </w:r>
      <w:r w:rsidR="001C2018">
        <w:t xml:space="preserve"> study will restrict to ages 50-76 at baseline</w:t>
      </w:r>
      <w:r w:rsidR="00171464">
        <w:t xml:space="preserve">, </w:t>
      </w:r>
      <w:r w:rsidR="00DA42CA">
        <w:t>excluding people with prior history of cancer other than nonmelanoma skin cancer reported at baseline</w:t>
      </w:r>
      <w:r>
        <w:t>.</w:t>
      </w:r>
    </w:p>
    <w:p w14:paraId="1F46B270" w14:textId="77777777" w:rsidR="00F60C4A" w:rsidRDefault="00F60C4A" w:rsidP="0038213D">
      <w:pPr>
        <w:pStyle w:val="Heading2"/>
      </w:pPr>
      <w:bookmarkStart w:id="15" w:name="_Ref21790909"/>
      <w:bookmarkStart w:id="16" w:name="_Toc22404671"/>
      <w:r>
        <w:t>Outcome(s) of Interest</w:t>
      </w:r>
      <w:bookmarkEnd w:id="15"/>
      <w:bookmarkEnd w:id="16"/>
    </w:p>
    <w:p w14:paraId="76384076" w14:textId="38F417A5" w:rsidR="00F60C4A" w:rsidRPr="00AD6C15" w:rsidRDefault="00F60C4A" w:rsidP="0038213D">
      <w:pPr>
        <w:pStyle w:val="BodyText11"/>
      </w:pPr>
      <w:r w:rsidRPr="00AD6C15">
        <w:t xml:space="preserve">We include </w:t>
      </w:r>
      <w:r w:rsidR="00B97E87">
        <w:t>four</w:t>
      </w:r>
      <w:r w:rsidR="00B97E87" w:rsidRPr="00AD6C15">
        <w:t xml:space="preserve"> </w:t>
      </w:r>
      <w:r w:rsidRPr="00AD6C15">
        <w:t>types of cancer which have been associated with acetaminophen use in prior studies:</w:t>
      </w:r>
    </w:p>
    <w:p w14:paraId="670DDD89" w14:textId="7D9911B2" w:rsidR="00F60C4A" w:rsidRPr="00AD6C15" w:rsidRDefault="00383BB4" w:rsidP="0038213D">
      <w:pPr>
        <w:pStyle w:val="Bullet11-1"/>
      </w:pPr>
      <w:r w:rsidRPr="00AD6C15">
        <w:t>R</w:t>
      </w:r>
      <w:r w:rsidR="00F60C4A" w:rsidRPr="00AD6C15">
        <w:t>enal cell carcinoma</w:t>
      </w:r>
    </w:p>
    <w:p w14:paraId="19F8B58D" w14:textId="43FD94A2" w:rsidR="00F60C4A" w:rsidRPr="00AD6C15" w:rsidRDefault="00383BB4" w:rsidP="0038213D">
      <w:pPr>
        <w:pStyle w:val="Bullet11-1"/>
      </w:pPr>
      <w:r w:rsidRPr="00AD6C15">
        <w:t>Pr</w:t>
      </w:r>
      <w:r w:rsidR="00F60C4A" w:rsidRPr="00AD6C15">
        <w:t>imary liver cancer</w:t>
      </w:r>
    </w:p>
    <w:p w14:paraId="7559A176" w14:textId="1AE2DE05" w:rsidR="00F60C4A" w:rsidRDefault="00383BB4" w:rsidP="0038213D">
      <w:pPr>
        <w:pStyle w:val="Bullet11-1"/>
      </w:pPr>
      <w:r w:rsidRPr="00AD6C15">
        <w:t>L</w:t>
      </w:r>
      <w:r w:rsidR="00F60C4A" w:rsidRPr="00AD6C15">
        <w:t>ymphoma</w:t>
      </w:r>
    </w:p>
    <w:p w14:paraId="0C6C2D27" w14:textId="1173062C" w:rsidR="00B97E87" w:rsidRPr="00AD6C15" w:rsidRDefault="00B97E87" w:rsidP="0038213D">
      <w:pPr>
        <w:pStyle w:val="Bullet11-1"/>
      </w:pPr>
      <w:r>
        <w:t>Multiple myeloma</w:t>
      </w:r>
    </w:p>
    <w:p w14:paraId="6D6C2E53" w14:textId="68B894EC" w:rsidR="00F60C4A" w:rsidRDefault="00F60C4A" w:rsidP="0038213D">
      <w:pPr>
        <w:pStyle w:val="BodyText11"/>
      </w:pPr>
      <w:r w:rsidRPr="00AD6C15">
        <w:t xml:space="preserve">Outcome definitions will be evaluated using the </w:t>
      </w:r>
      <w:proofErr w:type="spellStart"/>
      <w:r w:rsidRPr="00AD6C15">
        <w:t>PheValuator</w:t>
      </w:r>
      <w:proofErr w:type="spellEnd"/>
      <w:r w:rsidRPr="00AD6C15">
        <w:t xml:space="preserve"> framework.</w:t>
      </w:r>
      <w:r w:rsidR="004B4C53" w:rsidRPr="00AD6C15">
        <w:fldChar w:fldCharType="begin">
          <w:fldData xml:space="preserve">PEVuZE5vdGU+PENpdGU+PEF1dGhvcj5Td2VyZGVsPC9BdXRob3I+PFllYXI+MjAxOTwvWWVhcj48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</w:fldData>
        </w:fldChar>
      </w:r>
      <w:r w:rsidR="00246A55" w:rsidRPr="00AD6C15">
        <w:instrText xml:space="preserve"> ADDIN EN.CITE </w:instrText>
      </w:r>
      <w:r w:rsidR="00246A55" w:rsidRPr="00AD6C15">
        <w:fldChar w:fldCharType="begin">
          <w:fldData xml:space="preserve">PEVuZE5vdGU+PENpdGU+PEF1dGhvcj5Td2VyZGVsPC9BdXRob3I+PFllYXI+MjAxOTwvWWVhcj48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</w:fldData>
        </w:fldChar>
      </w:r>
      <w:r w:rsidR="00246A55" w:rsidRPr="00AD6C15">
        <w:instrText xml:space="preserve"> ADDIN EN.CITE.DATA </w:instrText>
      </w:r>
      <w:r w:rsidR="00246A55" w:rsidRPr="00AD6C15">
        <w:fldChar w:fldCharType="end"/>
      </w:r>
      <w:r w:rsidR="004B4C53" w:rsidRPr="00AD6C15">
        <w:fldChar w:fldCharType="separate"/>
      </w:r>
      <w:r w:rsidR="00246A55" w:rsidRPr="00AD6C15">
        <w:rPr>
          <w:noProof/>
          <w:vertAlign w:val="superscript"/>
        </w:rPr>
        <w:t>8</w:t>
      </w:r>
      <w:r w:rsidR="004B4C53" w:rsidRPr="00AD6C15">
        <w:fldChar w:fldCharType="end"/>
      </w:r>
    </w:p>
    <w:p w14:paraId="0C360E9C" w14:textId="296D43BD" w:rsidR="00772EC8" w:rsidRDefault="000C288B" w:rsidP="0038213D">
      <w:pPr>
        <w:pStyle w:val="BodyText11"/>
      </w:pPr>
      <w:r>
        <w:t xml:space="preserve">Although hepatocellular carcinoma specifically might be of more clinical interest than the broader </w:t>
      </w:r>
      <w:r w:rsidR="00772EC8">
        <w:t>‘Primary Liver Cancer’ selected</w:t>
      </w:r>
      <w:r>
        <w:t xml:space="preserve"> here, the data does not support a finer distinction.</w:t>
      </w:r>
      <w:r w:rsidR="00A7664C">
        <w:t xml:space="preserve"> Most primary liver cancers are coded as ‘</w:t>
      </w:r>
      <w:r w:rsidR="00A7664C" w:rsidRPr="00A7664C">
        <w:t>Primary malignant neoplasm of liver</w:t>
      </w:r>
      <w:r w:rsidR="00A7664C">
        <w:t xml:space="preserve">’ (READ </w:t>
      </w:r>
      <w:proofErr w:type="gramStart"/>
      <w:r w:rsidR="00A7664C">
        <w:t xml:space="preserve">code </w:t>
      </w:r>
      <w:r>
        <w:t xml:space="preserve"> </w:t>
      </w:r>
      <w:r w:rsidR="00A7664C" w:rsidRPr="00A7664C">
        <w:t>B150.00</w:t>
      </w:r>
      <w:proofErr w:type="gramEnd"/>
      <w:r w:rsidR="00A7664C">
        <w:t>).</w:t>
      </w:r>
      <w:r w:rsidR="003B5170">
        <w:t xml:space="preserve"> For this </w:t>
      </w:r>
      <w:proofErr w:type="gramStart"/>
      <w:r w:rsidR="003B5170">
        <w:t>reason</w:t>
      </w:r>
      <w:proofErr w:type="gramEnd"/>
      <w:r w:rsidR="003B5170">
        <w:t xml:space="preserve"> we define our outcome of interest as ‘Primary liver cancer’, similar to other studies performed in CPRD.</w:t>
      </w:r>
      <w:r w:rsidR="003B5170">
        <w:fldChar w:fldCharType="begin">
          <w:fldData xml:space="preserve">PEVuZE5vdGU+PENpdGU+PEF1dGhvcj5IYWdiZXJnPC9BdXRob3I+PFllYXI+MjAxNjwvWWVhcj48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yMTQ2LTUzPC9wYWdlcz48dm9sdW1lPjEzODwvdm9sdW1lPjxudW1iZXI+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</w:fldData>
        </w:fldChar>
      </w:r>
      <w:r w:rsidR="003B5170">
        <w:instrText xml:space="preserve"> ADDIN EN.CITE </w:instrText>
      </w:r>
      <w:r w:rsidR="003B5170">
        <w:fldChar w:fldCharType="begin">
          <w:fldData xml:space="preserve">PEVuZE5vdGU+PENpdGU+PEF1dGhvcj5IYWdiZXJnPC9BdXRob3I+PFllYXI+MjAxNjwvWWVhcj48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yMTQ2LTUzPC9wYWdlcz48dm9sdW1lPjEzODwvdm9sdW1lPjxudW1iZXI+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</w:fldData>
        </w:fldChar>
      </w:r>
      <w:r w:rsidR="003B5170">
        <w:instrText xml:space="preserve"> ADDIN EN.CITE.DATA </w:instrText>
      </w:r>
      <w:r w:rsidR="003B5170">
        <w:fldChar w:fldCharType="end"/>
      </w:r>
      <w:r w:rsidR="003B5170">
        <w:fldChar w:fldCharType="separate"/>
      </w:r>
      <w:r w:rsidR="003B5170" w:rsidRPr="003B5170">
        <w:rPr>
          <w:noProof/>
          <w:vertAlign w:val="superscript"/>
        </w:rPr>
        <w:t>9-11</w:t>
      </w:r>
      <w:r w:rsidR="003B5170">
        <w:fldChar w:fldCharType="end"/>
      </w:r>
    </w:p>
    <w:p w14:paraId="6D6F8313" w14:textId="5C48E8C1" w:rsidR="00585999" w:rsidRPr="00AD6C15" w:rsidRDefault="00585999" w:rsidP="0038213D">
      <w:pPr>
        <w:pStyle w:val="BodyText11"/>
      </w:pPr>
      <w:r>
        <w:lastRenderedPageBreak/>
        <w:t>The events described below as the ‘initial event cohort’ determine the date of the outcome, which will be used as the index date for cases in the case-control studies.</w:t>
      </w:r>
      <w:r w:rsidR="002F073A">
        <w:t xml:space="preserve"> Note that these formal definitions do not yet require </w:t>
      </w:r>
      <w:r w:rsidR="00CA2D1B">
        <w:t xml:space="preserve">a minimum </w:t>
      </w:r>
      <w:r w:rsidR="002F073A">
        <w:t>prior observation</w:t>
      </w:r>
      <w:r w:rsidR="005F4A4D">
        <w:t xml:space="preserve"> time</w:t>
      </w:r>
      <w:r w:rsidR="002F073A">
        <w:t xml:space="preserve">. These criteria are applied at a later stage in the analysis, as described in Sections </w:t>
      </w:r>
      <w:r w:rsidR="002F073A">
        <w:fldChar w:fldCharType="begin"/>
      </w:r>
      <w:r w:rsidR="002F073A">
        <w:instrText xml:space="preserve"> REF _Ref22310136 \r \h </w:instrText>
      </w:r>
      <w:r w:rsidR="002F073A">
        <w:fldChar w:fldCharType="separate"/>
      </w:r>
      <w:r w:rsidR="002F073A">
        <w:t>10.1</w:t>
      </w:r>
      <w:r w:rsidR="002F073A">
        <w:fldChar w:fldCharType="end"/>
      </w:r>
      <w:r w:rsidR="002F073A">
        <w:t xml:space="preserve"> and </w:t>
      </w:r>
      <w:r w:rsidR="002F073A">
        <w:fldChar w:fldCharType="begin"/>
      </w:r>
      <w:r w:rsidR="002F073A">
        <w:instrText xml:space="preserve"> REF _Ref22310151 \r \h </w:instrText>
      </w:r>
      <w:r w:rsidR="002F073A">
        <w:fldChar w:fldCharType="separate"/>
      </w:r>
      <w:r w:rsidR="002F073A">
        <w:t>10.2</w:t>
      </w:r>
      <w:r w:rsidR="002F073A">
        <w:fldChar w:fldCharType="end"/>
      </w:r>
      <w:r w:rsidR="002F073A">
        <w:t>.</w:t>
      </w:r>
    </w:p>
    <w:p w14:paraId="04EC344F" w14:textId="694A8567" w:rsidR="00D63A87" w:rsidRDefault="00D63A87" w:rsidP="00D63A87">
      <w:pPr>
        <w:pStyle w:val="Heading3"/>
      </w:pPr>
      <w:bookmarkStart w:id="17" w:name="_Toc22404672"/>
      <w:r>
        <w:t>Renal cell carcinoma</w:t>
      </w:r>
      <w:bookmarkEnd w:id="17"/>
    </w:p>
    <w:p w14:paraId="6AECB3FE" w14:textId="1D079E0B" w:rsidR="00D63A87" w:rsidRPr="00AD6C15" w:rsidRDefault="005033BE" w:rsidP="00D63A87">
      <w:pPr>
        <w:pStyle w:val="BodyText12"/>
        <w:rPr>
          <w:rStyle w:val="Hyperlink"/>
          <w:sz w:val="22"/>
          <w:szCs w:val="22"/>
        </w:rPr>
      </w:pPr>
      <w:r w:rsidRPr="00AD6C15">
        <w:rPr>
          <w:sz w:val="22"/>
          <w:szCs w:val="22"/>
        </w:rPr>
        <w:t xml:space="preserve">Within Johnson &amp; Johnson’s intranet, a computer-readable version of this definition can be found at: </w:t>
      </w:r>
      <w:hyperlink r:id="rId12" w:anchor="/cohortdefinition/11666" w:history="1">
        <w:r w:rsidRPr="00AD6C15">
          <w:rPr>
            <w:rStyle w:val="Hyperlink"/>
            <w:sz w:val="22"/>
            <w:szCs w:val="22"/>
          </w:rPr>
          <w:t>https://epi.jnj.com/atlas/#/cohortdefinition/11666</w:t>
        </w:r>
      </w:hyperlink>
    </w:p>
    <w:p w14:paraId="7D502C83" w14:textId="77777777" w:rsidR="000B19C7" w:rsidRPr="000B19C7" w:rsidRDefault="000B19C7" w:rsidP="000B19C7">
      <w:pPr>
        <w:pStyle w:val="Heading4"/>
      </w:pPr>
      <w:r w:rsidRPr="000B19C7">
        <w:t>Initial Event Cohort</w:t>
      </w:r>
    </w:p>
    <w:p w14:paraId="07C88C30" w14:textId="4368675D" w:rsidR="000B19C7" w:rsidRPr="00AD6C15" w:rsidRDefault="000B19C7" w:rsidP="000B19C7">
      <w:pPr>
        <w:shd w:val="clear" w:color="auto" w:fill="FFFFFF"/>
        <w:rPr>
          <w:color w:val="333333"/>
          <w:sz w:val="22"/>
          <w:szCs w:val="22"/>
        </w:rPr>
      </w:pPr>
      <w:r w:rsidRPr="00AD6C15">
        <w:rPr>
          <w:color w:val="333333"/>
          <w:sz w:val="22"/>
          <w:szCs w:val="22"/>
        </w:rPr>
        <w:t>People having any of the following:</w:t>
      </w:r>
    </w:p>
    <w:p w14:paraId="33B6C4D0" w14:textId="77777777" w:rsidR="000B19C7" w:rsidRPr="00AD6C15" w:rsidRDefault="000B19C7" w:rsidP="000B19C7">
      <w:pPr>
        <w:numPr>
          <w:ilvl w:val="0"/>
          <w:numId w:val="32"/>
        </w:numPr>
        <w:shd w:val="clear" w:color="auto" w:fill="FFFFFF"/>
        <w:spacing w:before="100" w:beforeAutospacing="1" w:after="100" w:afterAutospacing="1"/>
        <w:rPr>
          <w:color w:val="333333"/>
          <w:sz w:val="22"/>
          <w:szCs w:val="22"/>
        </w:rPr>
      </w:pPr>
      <w:r w:rsidRPr="00AD6C15">
        <w:rPr>
          <w:color w:val="333333"/>
          <w:sz w:val="22"/>
          <w:szCs w:val="22"/>
        </w:rPr>
        <w:t>a condition occurrence of Primary renal cell carcinoma</w:t>
      </w:r>
      <w:r w:rsidRPr="00AD6C15">
        <w:rPr>
          <w:color w:val="333333"/>
          <w:sz w:val="22"/>
          <w:szCs w:val="22"/>
          <w:vertAlign w:val="superscript"/>
        </w:rPr>
        <w:t>1</w:t>
      </w:r>
    </w:p>
    <w:p w14:paraId="05A91BF5" w14:textId="77777777" w:rsidR="000B19C7" w:rsidRPr="00AD6C15" w:rsidRDefault="000B19C7" w:rsidP="000B19C7">
      <w:pPr>
        <w:shd w:val="clear" w:color="auto" w:fill="FFFFFF"/>
        <w:rPr>
          <w:color w:val="333333"/>
          <w:sz w:val="22"/>
          <w:szCs w:val="22"/>
        </w:rPr>
      </w:pPr>
      <w:r w:rsidRPr="00AD6C15">
        <w:rPr>
          <w:color w:val="333333"/>
          <w:sz w:val="22"/>
          <w:szCs w:val="22"/>
        </w:rPr>
        <w:t>with continuous observation of at least 0 days prior and 0 days after event index date, and limit initial events to: </w:t>
      </w:r>
      <w:r w:rsidRPr="00AD6C15">
        <w:rPr>
          <w:b/>
          <w:bCs/>
          <w:color w:val="333333"/>
          <w:sz w:val="22"/>
          <w:szCs w:val="22"/>
        </w:rPr>
        <w:t>earliest event per person.</w:t>
      </w:r>
    </w:p>
    <w:p w14:paraId="43A248EA" w14:textId="77777777" w:rsidR="000B19C7" w:rsidRPr="00AD6C15" w:rsidRDefault="000B19C7" w:rsidP="000B19C7">
      <w:pPr>
        <w:shd w:val="clear" w:color="auto" w:fill="FFFFFF"/>
        <w:rPr>
          <w:color w:val="333333"/>
          <w:sz w:val="22"/>
          <w:szCs w:val="22"/>
        </w:rPr>
      </w:pPr>
    </w:p>
    <w:p w14:paraId="43D41AB7" w14:textId="77777777" w:rsidR="000B19C7" w:rsidRPr="00AD6C15" w:rsidRDefault="000B19C7" w:rsidP="000B19C7">
      <w:pPr>
        <w:shd w:val="clear" w:color="auto" w:fill="FFFFFF"/>
        <w:rPr>
          <w:color w:val="333333"/>
          <w:sz w:val="22"/>
          <w:szCs w:val="22"/>
        </w:rPr>
      </w:pPr>
      <w:r w:rsidRPr="00AD6C15">
        <w:rPr>
          <w:color w:val="333333"/>
          <w:sz w:val="22"/>
          <w:szCs w:val="22"/>
        </w:rPr>
        <w:t>Limit qualifying cohort to: </w:t>
      </w:r>
      <w:r w:rsidRPr="00AD6C15">
        <w:rPr>
          <w:b/>
          <w:bCs/>
          <w:color w:val="333333"/>
          <w:sz w:val="22"/>
          <w:szCs w:val="22"/>
        </w:rPr>
        <w:t>earliest event per person.</w:t>
      </w:r>
    </w:p>
    <w:p w14:paraId="3B11B2ED" w14:textId="77777777" w:rsidR="000B19C7" w:rsidRPr="000B19C7" w:rsidRDefault="000B19C7" w:rsidP="000B19C7">
      <w:pPr>
        <w:pStyle w:val="Heading4"/>
      </w:pPr>
      <w:r w:rsidRPr="000B19C7">
        <w:t>End Date Strategy</w:t>
      </w:r>
    </w:p>
    <w:p w14:paraId="3109FCC6" w14:textId="77777777" w:rsidR="000B19C7" w:rsidRPr="00AD6C15" w:rsidRDefault="000B19C7" w:rsidP="000B19C7">
      <w:pPr>
        <w:shd w:val="clear" w:color="auto" w:fill="FFFFFF"/>
        <w:rPr>
          <w:color w:val="333333"/>
          <w:sz w:val="22"/>
          <w:szCs w:val="22"/>
        </w:rPr>
      </w:pPr>
      <w:r w:rsidRPr="00AD6C15">
        <w:rPr>
          <w:color w:val="333333"/>
          <w:sz w:val="22"/>
          <w:szCs w:val="22"/>
        </w:rPr>
        <w:t>No end date strategy selected. By default, the cohort end date will be the end of the observation period that contains the index event.</w:t>
      </w:r>
    </w:p>
    <w:p w14:paraId="67330720" w14:textId="7D24EAD1" w:rsidR="000B19C7" w:rsidRPr="000B19C7" w:rsidRDefault="000B19C7" w:rsidP="000B19C7">
      <w:pPr>
        <w:pStyle w:val="Heading4"/>
      </w:pPr>
      <w:r w:rsidRPr="000B19C7">
        <w:t>Cohort Collapse Strategy</w:t>
      </w:r>
    </w:p>
    <w:p w14:paraId="2BA5569B" w14:textId="77777777" w:rsidR="000B19C7" w:rsidRPr="00AD6C15" w:rsidRDefault="000B19C7" w:rsidP="000B19C7">
      <w:pPr>
        <w:shd w:val="clear" w:color="auto" w:fill="FFFFFF"/>
        <w:rPr>
          <w:color w:val="333333"/>
          <w:sz w:val="22"/>
          <w:szCs w:val="22"/>
        </w:rPr>
      </w:pPr>
      <w:r w:rsidRPr="00AD6C15">
        <w:rPr>
          <w:color w:val="333333"/>
          <w:sz w:val="22"/>
          <w:szCs w:val="22"/>
        </w:rPr>
        <w:t>Collapse cohort by era with a gap size of 0 days.</w:t>
      </w:r>
    </w:p>
    <w:p w14:paraId="00F83514" w14:textId="77777777" w:rsidR="000B19C7" w:rsidRPr="000B19C7" w:rsidRDefault="000B19C7" w:rsidP="000B19C7">
      <w:pPr>
        <w:pStyle w:val="Heading4"/>
      </w:pPr>
      <w:r w:rsidRPr="000B19C7">
        <w:t>Appendix 1: Concept Set Definitions</w:t>
      </w:r>
    </w:p>
    <w:p w14:paraId="31CE0AC4" w14:textId="1CD37EE1" w:rsidR="000B19C7" w:rsidRPr="00AD6C15" w:rsidRDefault="000B19C7" w:rsidP="000B19C7">
      <w:pPr>
        <w:pStyle w:val="ListParagraph"/>
        <w:numPr>
          <w:ilvl w:val="0"/>
          <w:numId w:val="33"/>
        </w:numPr>
        <w:shd w:val="clear" w:color="auto" w:fill="FFFFFF"/>
        <w:rPr>
          <w:rFonts w:ascii="Times New Roman" w:hAnsi="Times New Roman" w:cs="Times New Roman"/>
          <w:color w:val="333333"/>
        </w:rPr>
      </w:pPr>
      <w:r w:rsidRPr="00AD6C15">
        <w:rPr>
          <w:rFonts w:ascii="Times New Roman" w:hAnsi="Times New Roman" w:cs="Times New Roman"/>
          <w:color w:val="333333"/>
        </w:rPr>
        <w:t>Primary renal cell carcinoma</w:t>
      </w:r>
    </w:p>
    <w:tbl>
      <w:tblPr>
        <w:tblStyle w:val="GridTable2-Accent3"/>
        <w:tblW w:w="9360" w:type="dxa"/>
        <w:tblLayout w:type="fixed"/>
        <w:tblLook w:val="0420" w:firstRow="1" w:lastRow="0" w:firstColumn="0" w:lastColumn="0" w:noHBand="0" w:noVBand="1"/>
      </w:tblPr>
      <w:tblGrid>
        <w:gridCol w:w="1302"/>
        <w:gridCol w:w="1668"/>
        <w:gridCol w:w="1260"/>
        <w:gridCol w:w="1426"/>
        <w:gridCol w:w="1207"/>
        <w:gridCol w:w="1440"/>
        <w:gridCol w:w="1057"/>
      </w:tblGrid>
      <w:tr w:rsidR="000E35F1" w:rsidRPr="000B19C7" w14:paraId="0BC0D84C" w14:textId="77777777" w:rsidTr="00186E68">
        <w:trPr>
          <w:cnfStyle w:val="100000000000" w:firstRow="1" w:lastRow="0" w:firstColumn="0" w:lastColumn="0" w:oddVBand="0" w:evenVBand="0" w:oddHBand="0" w:evenHBand="0" w:firstRowFirstColumn="0" w:firstRowLastColumn="0" w:lastRowFirstColumn="0" w:lastRowLastColumn="0"/>
          <w:trHeight w:val="420"/>
        </w:trPr>
        <w:tc>
          <w:tcPr>
            <w:tcW w:w="1302" w:type="dxa"/>
            <w:hideMark/>
          </w:tcPr>
          <w:p w14:paraId="40CA975F" w14:textId="77777777" w:rsidR="000B19C7" w:rsidRPr="00186E68" w:rsidRDefault="000B19C7" w:rsidP="000A3AED">
            <w:pPr>
              <w:pStyle w:val="BodyText12"/>
              <w:spacing w:after="0"/>
              <w:rPr>
                <w:sz w:val="22"/>
              </w:rPr>
            </w:pPr>
            <w:r w:rsidRPr="00186E68">
              <w:rPr>
                <w:sz w:val="22"/>
              </w:rPr>
              <w:t>Concept Id</w:t>
            </w:r>
          </w:p>
        </w:tc>
        <w:tc>
          <w:tcPr>
            <w:tcW w:w="1668" w:type="dxa"/>
            <w:hideMark/>
          </w:tcPr>
          <w:p w14:paraId="371DE298" w14:textId="77777777" w:rsidR="000B19C7" w:rsidRPr="00186E68" w:rsidRDefault="000B19C7" w:rsidP="0093510A">
            <w:pPr>
              <w:pStyle w:val="BodyText12"/>
              <w:spacing w:after="0"/>
              <w:jc w:val="left"/>
              <w:rPr>
                <w:sz w:val="22"/>
              </w:rPr>
            </w:pPr>
            <w:r w:rsidRPr="00186E68">
              <w:rPr>
                <w:sz w:val="22"/>
              </w:rPr>
              <w:t>Concept Name</w:t>
            </w:r>
          </w:p>
        </w:tc>
        <w:tc>
          <w:tcPr>
            <w:tcW w:w="1260" w:type="dxa"/>
            <w:hideMark/>
          </w:tcPr>
          <w:p w14:paraId="108AA050" w14:textId="77777777" w:rsidR="000B19C7" w:rsidRPr="00186E68" w:rsidRDefault="000B19C7" w:rsidP="000A3AED">
            <w:pPr>
              <w:pStyle w:val="BodyText12"/>
              <w:spacing w:after="0"/>
              <w:rPr>
                <w:sz w:val="22"/>
              </w:rPr>
            </w:pPr>
            <w:r w:rsidRPr="00186E68">
              <w:rPr>
                <w:sz w:val="22"/>
              </w:rPr>
              <w:t>Domain</w:t>
            </w:r>
          </w:p>
        </w:tc>
        <w:tc>
          <w:tcPr>
            <w:tcW w:w="1426" w:type="dxa"/>
            <w:hideMark/>
          </w:tcPr>
          <w:p w14:paraId="3134CE4B" w14:textId="77777777" w:rsidR="000B19C7" w:rsidRPr="00186E68" w:rsidRDefault="000B19C7" w:rsidP="000A3AED">
            <w:pPr>
              <w:pStyle w:val="BodyText12"/>
              <w:spacing w:after="0"/>
              <w:rPr>
                <w:sz w:val="22"/>
              </w:rPr>
            </w:pPr>
            <w:r w:rsidRPr="00186E68">
              <w:rPr>
                <w:sz w:val="22"/>
              </w:rPr>
              <w:t>Vocabulary</w:t>
            </w:r>
          </w:p>
        </w:tc>
        <w:tc>
          <w:tcPr>
            <w:tcW w:w="1207" w:type="dxa"/>
            <w:hideMark/>
          </w:tcPr>
          <w:p w14:paraId="51DAD3AF" w14:textId="77777777" w:rsidR="000B19C7" w:rsidRPr="00186E68" w:rsidRDefault="000B19C7" w:rsidP="000A3AED">
            <w:pPr>
              <w:pStyle w:val="BodyText12"/>
              <w:spacing w:after="0"/>
              <w:rPr>
                <w:sz w:val="22"/>
              </w:rPr>
            </w:pPr>
            <w:r w:rsidRPr="00186E68">
              <w:rPr>
                <w:sz w:val="22"/>
              </w:rPr>
              <w:t>Excluded</w:t>
            </w:r>
          </w:p>
        </w:tc>
        <w:tc>
          <w:tcPr>
            <w:tcW w:w="1440" w:type="dxa"/>
            <w:hideMark/>
          </w:tcPr>
          <w:p w14:paraId="52F7C281" w14:textId="77777777" w:rsidR="000B19C7" w:rsidRPr="00186E68" w:rsidRDefault="000B19C7" w:rsidP="000A3AED">
            <w:pPr>
              <w:pStyle w:val="BodyText12"/>
              <w:spacing w:after="0"/>
              <w:rPr>
                <w:sz w:val="22"/>
              </w:rPr>
            </w:pPr>
            <w:r w:rsidRPr="00186E68">
              <w:rPr>
                <w:sz w:val="22"/>
              </w:rPr>
              <w:t>Descendants</w:t>
            </w:r>
          </w:p>
        </w:tc>
        <w:tc>
          <w:tcPr>
            <w:tcW w:w="1057" w:type="dxa"/>
            <w:hideMark/>
          </w:tcPr>
          <w:p w14:paraId="05EDB837" w14:textId="77777777" w:rsidR="000B19C7" w:rsidRPr="00186E68" w:rsidRDefault="000B19C7" w:rsidP="000A3AED">
            <w:pPr>
              <w:pStyle w:val="BodyText12"/>
              <w:spacing w:after="0"/>
              <w:rPr>
                <w:sz w:val="22"/>
              </w:rPr>
            </w:pPr>
            <w:r w:rsidRPr="00186E68">
              <w:rPr>
                <w:sz w:val="22"/>
              </w:rPr>
              <w:t>Mapped</w:t>
            </w:r>
          </w:p>
        </w:tc>
      </w:tr>
      <w:tr w:rsidR="000E35F1" w:rsidRPr="000B19C7" w14:paraId="016F51B3" w14:textId="77777777" w:rsidTr="00186E68">
        <w:trPr>
          <w:cnfStyle w:val="000000100000" w:firstRow="0" w:lastRow="0" w:firstColumn="0" w:lastColumn="0" w:oddVBand="0" w:evenVBand="0" w:oddHBand="1" w:evenHBand="0" w:firstRowFirstColumn="0" w:firstRowLastColumn="0" w:lastRowFirstColumn="0" w:lastRowLastColumn="0"/>
          <w:trHeight w:val="588"/>
        </w:trPr>
        <w:tc>
          <w:tcPr>
            <w:tcW w:w="1302" w:type="dxa"/>
            <w:hideMark/>
          </w:tcPr>
          <w:p w14:paraId="00368593" w14:textId="77777777" w:rsidR="000B19C7" w:rsidRPr="00186E68" w:rsidRDefault="000B19C7" w:rsidP="000A3AED">
            <w:pPr>
              <w:pStyle w:val="BodyText12"/>
              <w:spacing w:after="0"/>
              <w:rPr>
                <w:sz w:val="22"/>
              </w:rPr>
            </w:pPr>
            <w:r w:rsidRPr="00186E68">
              <w:rPr>
                <w:sz w:val="22"/>
              </w:rPr>
              <w:t>4181357</w:t>
            </w:r>
          </w:p>
        </w:tc>
        <w:tc>
          <w:tcPr>
            <w:tcW w:w="1668" w:type="dxa"/>
            <w:hideMark/>
          </w:tcPr>
          <w:p w14:paraId="46AF0117" w14:textId="77777777" w:rsidR="000B19C7" w:rsidRPr="00186E68" w:rsidRDefault="000B19C7" w:rsidP="0093510A">
            <w:pPr>
              <w:pStyle w:val="BodyText12"/>
              <w:spacing w:after="0"/>
              <w:jc w:val="left"/>
              <w:rPr>
                <w:sz w:val="22"/>
              </w:rPr>
            </w:pPr>
            <w:r w:rsidRPr="00186E68">
              <w:rPr>
                <w:sz w:val="22"/>
              </w:rPr>
              <w:t>Malignant tumor of renal pelvis</w:t>
            </w:r>
          </w:p>
        </w:tc>
        <w:tc>
          <w:tcPr>
            <w:tcW w:w="1260" w:type="dxa"/>
            <w:hideMark/>
          </w:tcPr>
          <w:p w14:paraId="42C99B09" w14:textId="77777777" w:rsidR="000B19C7" w:rsidRPr="00186E68" w:rsidRDefault="000B19C7" w:rsidP="000A3AED">
            <w:pPr>
              <w:pStyle w:val="BodyText12"/>
              <w:spacing w:after="0"/>
              <w:rPr>
                <w:sz w:val="22"/>
              </w:rPr>
            </w:pPr>
            <w:r w:rsidRPr="00186E68">
              <w:rPr>
                <w:sz w:val="22"/>
              </w:rPr>
              <w:t>Condition</w:t>
            </w:r>
          </w:p>
        </w:tc>
        <w:tc>
          <w:tcPr>
            <w:tcW w:w="1426" w:type="dxa"/>
            <w:hideMark/>
          </w:tcPr>
          <w:p w14:paraId="4B4D7BAA" w14:textId="77777777" w:rsidR="000B19C7" w:rsidRPr="00186E68" w:rsidRDefault="000B19C7" w:rsidP="000A3AED">
            <w:pPr>
              <w:pStyle w:val="BodyText12"/>
              <w:spacing w:after="0"/>
              <w:rPr>
                <w:sz w:val="22"/>
              </w:rPr>
            </w:pPr>
            <w:r w:rsidRPr="00186E68">
              <w:rPr>
                <w:sz w:val="22"/>
              </w:rPr>
              <w:t>SNOMED</w:t>
            </w:r>
          </w:p>
        </w:tc>
        <w:tc>
          <w:tcPr>
            <w:tcW w:w="1207" w:type="dxa"/>
            <w:hideMark/>
          </w:tcPr>
          <w:p w14:paraId="768E08F6" w14:textId="77777777" w:rsidR="000B19C7" w:rsidRPr="00186E68" w:rsidRDefault="000B19C7" w:rsidP="000A3AED">
            <w:pPr>
              <w:pStyle w:val="BodyText12"/>
              <w:spacing w:after="0"/>
              <w:rPr>
                <w:sz w:val="22"/>
              </w:rPr>
            </w:pPr>
            <w:r w:rsidRPr="00186E68">
              <w:rPr>
                <w:sz w:val="22"/>
              </w:rPr>
              <w:t>NO</w:t>
            </w:r>
          </w:p>
        </w:tc>
        <w:tc>
          <w:tcPr>
            <w:tcW w:w="1440" w:type="dxa"/>
            <w:hideMark/>
          </w:tcPr>
          <w:p w14:paraId="41FACE43" w14:textId="77777777" w:rsidR="000B19C7" w:rsidRPr="00186E68" w:rsidRDefault="000B19C7" w:rsidP="000A3AED">
            <w:pPr>
              <w:pStyle w:val="BodyText12"/>
              <w:spacing w:after="0"/>
              <w:rPr>
                <w:sz w:val="22"/>
              </w:rPr>
            </w:pPr>
            <w:r w:rsidRPr="00186E68">
              <w:rPr>
                <w:sz w:val="22"/>
              </w:rPr>
              <w:t>YES</w:t>
            </w:r>
          </w:p>
        </w:tc>
        <w:tc>
          <w:tcPr>
            <w:tcW w:w="1057" w:type="dxa"/>
            <w:hideMark/>
          </w:tcPr>
          <w:p w14:paraId="4DC7B4C9" w14:textId="77777777" w:rsidR="000B19C7" w:rsidRPr="00186E68" w:rsidRDefault="000B19C7" w:rsidP="000A3AED">
            <w:pPr>
              <w:pStyle w:val="BodyText12"/>
              <w:spacing w:after="0"/>
              <w:rPr>
                <w:sz w:val="22"/>
              </w:rPr>
            </w:pPr>
            <w:r w:rsidRPr="00186E68">
              <w:rPr>
                <w:sz w:val="22"/>
              </w:rPr>
              <w:t>NO</w:t>
            </w:r>
          </w:p>
        </w:tc>
      </w:tr>
      <w:tr w:rsidR="000B19C7" w:rsidRPr="000B19C7" w14:paraId="3185E0E4" w14:textId="77777777" w:rsidTr="00186E68">
        <w:trPr>
          <w:trHeight w:val="780"/>
        </w:trPr>
        <w:tc>
          <w:tcPr>
            <w:tcW w:w="1302" w:type="dxa"/>
            <w:hideMark/>
          </w:tcPr>
          <w:p w14:paraId="269DE8DD" w14:textId="77777777" w:rsidR="000B19C7" w:rsidRPr="00186E68" w:rsidRDefault="000B19C7" w:rsidP="000A3AED">
            <w:pPr>
              <w:pStyle w:val="BodyText12"/>
              <w:spacing w:after="0"/>
              <w:rPr>
                <w:sz w:val="22"/>
              </w:rPr>
            </w:pPr>
            <w:r w:rsidRPr="00186E68">
              <w:rPr>
                <w:sz w:val="22"/>
              </w:rPr>
              <w:t>198985</w:t>
            </w:r>
          </w:p>
        </w:tc>
        <w:tc>
          <w:tcPr>
            <w:tcW w:w="1668" w:type="dxa"/>
            <w:hideMark/>
          </w:tcPr>
          <w:p w14:paraId="12FB3FE7" w14:textId="77777777" w:rsidR="000B19C7" w:rsidRPr="00186E68" w:rsidRDefault="000B19C7" w:rsidP="0093510A">
            <w:pPr>
              <w:pStyle w:val="BodyText12"/>
              <w:spacing w:after="0"/>
              <w:jc w:val="left"/>
              <w:rPr>
                <w:sz w:val="22"/>
              </w:rPr>
            </w:pPr>
            <w:r w:rsidRPr="00186E68">
              <w:rPr>
                <w:sz w:val="22"/>
              </w:rPr>
              <w:t>Primary malignant neoplasm of kidney</w:t>
            </w:r>
          </w:p>
        </w:tc>
        <w:tc>
          <w:tcPr>
            <w:tcW w:w="1260" w:type="dxa"/>
            <w:hideMark/>
          </w:tcPr>
          <w:p w14:paraId="4BCF4930" w14:textId="77777777" w:rsidR="000B19C7" w:rsidRPr="00186E68" w:rsidRDefault="000B19C7" w:rsidP="000A3AED">
            <w:pPr>
              <w:pStyle w:val="BodyText12"/>
              <w:spacing w:after="0"/>
              <w:rPr>
                <w:sz w:val="22"/>
              </w:rPr>
            </w:pPr>
            <w:r w:rsidRPr="00186E68">
              <w:rPr>
                <w:sz w:val="22"/>
              </w:rPr>
              <w:t>Condition</w:t>
            </w:r>
          </w:p>
        </w:tc>
        <w:tc>
          <w:tcPr>
            <w:tcW w:w="1426" w:type="dxa"/>
            <w:hideMark/>
          </w:tcPr>
          <w:p w14:paraId="6A378479" w14:textId="77777777" w:rsidR="000B19C7" w:rsidRPr="00186E68" w:rsidRDefault="000B19C7" w:rsidP="000A3AED">
            <w:pPr>
              <w:pStyle w:val="BodyText12"/>
              <w:spacing w:after="0"/>
              <w:rPr>
                <w:sz w:val="22"/>
              </w:rPr>
            </w:pPr>
            <w:r w:rsidRPr="00186E68">
              <w:rPr>
                <w:sz w:val="22"/>
              </w:rPr>
              <w:t>SNOMED</w:t>
            </w:r>
          </w:p>
        </w:tc>
        <w:tc>
          <w:tcPr>
            <w:tcW w:w="1207" w:type="dxa"/>
            <w:hideMark/>
          </w:tcPr>
          <w:p w14:paraId="6EE209CB" w14:textId="77777777" w:rsidR="000B19C7" w:rsidRPr="00186E68" w:rsidRDefault="000B19C7" w:rsidP="000A3AED">
            <w:pPr>
              <w:pStyle w:val="BodyText12"/>
              <w:spacing w:after="0"/>
              <w:rPr>
                <w:sz w:val="22"/>
              </w:rPr>
            </w:pPr>
            <w:r w:rsidRPr="00186E68">
              <w:rPr>
                <w:sz w:val="22"/>
              </w:rPr>
              <w:t>NO</w:t>
            </w:r>
          </w:p>
        </w:tc>
        <w:tc>
          <w:tcPr>
            <w:tcW w:w="1440" w:type="dxa"/>
            <w:hideMark/>
          </w:tcPr>
          <w:p w14:paraId="709EA9E7" w14:textId="77777777" w:rsidR="000B19C7" w:rsidRPr="00186E68" w:rsidRDefault="000B19C7" w:rsidP="000A3AED">
            <w:pPr>
              <w:pStyle w:val="BodyText12"/>
              <w:spacing w:after="0"/>
              <w:rPr>
                <w:sz w:val="22"/>
              </w:rPr>
            </w:pPr>
            <w:r w:rsidRPr="00186E68">
              <w:rPr>
                <w:sz w:val="22"/>
              </w:rPr>
              <w:t>YES</w:t>
            </w:r>
          </w:p>
        </w:tc>
        <w:tc>
          <w:tcPr>
            <w:tcW w:w="1057" w:type="dxa"/>
            <w:hideMark/>
          </w:tcPr>
          <w:p w14:paraId="11E8F82F" w14:textId="77777777" w:rsidR="000B19C7" w:rsidRPr="00186E68" w:rsidRDefault="000B19C7" w:rsidP="000A3AED">
            <w:pPr>
              <w:pStyle w:val="BodyText12"/>
              <w:spacing w:after="0"/>
              <w:rPr>
                <w:sz w:val="22"/>
              </w:rPr>
            </w:pPr>
            <w:r w:rsidRPr="00186E68">
              <w:rPr>
                <w:sz w:val="22"/>
              </w:rPr>
              <w:t>NO</w:t>
            </w:r>
          </w:p>
        </w:tc>
      </w:tr>
      <w:tr w:rsidR="000E35F1" w:rsidRPr="000B19C7" w14:paraId="14BCCE2F" w14:textId="77777777" w:rsidTr="00186E68">
        <w:trPr>
          <w:cnfStyle w:val="000000100000" w:firstRow="0" w:lastRow="0" w:firstColumn="0" w:lastColumn="0" w:oddVBand="0" w:evenVBand="0" w:oddHBand="1" w:evenHBand="0" w:firstRowFirstColumn="0" w:firstRowLastColumn="0" w:lastRowFirstColumn="0" w:lastRowLastColumn="0"/>
          <w:trHeight w:val="588"/>
        </w:trPr>
        <w:tc>
          <w:tcPr>
            <w:tcW w:w="1302" w:type="dxa"/>
            <w:hideMark/>
          </w:tcPr>
          <w:p w14:paraId="78115F0B" w14:textId="77777777" w:rsidR="000B19C7" w:rsidRPr="00186E68" w:rsidRDefault="000B19C7" w:rsidP="000A3AED">
            <w:pPr>
              <w:pStyle w:val="BodyText12"/>
              <w:spacing w:after="0"/>
              <w:rPr>
                <w:sz w:val="22"/>
              </w:rPr>
            </w:pPr>
            <w:r w:rsidRPr="00186E68">
              <w:rPr>
                <w:sz w:val="22"/>
              </w:rPr>
              <w:t>196653</w:t>
            </w:r>
          </w:p>
        </w:tc>
        <w:tc>
          <w:tcPr>
            <w:tcW w:w="1668" w:type="dxa"/>
            <w:hideMark/>
          </w:tcPr>
          <w:p w14:paraId="4D782F7E" w14:textId="77777777" w:rsidR="000B19C7" w:rsidRPr="00186E68" w:rsidRDefault="000B19C7" w:rsidP="0093510A">
            <w:pPr>
              <w:pStyle w:val="BodyText12"/>
              <w:spacing w:after="0"/>
              <w:jc w:val="left"/>
              <w:rPr>
                <w:sz w:val="22"/>
              </w:rPr>
            </w:pPr>
            <w:r w:rsidRPr="00186E68">
              <w:rPr>
                <w:sz w:val="22"/>
              </w:rPr>
              <w:t>Malignant tumor of kidney</w:t>
            </w:r>
          </w:p>
        </w:tc>
        <w:tc>
          <w:tcPr>
            <w:tcW w:w="1260" w:type="dxa"/>
            <w:hideMark/>
          </w:tcPr>
          <w:p w14:paraId="16C2D06A" w14:textId="77777777" w:rsidR="000B19C7" w:rsidRPr="00186E68" w:rsidRDefault="000B19C7" w:rsidP="000A3AED">
            <w:pPr>
              <w:pStyle w:val="BodyText12"/>
              <w:spacing w:after="0"/>
              <w:rPr>
                <w:sz w:val="22"/>
              </w:rPr>
            </w:pPr>
            <w:r w:rsidRPr="00186E68">
              <w:rPr>
                <w:sz w:val="22"/>
              </w:rPr>
              <w:t>Condition</w:t>
            </w:r>
          </w:p>
        </w:tc>
        <w:tc>
          <w:tcPr>
            <w:tcW w:w="1426" w:type="dxa"/>
            <w:hideMark/>
          </w:tcPr>
          <w:p w14:paraId="4AC22B9A" w14:textId="77777777" w:rsidR="000B19C7" w:rsidRPr="00186E68" w:rsidRDefault="000B19C7" w:rsidP="000A3AED">
            <w:pPr>
              <w:pStyle w:val="BodyText12"/>
              <w:spacing w:after="0"/>
              <w:rPr>
                <w:sz w:val="22"/>
              </w:rPr>
            </w:pPr>
            <w:r w:rsidRPr="00186E68">
              <w:rPr>
                <w:sz w:val="22"/>
              </w:rPr>
              <w:t>SNOMED</w:t>
            </w:r>
          </w:p>
        </w:tc>
        <w:tc>
          <w:tcPr>
            <w:tcW w:w="1207" w:type="dxa"/>
            <w:hideMark/>
          </w:tcPr>
          <w:p w14:paraId="160F9C86" w14:textId="77777777" w:rsidR="000B19C7" w:rsidRPr="00186E68" w:rsidRDefault="000B19C7" w:rsidP="000A3AED">
            <w:pPr>
              <w:pStyle w:val="BodyText12"/>
              <w:spacing w:after="0"/>
              <w:rPr>
                <w:sz w:val="22"/>
              </w:rPr>
            </w:pPr>
            <w:r w:rsidRPr="00186E68">
              <w:rPr>
                <w:sz w:val="22"/>
              </w:rPr>
              <w:t>NO</w:t>
            </w:r>
          </w:p>
        </w:tc>
        <w:tc>
          <w:tcPr>
            <w:tcW w:w="1440" w:type="dxa"/>
            <w:hideMark/>
          </w:tcPr>
          <w:p w14:paraId="6FF47188" w14:textId="77777777" w:rsidR="000B19C7" w:rsidRPr="00186E68" w:rsidRDefault="000B19C7" w:rsidP="000A3AED">
            <w:pPr>
              <w:pStyle w:val="BodyText12"/>
              <w:spacing w:after="0"/>
              <w:rPr>
                <w:sz w:val="22"/>
              </w:rPr>
            </w:pPr>
            <w:r w:rsidRPr="00186E68">
              <w:rPr>
                <w:sz w:val="22"/>
              </w:rPr>
              <w:t>YES</w:t>
            </w:r>
          </w:p>
        </w:tc>
        <w:tc>
          <w:tcPr>
            <w:tcW w:w="1057" w:type="dxa"/>
            <w:hideMark/>
          </w:tcPr>
          <w:p w14:paraId="0FB458BC" w14:textId="77777777" w:rsidR="000B19C7" w:rsidRPr="00186E68" w:rsidRDefault="000B19C7" w:rsidP="000A3AED">
            <w:pPr>
              <w:pStyle w:val="BodyText12"/>
              <w:spacing w:after="0"/>
              <w:rPr>
                <w:sz w:val="22"/>
              </w:rPr>
            </w:pPr>
            <w:r w:rsidRPr="00186E68">
              <w:rPr>
                <w:sz w:val="22"/>
              </w:rPr>
              <w:t>NO</w:t>
            </w:r>
          </w:p>
        </w:tc>
      </w:tr>
      <w:tr w:rsidR="000B19C7" w:rsidRPr="000B19C7" w14:paraId="1E4381C6" w14:textId="77777777" w:rsidTr="00186E68">
        <w:trPr>
          <w:trHeight w:val="780"/>
        </w:trPr>
        <w:tc>
          <w:tcPr>
            <w:tcW w:w="1302" w:type="dxa"/>
            <w:hideMark/>
          </w:tcPr>
          <w:p w14:paraId="2A3EA928" w14:textId="77777777" w:rsidR="000B19C7" w:rsidRPr="00186E68" w:rsidRDefault="000B19C7" w:rsidP="000A3AED">
            <w:pPr>
              <w:pStyle w:val="BodyText12"/>
              <w:spacing w:after="0"/>
              <w:rPr>
                <w:sz w:val="22"/>
              </w:rPr>
            </w:pPr>
            <w:r w:rsidRPr="00186E68">
              <w:rPr>
                <w:sz w:val="22"/>
              </w:rPr>
              <w:t>196053</w:t>
            </w:r>
          </w:p>
        </w:tc>
        <w:tc>
          <w:tcPr>
            <w:tcW w:w="1668" w:type="dxa"/>
            <w:hideMark/>
          </w:tcPr>
          <w:p w14:paraId="40EC3355" w14:textId="77777777" w:rsidR="000B19C7" w:rsidRPr="00186E68" w:rsidRDefault="000B19C7" w:rsidP="0093510A">
            <w:pPr>
              <w:pStyle w:val="BodyText12"/>
              <w:spacing w:after="0"/>
              <w:jc w:val="left"/>
              <w:rPr>
                <w:sz w:val="22"/>
              </w:rPr>
            </w:pPr>
            <w:r w:rsidRPr="00186E68">
              <w:rPr>
                <w:sz w:val="22"/>
              </w:rPr>
              <w:t>Secondary malignant neoplasm of kidney</w:t>
            </w:r>
          </w:p>
        </w:tc>
        <w:tc>
          <w:tcPr>
            <w:tcW w:w="1260" w:type="dxa"/>
            <w:hideMark/>
          </w:tcPr>
          <w:p w14:paraId="407A0883" w14:textId="77777777" w:rsidR="000B19C7" w:rsidRPr="00186E68" w:rsidRDefault="000B19C7" w:rsidP="000A3AED">
            <w:pPr>
              <w:pStyle w:val="BodyText12"/>
              <w:spacing w:after="0"/>
              <w:rPr>
                <w:sz w:val="22"/>
              </w:rPr>
            </w:pPr>
            <w:r w:rsidRPr="00186E68">
              <w:rPr>
                <w:sz w:val="22"/>
              </w:rPr>
              <w:t>Condition</w:t>
            </w:r>
          </w:p>
        </w:tc>
        <w:tc>
          <w:tcPr>
            <w:tcW w:w="1426" w:type="dxa"/>
            <w:hideMark/>
          </w:tcPr>
          <w:p w14:paraId="24A5721E" w14:textId="77777777" w:rsidR="000B19C7" w:rsidRPr="00186E68" w:rsidRDefault="000B19C7" w:rsidP="000A3AED">
            <w:pPr>
              <w:pStyle w:val="BodyText12"/>
              <w:spacing w:after="0"/>
              <w:rPr>
                <w:sz w:val="22"/>
              </w:rPr>
            </w:pPr>
            <w:r w:rsidRPr="00186E68">
              <w:rPr>
                <w:sz w:val="22"/>
              </w:rPr>
              <w:t>SNOMED</w:t>
            </w:r>
          </w:p>
        </w:tc>
        <w:tc>
          <w:tcPr>
            <w:tcW w:w="1207" w:type="dxa"/>
            <w:hideMark/>
          </w:tcPr>
          <w:p w14:paraId="7A17AB48" w14:textId="77777777" w:rsidR="000B19C7" w:rsidRPr="00186E68" w:rsidRDefault="000B19C7" w:rsidP="000A3AED">
            <w:pPr>
              <w:pStyle w:val="BodyText12"/>
              <w:spacing w:after="0"/>
              <w:rPr>
                <w:sz w:val="22"/>
              </w:rPr>
            </w:pPr>
            <w:r w:rsidRPr="00186E68">
              <w:rPr>
                <w:sz w:val="22"/>
              </w:rPr>
              <w:t>YES</w:t>
            </w:r>
          </w:p>
        </w:tc>
        <w:tc>
          <w:tcPr>
            <w:tcW w:w="1440" w:type="dxa"/>
            <w:hideMark/>
          </w:tcPr>
          <w:p w14:paraId="7912E6CF" w14:textId="77777777" w:rsidR="000B19C7" w:rsidRPr="00186E68" w:rsidRDefault="000B19C7" w:rsidP="000A3AED">
            <w:pPr>
              <w:pStyle w:val="BodyText12"/>
              <w:spacing w:after="0"/>
              <w:rPr>
                <w:sz w:val="22"/>
              </w:rPr>
            </w:pPr>
            <w:r w:rsidRPr="00186E68">
              <w:rPr>
                <w:sz w:val="22"/>
              </w:rPr>
              <w:t>YES</w:t>
            </w:r>
          </w:p>
        </w:tc>
        <w:tc>
          <w:tcPr>
            <w:tcW w:w="1057" w:type="dxa"/>
            <w:hideMark/>
          </w:tcPr>
          <w:p w14:paraId="652D8490" w14:textId="77777777" w:rsidR="000B19C7" w:rsidRPr="00186E68" w:rsidRDefault="000B19C7" w:rsidP="000A3AED">
            <w:pPr>
              <w:pStyle w:val="BodyText12"/>
              <w:spacing w:after="0"/>
              <w:rPr>
                <w:sz w:val="22"/>
              </w:rPr>
            </w:pPr>
            <w:r w:rsidRPr="00186E68">
              <w:rPr>
                <w:sz w:val="22"/>
              </w:rPr>
              <w:t>NO</w:t>
            </w:r>
          </w:p>
        </w:tc>
      </w:tr>
    </w:tbl>
    <w:p w14:paraId="7666E607" w14:textId="2DD57882" w:rsidR="00ED5349" w:rsidRDefault="00ED5349" w:rsidP="00ED5349">
      <w:pPr>
        <w:pStyle w:val="Heading3"/>
      </w:pPr>
      <w:bookmarkStart w:id="18" w:name="_Toc22404673"/>
      <w:r w:rsidRPr="00ED5349">
        <w:t>Primary liver cancer</w:t>
      </w:r>
      <w:bookmarkEnd w:id="18"/>
    </w:p>
    <w:p w14:paraId="717CDF6D" w14:textId="268882FB" w:rsidR="00ED5349" w:rsidRPr="00AD6C15" w:rsidRDefault="001E1F80" w:rsidP="00ED5349">
      <w:pPr>
        <w:pStyle w:val="BodyText12"/>
        <w:rPr>
          <w:sz w:val="22"/>
          <w:szCs w:val="22"/>
        </w:rPr>
      </w:pPr>
      <w:r w:rsidRPr="00AD6C15">
        <w:rPr>
          <w:sz w:val="22"/>
          <w:szCs w:val="22"/>
        </w:rPr>
        <w:t xml:space="preserve">Within Johnson &amp; Johnson’s intranet, a computer-readable version of this definition can be found at: </w:t>
      </w:r>
      <w:hyperlink r:id="rId13" w:anchor="/cohortdefinition/11667" w:history="1">
        <w:r w:rsidRPr="00AD6C15">
          <w:rPr>
            <w:rStyle w:val="Hyperlink"/>
            <w:sz w:val="22"/>
            <w:szCs w:val="22"/>
          </w:rPr>
          <w:t>https://epi.jnj.com/atlas/#/cohortdefinition/11667</w:t>
        </w:r>
      </w:hyperlink>
      <w:r w:rsidR="003E139C" w:rsidRPr="00AD6C15">
        <w:rPr>
          <w:sz w:val="22"/>
          <w:szCs w:val="22"/>
        </w:rPr>
        <w:t xml:space="preserve"> </w:t>
      </w:r>
    </w:p>
    <w:p w14:paraId="34001F2B" w14:textId="77777777" w:rsidR="008E37EA" w:rsidRPr="008E37EA" w:rsidRDefault="008E37EA" w:rsidP="008E37EA">
      <w:pPr>
        <w:pStyle w:val="Heading4"/>
      </w:pPr>
      <w:r w:rsidRPr="008E37EA">
        <w:lastRenderedPageBreak/>
        <w:t>Initial Event Cohort</w:t>
      </w:r>
    </w:p>
    <w:p w14:paraId="03B88A1E" w14:textId="2B7082D1" w:rsidR="008E37EA" w:rsidRPr="00AD6C15" w:rsidRDefault="008E37EA" w:rsidP="008E37EA">
      <w:pPr>
        <w:shd w:val="clear" w:color="auto" w:fill="FFFFFF"/>
        <w:rPr>
          <w:color w:val="333333"/>
          <w:sz w:val="22"/>
          <w:szCs w:val="22"/>
        </w:rPr>
      </w:pPr>
      <w:r w:rsidRPr="00AD6C15">
        <w:rPr>
          <w:color w:val="333333"/>
          <w:sz w:val="22"/>
          <w:szCs w:val="22"/>
        </w:rPr>
        <w:t>People having any of the following:</w:t>
      </w:r>
    </w:p>
    <w:p w14:paraId="59975E0A" w14:textId="5E258E2C" w:rsidR="008E37EA" w:rsidRPr="00AD6C15" w:rsidRDefault="008E37EA" w:rsidP="008E37EA">
      <w:pPr>
        <w:numPr>
          <w:ilvl w:val="0"/>
          <w:numId w:val="34"/>
        </w:numPr>
        <w:shd w:val="clear" w:color="auto" w:fill="FFFFFF"/>
        <w:spacing w:before="100" w:beforeAutospacing="1" w:after="100" w:afterAutospacing="1"/>
        <w:rPr>
          <w:color w:val="333333"/>
          <w:sz w:val="22"/>
          <w:szCs w:val="22"/>
        </w:rPr>
      </w:pPr>
      <w:r w:rsidRPr="00AD6C15">
        <w:rPr>
          <w:color w:val="333333"/>
          <w:sz w:val="22"/>
          <w:szCs w:val="22"/>
        </w:rPr>
        <w:t>a condition occurrence of Malignant neoplasms of liver</w:t>
      </w:r>
      <w:r w:rsidRPr="00AD6C15">
        <w:rPr>
          <w:color w:val="333333"/>
          <w:sz w:val="22"/>
          <w:szCs w:val="22"/>
          <w:vertAlign w:val="superscript"/>
        </w:rPr>
        <w:t>1</w:t>
      </w:r>
    </w:p>
    <w:p w14:paraId="1EFF87DE" w14:textId="77777777" w:rsidR="008E37EA" w:rsidRPr="00AD6C15" w:rsidRDefault="008E37EA" w:rsidP="008E37EA">
      <w:pPr>
        <w:shd w:val="clear" w:color="auto" w:fill="FFFFFF"/>
        <w:rPr>
          <w:color w:val="333333"/>
          <w:sz w:val="22"/>
          <w:szCs w:val="22"/>
        </w:rPr>
      </w:pPr>
      <w:r w:rsidRPr="00AD6C15">
        <w:rPr>
          <w:color w:val="333333"/>
          <w:sz w:val="22"/>
          <w:szCs w:val="22"/>
        </w:rPr>
        <w:t>with continuous observation of at least 0 days prior and 0 days after event index date, and limit initial events to: </w:t>
      </w:r>
      <w:r w:rsidRPr="00AD6C15">
        <w:rPr>
          <w:b/>
          <w:bCs/>
          <w:color w:val="333333"/>
          <w:sz w:val="22"/>
          <w:szCs w:val="22"/>
        </w:rPr>
        <w:t>earliest event per person.</w:t>
      </w:r>
    </w:p>
    <w:p w14:paraId="4C0C0825" w14:textId="77777777" w:rsidR="008E37EA" w:rsidRPr="00AD6C15" w:rsidRDefault="008E37EA" w:rsidP="008E37EA">
      <w:pPr>
        <w:shd w:val="clear" w:color="auto" w:fill="FFFFFF"/>
        <w:rPr>
          <w:color w:val="333333"/>
          <w:sz w:val="22"/>
          <w:szCs w:val="22"/>
        </w:rPr>
      </w:pPr>
    </w:p>
    <w:p w14:paraId="04A14BA3" w14:textId="77777777" w:rsidR="008E37EA" w:rsidRPr="00AD6C15" w:rsidRDefault="008E37EA" w:rsidP="008E37EA">
      <w:pPr>
        <w:shd w:val="clear" w:color="auto" w:fill="FFFFFF"/>
        <w:rPr>
          <w:color w:val="333333"/>
          <w:sz w:val="22"/>
          <w:szCs w:val="22"/>
        </w:rPr>
      </w:pPr>
      <w:r w:rsidRPr="00AD6C15">
        <w:rPr>
          <w:color w:val="333333"/>
          <w:sz w:val="22"/>
          <w:szCs w:val="22"/>
        </w:rPr>
        <w:t>Limit qualifying cohort to: </w:t>
      </w:r>
      <w:r w:rsidRPr="00AD6C15">
        <w:rPr>
          <w:b/>
          <w:bCs/>
          <w:color w:val="333333"/>
          <w:sz w:val="22"/>
          <w:szCs w:val="22"/>
        </w:rPr>
        <w:t>earliest event per person.</w:t>
      </w:r>
    </w:p>
    <w:p w14:paraId="3ADF57AD" w14:textId="77777777" w:rsidR="008E37EA" w:rsidRPr="008E37EA" w:rsidRDefault="008E37EA" w:rsidP="008E37EA">
      <w:pPr>
        <w:pStyle w:val="Heading4"/>
      </w:pPr>
      <w:r w:rsidRPr="008E37EA">
        <w:t>End Date Strategy</w:t>
      </w:r>
    </w:p>
    <w:p w14:paraId="253348D0" w14:textId="77777777" w:rsidR="008E37EA" w:rsidRPr="00AD6C15" w:rsidRDefault="008E37EA" w:rsidP="008E37EA">
      <w:pPr>
        <w:shd w:val="clear" w:color="auto" w:fill="FFFFFF"/>
        <w:rPr>
          <w:color w:val="333333"/>
          <w:sz w:val="22"/>
          <w:szCs w:val="22"/>
        </w:rPr>
      </w:pPr>
      <w:r w:rsidRPr="00AD6C15">
        <w:rPr>
          <w:color w:val="333333"/>
          <w:sz w:val="22"/>
          <w:szCs w:val="22"/>
        </w:rPr>
        <w:t>No end date strategy selected. By default, the cohort end date will be the end of the observation period that contains the index event.</w:t>
      </w:r>
    </w:p>
    <w:p w14:paraId="3B7D198C" w14:textId="285A4E09" w:rsidR="008E37EA" w:rsidRPr="008E37EA" w:rsidRDefault="008E37EA" w:rsidP="008E37EA">
      <w:pPr>
        <w:pStyle w:val="Heading4"/>
      </w:pPr>
      <w:r w:rsidRPr="008E37EA">
        <w:t>Cohort Collapse Strategy</w:t>
      </w:r>
    </w:p>
    <w:p w14:paraId="4949DC5C" w14:textId="77777777" w:rsidR="008E37EA" w:rsidRPr="00AD6C15" w:rsidRDefault="008E37EA" w:rsidP="008E37EA">
      <w:pPr>
        <w:shd w:val="clear" w:color="auto" w:fill="FFFFFF"/>
        <w:rPr>
          <w:color w:val="333333"/>
          <w:sz w:val="22"/>
          <w:szCs w:val="22"/>
        </w:rPr>
      </w:pPr>
      <w:r w:rsidRPr="00AD6C15">
        <w:rPr>
          <w:color w:val="333333"/>
          <w:sz w:val="22"/>
          <w:szCs w:val="22"/>
        </w:rPr>
        <w:t>Collapse cohort by era with a gap size of 0 days.</w:t>
      </w:r>
    </w:p>
    <w:p w14:paraId="3197A0B8" w14:textId="77777777" w:rsidR="008E37EA" w:rsidRPr="008E37EA" w:rsidRDefault="008E37EA" w:rsidP="00AB78EB">
      <w:pPr>
        <w:pStyle w:val="Heading4"/>
      </w:pPr>
      <w:r w:rsidRPr="008E37EA">
        <w:t>Appendix 1: Concept Set Definitions</w:t>
      </w:r>
    </w:p>
    <w:p w14:paraId="20FD90E2" w14:textId="77777777" w:rsidR="008E37EA" w:rsidRPr="008E37EA" w:rsidRDefault="008E37EA" w:rsidP="008E37EA">
      <w:pPr>
        <w:shd w:val="clear" w:color="auto" w:fill="FFFFFF"/>
        <w:rPr>
          <w:rFonts w:asciiTheme="minorHAnsi" w:hAnsiTheme="minorHAnsi" w:cstheme="minorHAnsi"/>
          <w:color w:val="333333"/>
          <w:sz w:val="22"/>
          <w:szCs w:val="22"/>
        </w:rPr>
      </w:pPr>
    </w:p>
    <w:p w14:paraId="3AABE001" w14:textId="6196F96B" w:rsidR="008E37EA" w:rsidRPr="00AD6C15" w:rsidRDefault="008E37EA" w:rsidP="00AB78EB">
      <w:pPr>
        <w:pStyle w:val="ListParagraph"/>
        <w:numPr>
          <w:ilvl w:val="0"/>
          <w:numId w:val="35"/>
        </w:numPr>
        <w:shd w:val="clear" w:color="auto" w:fill="FFFFFF"/>
        <w:rPr>
          <w:rFonts w:ascii="Times New Roman" w:hAnsi="Times New Roman" w:cs="Times New Roman"/>
          <w:color w:val="333333"/>
        </w:rPr>
      </w:pPr>
      <w:r w:rsidRPr="00AD6C15">
        <w:rPr>
          <w:rFonts w:ascii="Times New Roman" w:hAnsi="Times New Roman" w:cs="Times New Roman"/>
          <w:color w:val="333333"/>
        </w:rPr>
        <w:t>Malignant neoplasms of liver</w:t>
      </w:r>
    </w:p>
    <w:tbl>
      <w:tblPr>
        <w:tblStyle w:val="GridTable2-Accent3"/>
        <w:tblW w:w="9360" w:type="dxa"/>
        <w:tblLayout w:type="fixed"/>
        <w:tblLook w:val="04A0" w:firstRow="1" w:lastRow="0" w:firstColumn="1" w:lastColumn="0" w:noHBand="0" w:noVBand="1"/>
      </w:tblPr>
      <w:tblGrid>
        <w:gridCol w:w="1302"/>
        <w:gridCol w:w="1578"/>
        <w:gridCol w:w="1277"/>
        <w:gridCol w:w="1426"/>
        <w:gridCol w:w="1170"/>
        <w:gridCol w:w="1440"/>
        <w:gridCol w:w="1167"/>
      </w:tblGrid>
      <w:tr w:rsidR="00A86B04" w:rsidRPr="00A86B04" w14:paraId="6A3EFF33" w14:textId="77777777" w:rsidTr="0006044E">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112C3BA6" w14:textId="77777777" w:rsidR="00A86B04" w:rsidRPr="0006044E" w:rsidRDefault="00A86B04" w:rsidP="00A86B04">
            <w:pPr>
              <w:pStyle w:val="BodyText12"/>
              <w:spacing w:after="0"/>
              <w:rPr>
                <w:sz w:val="22"/>
              </w:rPr>
            </w:pPr>
            <w:r w:rsidRPr="0006044E">
              <w:rPr>
                <w:sz w:val="22"/>
              </w:rPr>
              <w:t>Concept Id</w:t>
            </w:r>
          </w:p>
        </w:tc>
        <w:tc>
          <w:tcPr>
            <w:tcW w:w="1578" w:type="dxa"/>
            <w:hideMark/>
          </w:tcPr>
          <w:p w14:paraId="68F91AC1" w14:textId="77777777" w:rsidR="00A86B04" w:rsidRPr="0006044E" w:rsidRDefault="00A86B04" w:rsidP="0093510A">
            <w:pPr>
              <w:pStyle w:val="BodyText12"/>
              <w:spacing w:after="0"/>
              <w:jc w:val="left"/>
              <w:cnfStyle w:val="100000000000" w:firstRow="1" w:lastRow="0" w:firstColumn="0" w:lastColumn="0" w:oddVBand="0" w:evenVBand="0" w:oddHBand="0" w:evenHBand="0" w:firstRowFirstColumn="0" w:firstRowLastColumn="0" w:lastRowFirstColumn="0" w:lastRowLastColumn="0"/>
              <w:rPr>
                <w:sz w:val="22"/>
              </w:rPr>
            </w:pPr>
            <w:r w:rsidRPr="0006044E">
              <w:rPr>
                <w:sz w:val="22"/>
              </w:rPr>
              <w:t>Concept Name</w:t>
            </w:r>
          </w:p>
        </w:tc>
        <w:tc>
          <w:tcPr>
            <w:tcW w:w="1277" w:type="dxa"/>
            <w:hideMark/>
          </w:tcPr>
          <w:p w14:paraId="37845AF2" w14:textId="77777777" w:rsidR="00A86B04" w:rsidRPr="0006044E" w:rsidRDefault="00A86B04" w:rsidP="00A86B04">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06044E">
              <w:rPr>
                <w:sz w:val="22"/>
              </w:rPr>
              <w:t>Domain</w:t>
            </w:r>
          </w:p>
        </w:tc>
        <w:tc>
          <w:tcPr>
            <w:tcW w:w="1426" w:type="dxa"/>
            <w:hideMark/>
          </w:tcPr>
          <w:p w14:paraId="6BA1C0EA" w14:textId="77777777" w:rsidR="00A86B04" w:rsidRPr="0006044E" w:rsidRDefault="00A86B04" w:rsidP="00A86B04">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06044E">
              <w:rPr>
                <w:sz w:val="22"/>
              </w:rPr>
              <w:t>Vocabulary</w:t>
            </w:r>
          </w:p>
        </w:tc>
        <w:tc>
          <w:tcPr>
            <w:tcW w:w="1170" w:type="dxa"/>
            <w:hideMark/>
          </w:tcPr>
          <w:p w14:paraId="3772CA64" w14:textId="77777777" w:rsidR="00A86B04" w:rsidRPr="0006044E" w:rsidRDefault="00A86B04" w:rsidP="00A86B04">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06044E">
              <w:rPr>
                <w:sz w:val="22"/>
              </w:rPr>
              <w:t>Excluded</w:t>
            </w:r>
          </w:p>
        </w:tc>
        <w:tc>
          <w:tcPr>
            <w:tcW w:w="1440" w:type="dxa"/>
            <w:hideMark/>
          </w:tcPr>
          <w:p w14:paraId="49CB420F" w14:textId="77777777" w:rsidR="00A86B04" w:rsidRPr="0006044E" w:rsidRDefault="00A86B04" w:rsidP="00A86B04">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06044E">
              <w:rPr>
                <w:sz w:val="22"/>
              </w:rPr>
              <w:t>Descendants</w:t>
            </w:r>
          </w:p>
        </w:tc>
        <w:tc>
          <w:tcPr>
            <w:tcW w:w="1167" w:type="dxa"/>
            <w:hideMark/>
          </w:tcPr>
          <w:p w14:paraId="15B20A3A" w14:textId="77777777" w:rsidR="00A86B04" w:rsidRPr="0006044E" w:rsidRDefault="00A86B04" w:rsidP="00A86B04">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06044E">
              <w:rPr>
                <w:sz w:val="22"/>
              </w:rPr>
              <w:t>Mapped</w:t>
            </w:r>
          </w:p>
        </w:tc>
      </w:tr>
      <w:tr w:rsidR="00A86B04" w:rsidRPr="00A86B04" w14:paraId="54500A48" w14:textId="77777777" w:rsidTr="0006044E">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0DD14735" w14:textId="77777777" w:rsidR="00A86B04" w:rsidRPr="0006044E" w:rsidRDefault="00A86B04" w:rsidP="00A86B04">
            <w:pPr>
              <w:pStyle w:val="BodyText12"/>
              <w:spacing w:after="0"/>
              <w:rPr>
                <w:sz w:val="22"/>
              </w:rPr>
            </w:pPr>
            <w:r w:rsidRPr="0006044E">
              <w:rPr>
                <w:sz w:val="22"/>
              </w:rPr>
              <w:t>432851</w:t>
            </w:r>
          </w:p>
        </w:tc>
        <w:tc>
          <w:tcPr>
            <w:tcW w:w="1578" w:type="dxa"/>
            <w:hideMark/>
          </w:tcPr>
          <w:p w14:paraId="30A58383" w14:textId="77777777" w:rsidR="00A86B04" w:rsidRPr="0006044E" w:rsidRDefault="00A86B04" w:rsidP="0093510A">
            <w:pPr>
              <w:pStyle w:val="BodyText12"/>
              <w:spacing w:after="0"/>
              <w:jc w:val="left"/>
              <w:cnfStyle w:val="000000100000" w:firstRow="0" w:lastRow="0" w:firstColumn="0" w:lastColumn="0" w:oddVBand="0" w:evenVBand="0" w:oddHBand="1" w:evenHBand="0" w:firstRowFirstColumn="0" w:firstRowLastColumn="0" w:lastRowFirstColumn="0" w:lastRowLastColumn="0"/>
              <w:rPr>
                <w:sz w:val="22"/>
              </w:rPr>
            </w:pPr>
            <w:r w:rsidRPr="0006044E">
              <w:rPr>
                <w:sz w:val="22"/>
              </w:rPr>
              <w:t>Secondary malignant neoplastic disease</w:t>
            </w:r>
          </w:p>
        </w:tc>
        <w:tc>
          <w:tcPr>
            <w:tcW w:w="1277" w:type="dxa"/>
            <w:hideMark/>
          </w:tcPr>
          <w:p w14:paraId="58B30876"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Condition</w:t>
            </w:r>
          </w:p>
        </w:tc>
        <w:tc>
          <w:tcPr>
            <w:tcW w:w="1426" w:type="dxa"/>
            <w:hideMark/>
          </w:tcPr>
          <w:p w14:paraId="675888D5"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SNOMED</w:t>
            </w:r>
          </w:p>
        </w:tc>
        <w:tc>
          <w:tcPr>
            <w:tcW w:w="1170" w:type="dxa"/>
            <w:hideMark/>
          </w:tcPr>
          <w:p w14:paraId="4A8637C8"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YES</w:t>
            </w:r>
          </w:p>
        </w:tc>
        <w:tc>
          <w:tcPr>
            <w:tcW w:w="1440" w:type="dxa"/>
            <w:hideMark/>
          </w:tcPr>
          <w:p w14:paraId="1A16DCC9"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YES</w:t>
            </w:r>
          </w:p>
        </w:tc>
        <w:tc>
          <w:tcPr>
            <w:tcW w:w="1167" w:type="dxa"/>
            <w:hideMark/>
          </w:tcPr>
          <w:p w14:paraId="7A20B86C"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NO</w:t>
            </w:r>
          </w:p>
        </w:tc>
      </w:tr>
      <w:tr w:rsidR="00A86B04" w:rsidRPr="00A86B04" w14:paraId="096FBB1B" w14:textId="77777777" w:rsidTr="0006044E">
        <w:trPr>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1DA76086" w14:textId="77777777" w:rsidR="00A86B04" w:rsidRPr="0006044E" w:rsidRDefault="00A86B04" w:rsidP="00A86B04">
            <w:pPr>
              <w:pStyle w:val="BodyText12"/>
              <w:spacing w:after="0"/>
              <w:rPr>
                <w:sz w:val="22"/>
              </w:rPr>
            </w:pPr>
            <w:r w:rsidRPr="0006044E">
              <w:rPr>
                <w:sz w:val="22"/>
              </w:rPr>
              <w:t>4111921</w:t>
            </w:r>
          </w:p>
        </w:tc>
        <w:tc>
          <w:tcPr>
            <w:tcW w:w="1578" w:type="dxa"/>
            <w:hideMark/>
          </w:tcPr>
          <w:p w14:paraId="392EAB87" w14:textId="77777777" w:rsidR="00A86B04" w:rsidRPr="0006044E" w:rsidRDefault="00A86B04" w:rsidP="0093510A">
            <w:pPr>
              <w:pStyle w:val="BodyText12"/>
              <w:spacing w:after="0"/>
              <w:jc w:val="left"/>
              <w:cnfStyle w:val="000000000000" w:firstRow="0" w:lastRow="0" w:firstColumn="0" w:lastColumn="0" w:oddVBand="0" w:evenVBand="0" w:oddHBand="0" w:evenHBand="0" w:firstRowFirstColumn="0" w:firstRowLastColumn="0" w:lastRowFirstColumn="0" w:lastRowLastColumn="0"/>
              <w:rPr>
                <w:sz w:val="22"/>
              </w:rPr>
            </w:pPr>
            <w:r w:rsidRPr="0006044E">
              <w:rPr>
                <w:sz w:val="22"/>
              </w:rPr>
              <w:t>Squamous cell carcinoma of skin</w:t>
            </w:r>
          </w:p>
        </w:tc>
        <w:tc>
          <w:tcPr>
            <w:tcW w:w="1277" w:type="dxa"/>
            <w:hideMark/>
          </w:tcPr>
          <w:p w14:paraId="4E773262"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Condition</w:t>
            </w:r>
          </w:p>
        </w:tc>
        <w:tc>
          <w:tcPr>
            <w:tcW w:w="1426" w:type="dxa"/>
            <w:hideMark/>
          </w:tcPr>
          <w:p w14:paraId="4DD4B95C"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SNOMED</w:t>
            </w:r>
          </w:p>
        </w:tc>
        <w:tc>
          <w:tcPr>
            <w:tcW w:w="1170" w:type="dxa"/>
            <w:hideMark/>
          </w:tcPr>
          <w:p w14:paraId="74D7DD81"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YES</w:t>
            </w:r>
          </w:p>
        </w:tc>
        <w:tc>
          <w:tcPr>
            <w:tcW w:w="1440" w:type="dxa"/>
            <w:hideMark/>
          </w:tcPr>
          <w:p w14:paraId="18598AF6"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YES</w:t>
            </w:r>
          </w:p>
        </w:tc>
        <w:tc>
          <w:tcPr>
            <w:tcW w:w="1167" w:type="dxa"/>
            <w:hideMark/>
          </w:tcPr>
          <w:p w14:paraId="3E34C4D3"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NO</w:t>
            </w:r>
          </w:p>
        </w:tc>
      </w:tr>
      <w:tr w:rsidR="00A86B04" w:rsidRPr="00A86B04" w14:paraId="4DAAE401" w14:textId="77777777" w:rsidTr="0006044E">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hideMark/>
          </w:tcPr>
          <w:p w14:paraId="1E69B63B" w14:textId="77777777" w:rsidR="00A86B04" w:rsidRPr="0006044E" w:rsidRDefault="00A86B04" w:rsidP="00A86B04">
            <w:pPr>
              <w:pStyle w:val="BodyText12"/>
              <w:spacing w:after="0"/>
              <w:rPr>
                <w:sz w:val="22"/>
              </w:rPr>
            </w:pPr>
            <w:r w:rsidRPr="0006044E">
              <w:rPr>
                <w:sz w:val="22"/>
              </w:rPr>
              <w:t>4112752</w:t>
            </w:r>
          </w:p>
        </w:tc>
        <w:tc>
          <w:tcPr>
            <w:tcW w:w="1578" w:type="dxa"/>
            <w:hideMark/>
          </w:tcPr>
          <w:p w14:paraId="5880AA7B" w14:textId="77777777" w:rsidR="00A86B04" w:rsidRPr="0006044E" w:rsidRDefault="00A86B04" w:rsidP="0093510A">
            <w:pPr>
              <w:pStyle w:val="BodyText12"/>
              <w:spacing w:after="0"/>
              <w:jc w:val="left"/>
              <w:cnfStyle w:val="000000100000" w:firstRow="0" w:lastRow="0" w:firstColumn="0" w:lastColumn="0" w:oddVBand="0" w:evenVBand="0" w:oddHBand="1" w:evenHBand="0" w:firstRowFirstColumn="0" w:firstRowLastColumn="0" w:lastRowFirstColumn="0" w:lastRowLastColumn="0"/>
              <w:rPr>
                <w:sz w:val="22"/>
              </w:rPr>
            </w:pPr>
            <w:r w:rsidRPr="0006044E">
              <w:rPr>
                <w:sz w:val="22"/>
              </w:rPr>
              <w:t>Basal cell carcinoma of skin</w:t>
            </w:r>
          </w:p>
        </w:tc>
        <w:tc>
          <w:tcPr>
            <w:tcW w:w="1277" w:type="dxa"/>
            <w:hideMark/>
          </w:tcPr>
          <w:p w14:paraId="5B192199"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Condition</w:t>
            </w:r>
          </w:p>
        </w:tc>
        <w:tc>
          <w:tcPr>
            <w:tcW w:w="1426" w:type="dxa"/>
            <w:hideMark/>
          </w:tcPr>
          <w:p w14:paraId="6E2AE084"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SNOMED</w:t>
            </w:r>
          </w:p>
        </w:tc>
        <w:tc>
          <w:tcPr>
            <w:tcW w:w="1170" w:type="dxa"/>
            <w:hideMark/>
          </w:tcPr>
          <w:p w14:paraId="7DF42468"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YES</w:t>
            </w:r>
          </w:p>
        </w:tc>
        <w:tc>
          <w:tcPr>
            <w:tcW w:w="1440" w:type="dxa"/>
            <w:hideMark/>
          </w:tcPr>
          <w:p w14:paraId="1A259EBF"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YES</w:t>
            </w:r>
          </w:p>
        </w:tc>
        <w:tc>
          <w:tcPr>
            <w:tcW w:w="1167" w:type="dxa"/>
            <w:hideMark/>
          </w:tcPr>
          <w:p w14:paraId="3047CDB2" w14:textId="77777777" w:rsidR="00A86B04" w:rsidRPr="0006044E" w:rsidRDefault="00A86B04" w:rsidP="00A86B04">
            <w:pPr>
              <w:pStyle w:val="BodyText12"/>
              <w:spacing w:after="0"/>
              <w:cnfStyle w:val="000000100000" w:firstRow="0" w:lastRow="0" w:firstColumn="0" w:lastColumn="0" w:oddVBand="0" w:evenVBand="0" w:oddHBand="1" w:evenHBand="0" w:firstRowFirstColumn="0" w:firstRowLastColumn="0" w:lastRowFirstColumn="0" w:lastRowLastColumn="0"/>
              <w:rPr>
                <w:sz w:val="22"/>
              </w:rPr>
            </w:pPr>
            <w:r w:rsidRPr="0006044E">
              <w:rPr>
                <w:sz w:val="22"/>
              </w:rPr>
              <w:t>NO</w:t>
            </w:r>
          </w:p>
        </w:tc>
      </w:tr>
      <w:tr w:rsidR="00A86B04" w:rsidRPr="00A86B04" w14:paraId="13DB9C7F" w14:textId="77777777" w:rsidTr="0006044E">
        <w:trPr>
          <w:trHeight w:val="588"/>
        </w:trPr>
        <w:tc>
          <w:tcPr>
            <w:cnfStyle w:val="001000000000" w:firstRow="0" w:lastRow="0" w:firstColumn="1" w:lastColumn="0" w:oddVBand="0" w:evenVBand="0" w:oddHBand="0" w:evenHBand="0" w:firstRowFirstColumn="0" w:firstRowLastColumn="0" w:lastRowFirstColumn="0" w:lastRowLastColumn="0"/>
            <w:tcW w:w="1302" w:type="dxa"/>
            <w:hideMark/>
          </w:tcPr>
          <w:p w14:paraId="2FF9D900" w14:textId="77777777" w:rsidR="00A86B04" w:rsidRPr="0006044E" w:rsidRDefault="00A86B04" w:rsidP="00A86B04">
            <w:pPr>
              <w:pStyle w:val="BodyText12"/>
              <w:spacing w:after="0"/>
              <w:rPr>
                <w:sz w:val="22"/>
              </w:rPr>
            </w:pPr>
            <w:r w:rsidRPr="0006044E">
              <w:rPr>
                <w:sz w:val="22"/>
              </w:rPr>
              <w:t>4246127</w:t>
            </w:r>
          </w:p>
        </w:tc>
        <w:tc>
          <w:tcPr>
            <w:tcW w:w="1578" w:type="dxa"/>
            <w:hideMark/>
          </w:tcPr>
          <w:p w14:paraId="1F06984A" w14:textId="77777777" w:rsidR="00A86B04" w:rsidRPr="0006044E" w:rsidRDefault="00A86B04" w:rsidP="0093510A">
            <w:pPr>
              <w:pStyle w:val="BodyText12"/>
              <w:spacing w:after="0"/>
              <w:jc w:val="left"/>
              <w:cnfStyle w:val="000000000000" w:firstRow="0" w:lastRow="0" w:firstColumn="0" w:lastColumn="0" w:oddVBand="0" w:evenVBand="0" w:oddHBand="0" w:evenHBand="0" w:firstRowFirstColumn="0" w:firstRowLastColumn="0" w:lastRowFirstColumn="0" w:lastRowLastColumn="0"/>
              <w:rPr>
                <w:sz w:val="22"/>
              </w:rPr>
            </w:pPr>
            <w:r w:rsidRPr="0006044E">
              <w:rPr>
                <w:sz w:val="22"/>
              </w:rPr>
              <w:t>Malignant neoplasm of liver</w:t>
            </w:r>
          </w:p>
        </w:tc>
        <w:tc>
          <w:tcPr>
            <w:tcW w:w="1277" w:type="dxa"/>
            <w:hideMark/>
          </w:tcPr>
          <w:p w14:paraId="5B0D06B4"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Condition</w:t>
            </w:r>
          </w:p>
        </w:tc>
        <w:tc>
          <w:tcPr>
            <w:tcW w:w="1426" w:type="dxa"/>
            <w:hideMark/>
          </w:tcPr>
          <w:p w14:paraId="1DC70D98"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SNOMED</w:t>
            </w:r>
          </w:p>
        </w:tc>
        <w:tc>
          <w:tcPr>
            <w:tcW w:w="1170" w:type="dxa"/>
            <w:hideMark/>
          </w:tcPr>
          <w:p w14:paraId="786150C3"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NO</w:t>
            </w:r>
          </w:p>
        </w:tc>
        <w:tc>
          <w:tcPr>
            <w:tcW w:w="1440" w:type="dxa"/>
            <w:hideMark/>
          </w:tcPr>
          <w:p w14:paraId="48645328"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YES</w:t>
            </w:r>
          </w:p>
        </w:tc>
        <w:tc>
          <w:tcPr>
            <w:tcW w:w="1167" w:type="dxa"/>
            <w:hideMark/>
          </w:tcPr>
          <w:p w14:paraId="4BD70B5C" w14:textId="77777777" w:rsidR="00A86B04" w:rsidRPr="0006044E" w:rsidRDefault="00A86B04" w:rsidP="00A86B04">
            <w:pPr>
              <w:pStyle w:val="BodyText12"/>
              <w:spacing w:after="0"/>
              <w:cnfStyle w:val="000000000000" w:firstRow="0" w:lastRow="0" w:firstColumn="0" w:lastColumn="0" w:oddVBand="0" w:evenVBand="0" w:oddHBand="0" w:evenHBand="0" w:firstRowFirstColumn="0" w:firstRowLastColumn="0" w:lastRowFirstColumn="0" w:lastRowLastColumn="0"/>
              <w:rPr>
                <w:sz w:val="22"/>
              </w:rPr>
            </w:pPr>
            <w:r w:rsidRPr="0006044E">
              <w:rPr>
                <w:sz w:val="22"/>
              </w:rPr>
              <w:t>NO</w:t>
            </w:r>
          </w:p>
        </w:tc>
      </w:tr>
    </w:tbl>
    <w:p w14:paraId="57D355FF" w14:textId="77777777" w:rsidR="00AB78EB" w:rsidRPr="00AB78EB" w:rsidRDefault="00AB78EB" w:rsidP="00AB78EB">
      <w:pPr>
        <w:shd w:val="clear" w:color="auto" w:fill="FFFFFF"/>
        <w:rPr>
          <w:rFonts w:cstheme="minorHAnsi"/>
          <w:color w:val="333333"/>
        </w:rPr>
      </w:pPr>
    </w:p>
    <w:p w14:paraId="15349ED6" w14:textId="1F3361B9" w:rsidR="00ED5349" w:rsidRDefault="00ED5349" w:rsidP="00ED5349">
      <w:pPr>
        <w:pStyle w:val="Heading3"/>
      </w:pPr>
      <w:bookmarkStart w:id="19" w:name="_Toc22404674"/>
      <w:r>
        <w:t>Lymphoma</w:t>
      </w:r>
      <w:bookmarkEnd w:id="19"/>
    </w:p>
    <w:p w14:paraId="1138B766" w14:textId="7BE3C862" w:rsidR="003E139C" w:rsidRPr="00AD6C15" w:rsidRDefault="001E1F80" w:rsidP="003E139C">
      <w:pPr>
        <w:pStyle w:val="BodyText12"/>
        <w:rPr>
          <w:sz w:val="22"/>
          <w:szCs w:val="22"/>
        </w:rPr>
      </w:pPr>
      <w:r w:rsidRPr="00AD6C15">
        <w:rPr>
          <w:sz w:val="22"/>
          <w:szCs w:val="22"/>
        </w:rPr>
        <w:t xml:space="preserve">Within Johnson &amp; Johnson’s intranet, a computer-readable version of this definition can be found at: </w:t>
      </w:r>
      <w:hyperlink r:id="rId14" w:anchor="/cohortdefinition/12021" w:history="1">
        <w:r w:rsidR="00AD6C15" w:rsidRPr="00AD6C15">
          <w:rPr>
            <w:rStyle w:val="Hyperlink"/>
            <w:sz w:val="22"/>
            <w:szCs w:val="22"/>
          </w:rPr>
          <w:t>https://epi.jnj.com/atlas/#/cohortdefinition/12021</w:t>
        </w:r>
      </w:hyperlink>
      <w:r w:rsidR="00AD6C15" w:rsidRPr="00AD6C15">
        <w:rPr>
          <w:sz w:val="22"/>
          <w:szCs w:val="22"/>
        </w:rPr>
        <w:t xml:space="preserve"> </w:t>
      </w:r>
    </w:p>
    <w:p w14:paraId="1F5E96BA" w14:textId="77777777" w:rsidR="00AD6C15" w:rsidRPr="00AD6C15" w:rsidRDefault="00AD6C15" w:rsidP="00A0245B">
      <w:pPr>
        <w:pStyle w:val="Heading4"/>
      </w:pPr>
      <w:r w:rsidRPr="00AD6C15">
        <w:t>Initial Event Cohort</w:t>
      </w:r>
    </w:p>
    <w:p w14:paraId="0AC92B33" w14:textId="77777777" w:rsidR="00AD6C15" w:rsidRPr="00AD6C15" w:rsidRDefault="00AD6C15" w:rsidP="00AD6C15">
      <w:pPr>
        <w:pStyle w:val="BodyText12"/>
        <w:rPr>
          <w:sz w:val="22"/>
          <w:szCs w:val="22"/>
        </w:rPr>
      </w:pPr>
      <w:r w:rsidRPr="00AD6C15">
        <w:rPr>
          <w:sz w:val="22"/>
          <w:szCs w:val="22"/>
        </w:rPr>
        <w:t>People having any of the following:</w:t>
      </w:r>
    </w:p>
    <w:p w14:paraId="628AFDE5" w14:textId="77777777" w:rsidR="00AD6C15" w:rsidRPr="00AD6C15" w:rsidRDefault="00AD6C15" w:rsidP="00A0245B">
      <w:pPr>
        <w:pStyle w:val="BodyText12"/>
        <w:numPr>
          <w:ilvl w:val="0"/>
          <w:numId w:val="36"/>
        </w:numPr>
        <w:rPr>
          <w:sz w:val="22"/>
          <w:szCs w:val="22"/>
        </w:rPr>
      </w:pPr>
      <w:r w:rsidRPr="00AD6C15">
        <w:rPr>
          <w:sz w:val="22"/>
          <w:szCs w:val="22"/>
        </w:rPr>
        <w:t>a condition occurrence of Malignant neoplasms of lymphoma</w:t>
      </w:r>
      <w:r w:rsidRPr="00A0245B">
        <w:rPr>
          <w:sz w:val="22"/>
          <w:szCs w:val="22"/>
          <w:vertAlign w:val="superscript"/>
        </w:rPr>
        <w:t>1</w:t>
      </w:r>
    </w:p>
    <w:p w14:paraId="3D59479A" w14:textId="2FAB6456" w:rsidR="00AD6C15" w:rsidRPr="00AD6C15" w:rsidRDefault="00AD6C15" w:rsidP="00AD6C15">
      <w:pPr>
        <w:pStyle w:val="BodyText12"/>
        <w:rPr>
          <w:sz w:val="22"/>
          <w:szCs w:val="22"/>
        </w:rPr>
      </w:pPr>
      <w:r w:rsidRPr="00AD6C15">
        <w:rPr>
          <w:sz w:val="22"/>
          <w:szCs w:val="22"/>
        </w:rPr>
        <w:lastRenderedPageBreak/>
        <w:t xml:space="preserve">with continuous observation of at least 0 days prior and 0 days after event index date, and limit initial events to: </w:t>
      </w:r>
      <w:r w:rsidRPr="00A0245B">
        <w:rPr>
          <w:b/>
          <w:sz w:val="22"/>
          <w:szCs w:val="22"/>
        </w:rPr>
        <w:t>earliest event per person</w:t>
      </w:r>
      <w:r w:rsidRPr="00AD6C15">
        <w:rPr>
          <w:sz w:val="22"/>
          <w:szCs w:val="22"/>
        </w:rPr>
        <w:t>.</w:t>
      </w:r>
    </w:p>
    <w:p w14:paraId="251CA947" w14:textId="77777777" w:rsidR="00AD6C15" w:rsidRPr="00A0245B" w:rsidRDefault="00AD6C15" w:rsidP="00AD6C15">
      <w:pPr>
        <w:pStyle w:val="BodyText12"/>
        <w:rPr>
          <w:b/>
          <w:sz w:val="22"/>
          <w:szCs w:val="22"/>
        </w:rPr>
      </w:pPr>
      <w:r w:rsidRPr="00AD6C15">
        <w:rPr>
          <w:sz w:val="22"/>
          <w:szCs w:val="22"/>
        </w:rPr>
        <w:t xml:space="preserve">Limit qualifying cohort to: </w:t>
      </w:r>
      <w:r w:rsidRPr="00A0245B">
        <w:rPr>
          <w:b/>
          <w:sz w:val="22"/>
          <w:szCs w:val="22"/>
        </w:rPr>
        <w:t>earliest event per person.</w:t>
      </w:r>
    </w:p>
    <w:p w14:paraId="5796C376" w14:textId="77777777" w:rsidR="00AD6C15" w:rsidRPr="00AD6C15" w:rsidRDefault="00AD6C15" w:rsidP="00A0245B">
      <w:pPr>
        <w:pStyle w:val="Heading4"/>
      </w:pPr>
      <w:r w:rsidRPr="00AD6C15">
        <w:t>End Date Strategy</w:t>
      </w:r>
    </w:p>
    <w:p w14:paraId="4DD56853" w14:textId="77777777" w:rsidR="00AD6C15" w:rsidRPr="00AD6C15" w:rsidRDefault="00AD6C15" w:rsidP="00AD6C15">
      <w:pPr>
        <w:pStyle w:val="BodyText12"/>
        <w:rPr>
          <w:sz w:val="22"/>
          <w:szCs w:val="22"/>
        </w:rPr>
      </w:pPr>
      <w:r w:rsidRPr="00AD6C15">
        <w:rPr>
          <w:sz w:val="22"/>
          <w:szCs w:val="22"/>
        </w:rPr>
        <w:t>No end date strategy selected. By default, the cohort end date will be the end of the observation period that contains the index event.</w:t>
      </w:r>
    </w:p>
    <w:p w14:paraId="0F10058E" w14:textId="4B0031EA" w:rsidR="00AD6C15" w:rsidRPr="00AD6C15" w:rsidRDefault="00AD6C15" w:rsidP="00A0245B">
      <w:pPr>
        <w:pStyle w:val="Heading4"/>
      </w:pPr>
      <w:r w:rsidRPr="00AD6C15">
        <w:t>Cohort Collapse Strategy</w:t>
      </w:r>
    </w:p>
    <w:p w14:paraId="74B1E469" w14:textId="77777777" w:rsidR="00AD6C15" w:rsidRPr="00AD6C15" w:rsidRDefault="00AD6C15" w:rsidP="00AD6C15">
      <w:pPr>
        <w:pStyle w:val="BodyText12"/>
        <w:rPr>
          <w:sz w:val="22"/>
          <w:szCs w:val="22"/>
        </w:rPr>
      </w:pPr>
      <w:r w:rsidRPr="00AD6C15">
        <w:rPr>
          <w:sz w:val="22"/>
          <w:szCs w:val="22"/>
        </w:rPr>
        <w:t>Collapse cohort by era with a gap size of 0 days.</w:t>
      </w:r>
    </w:p>
    <w:p w14:paraId="67948974" w14:textId="77777777" w:rsidR="00AD6C15" w:rsidRPr="00AD6C15" w:rsidRDefault="00AD6C15" w:rsidP="00A0245B">
      <w:pPr>
        <w:pStyle w:val="Heading4"/>
      </w:pPr>
      <w:r w:rsidRPr="00AD6C15">
        <w:t>Appendix 1: Concept Set Definitions</w:t>
      </w:r>
    </w:p>
    <w:p w14:paraId="48569E6A" w14:textId="36864994" w:rsidR="00F6755E" w:rsidRPr="0061676A" w:rsidRDefault="00AD6C15" w:rsidP="0061676A">
      <w:pPr>
        <w:pStyle w:val="BodyText12"/>
        <w:numPr>
          <w:ilvl w:val="0"/>
          <w:numId w:val="37"/>
        </w:numPr>
        <w:rPr>
          <w:sz w:val="22"/>
          <w:szCs w:val="22"/>
        </w:rPr>
      </w:pPr>
      <w:r w:rsidRPr="00AD6C15">
        <w:rPr>
          <w:sz w:val="22"/>
          <w:szCs w:val="22"/>
        </w:rPr>
        <w:t>Malignant neoplasms of lymphoma</w:t>
      </w:r>
    </w:p>
    <w:tbl>
      <w:tblPr>
        <w:tblStyle w:val="GridTable2-Accent3"/>
        <w:tblW w:w="9360" w:type="dxa"/>
        <w:tblLayout w:type="fixed"/>
        <w:tblLook w:val="04A0" w:firstRow="1" w:lastRow="0" w:firstColumn="1" w:lastColumn="0" w:noHBand="0" w:noVBand="1"/>
      </w:tblPr>
      <w:tblGrid>
        <w:gridCol w:w="1302"/>
        <w:gridCol w:w="1658"/>
        <w:gridCol w:w="1197"/>
        <w:gridCol w:w="1333"/>
        <w:gridCol w:w="1097"/>
        <w:gridCol w:w="1440"/>
        <w:gridCol w:w="1333"/>
      </w:tblGrid>
      <w:tr w:rsidR="00F6755E" w:rsidRPr="00A86B04" w14:paraId="6E36C2A0" w14:textId="77777777" w:rsidTr="00320F7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3E0816BC" w14:textId="77777777" w:rsidR="00F6755E" w:rsidRPr="00320F79" w:rsidRDefault="00F6755E" w:rsidP="00B97E87">
            <w:pPr>
              <w:pStyle w:val="BodyText12"/>
              <w:spacing w:after="0"/>
              <w:rPr>
                <w:sz w:val="22"/>
              </w:rPr>
            </w:pPr>
            <w:r w:rsidRPr="00320F79">
              <w:rPr>
                <w:sz w:val="22"/>
              </w:rPr>
              <w:t>Concept Id</w:t>
            </w:r>
          </w:p>
        </w:tc>
        <w:tc>
          <w:tcPr>
            <w:tcW w:w="1658" w:type="dxa"/>
            <w:hideMark/>
          </w:tcPr>
          <w:p w14:paraId="575CF60C" w14:textId="77777777" w:rsidR="00F6755E" w:rsidRPr="00320F79" w:rsidRDefault="00F6755E" w:rsidP="00B97E87">
            <w:pPr>
              <w:pStyle w:val="BodyText12"/>
              <w:spacing w:after="0"/>
              <w:jc w:val="left"/>
              <w:cnfStyle w:val="100000000000" w:firstRow="1" w:lastRow="0" w:firstColumn="0" w:lastColumn="0" w:oddVBand="0" w:evenVBand="0" w:oddHBand="0" w:evenHBand="0" w:firstRowFirstColumn="0" w:firstRowLastColumn="0" w:lastRowFirstColumn="0" w:lastRowLastColumn="0"/>
              <w:rPr>
                <w:sz w:val="22"/>
              </w:rPr>
            </w:pPr>
            <w:r w:rsidRPr="00320F79">
              <w:rPr>
                <w:sz w:val="22"/>
              </w:rPr>
              <w:t>Concept Name</w:t>
            </w:r>
          </w:p>
        </w:tc>
        <w:tc>
          <w:tcPr>
            <w:tcW w:w="1197" w:type="dxa"/>
            <w:hideMark/>
          </w:tcPr>
          <w:p w14:paraId="24581CB4" w14:textId="77777777" w:rsidR="00F6755E" w:rsidRPr="00320F79" w:rsidRDefault="00F675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Domain</w:t>
            </w:r>
          </w:p>
        </w:tc>
        <w:tc>
          <w:tcPr>
            <w:tcW w:w="1333" w:type="dxa"/>
            <w:hideMark/>
          </w:tcPr>
          <w:p w14:paraId="6351DFE8" w14:textId="77777777" w:rsidR="00F6755E" w:rsidRPr="00320F79" w:rsidRDefault="00F675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Vocabulary</w:t>
            </w:r>
          </w:p>
        </w:tc>
        <w:tc>
          <w:tcPr>
            <w:tcW w:w="1097" w:type="dxa"/>
            <w:hideMark/>
          </w:tcPr>
          <w:p w14:paraId="5707C22A" w14:textId="77777777" w:rsidR="00F6755E" w:rsidRPr="00320F79" w:rsidRDefault="00F675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Excluded</w:t>
            </w:r>
          </w:p>
        </w:tc>
        <w:tc>
          <w:tcPr>
            <w:tcW w:w="1440" w:type="dxa"/>
            <w:hideMark/>
          </w:tcPr>
          <w:p w14:paraId="5FB09AE6" w14:textId="77777777" w:rsidR="00F6755E" w:rsidRPr="00320F79" w:rsidRDefault="00F675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Descendants</w:t>
            </w:r>
          </w:p>
        </w:tc>
        <w:tc>
          <w:tcPr>
            <w:tcW w:w="1333" w:type="dxa"/>
            <w:hideMark/>
          </w:tcPr>
          <w:p w14:paraId="15335B00" w14:textId="77777777" w:rsidR="00F6755E" w:rsidRPr="00320F79" w:rsidRDefault="00F675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Mapped</w:t>
            </w:r>
          </w:p>
        </w:tc>
      </w:tr>
      <w:tr w:rsidR="00F6755E" w:rsidRPr="00A86B04" w14:paraId="05B5CEC0" w14:textId="77777777" w:rsidTr="00320F7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45D553BC" w14:textId="063FC27B" w:rsidR="00F6755E" w:rsidRPr="00A86B04" w:rsidRDefault="00F6755E" w:rsidP="00F6755E">
            <w:pPr>
              <w:pStyle w:val="BodyText12"/>
              <w:spacing w:after="0"/>
              <w:rPr>
                <w:rFonts w:asciiTheme="minorHAnsi" w:hAnsiTheme="minorHAnsi" w:cstheme="minorHAnsi"/>
                <w:sz w:val="22"/>
              </w:rPr>
            </w:pPr>
            <w:r w:rsidRPr="004378B3">
              <w:rPr>
                <w:sz w:val="22"/>
                <w:szCs w:val="22"/>
              </w:rPr>
              <w:t>432571</w:t>
            </w:r>
          </w:p>
        </w:tc>
        <w:tc>
          <w:tcPr>
            <w:tcW w:w="1658" w:type="dxa"/>
            <w:hideMark/>
          </w:tcPr>
          <w:p w14:paraId="23FA2472" w14:textId="4A33BF89" w:rsidR="00F6755E" w:rsidRPr="00A86B04" w:rsidRDefault="00F6755E" w:rsidP="00F6755E">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378B3">
              <w:rPr>
                <w:sz w:val="22"/>
                <w:szCs w:val="22"/>
              </w:rPr>
              <w:t>Malignant lymphoma</w:t>
            </w:r>
          </w:p>
        </w:tc>
        <w:tc>
          <w:tcPr>
            <w:tcW w:w="1197" w:type="dxa"/>
            <w:hideMark/>
          </w:tcPr>
          <w:p w14:paraId="4E54F863" w14:textId="629922FB" w:rsidR="00F6755E" w:rsidRPr="00A86B04" w:rsidRDefault="00F6755E" w:rsidP="00F6755E">
            <w:pPr>
              <w:pStyle w:val="BodyText12"/>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378B3">
              <w:rPr>
                <w:sz w:val="22"/>
                <w:szCs w:val="22"/>
              </w:rPr>
              <w:t>Condition</w:t>
            </w:r>
          </w:p>
        </w:tc>
        <w:tc>
          <w:tcPr>
            <w:tcW w:w="1333" w:type="dxa"/>
            <w:hideMark/>
          </w:tcPr>
          <w:p w14:paraId="2CC9D90A" w14:textId="518217EB" w:rsidR="00F6755E" w:rsidRPr="00A86B04" w:rsidRDefault="00F6755E" w:rsidP="00F6755E">
            <w:pPr>
              <w:pStyle w:val="BodyText12"/>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378B3">
              <w:rPr>
                <w:sz w:val="22"/>
                <w:szCs w:val="22"/>
              </w:rPr>
              <w:t>SNOMED</w:t>
            </w:r>
          </w:p>
        </w:tc>
        <w:tc>
          <w:tcPr>
            <w:tcW w:w="1097" w:type="dxa"/>
            <w:hideMark/>
          </w:tcPr>
          <w:p w14:paraId="56981DC3" w14:textId="529A54FE" w:rsidR="00F6755E" w:rsidRPr="00A86B04" w:rsidRDefault="00F6755E" w:rsidP="00F6755E">
            <w:pPr>
              <w:pStyle w:val="BodyText12"/>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378B3">
              <w:rPr>
                <w:sz w:val="22"/>
                <w:szCs w:val="22"/>
              </w:rPr>
              <w:t>NO</w:t>
            </w:r>
          </w:p>
        </w:tc>
        <w:tc>
          <w:tcPr>
            <w:tcW w:w="1440" w:type="dxa"/>
            <w:hideMark/>
          </w:tcPr>
          <w:p w14:paraId="24BAA678" w14:textId="05170235" w:rsidR="00F6755E" w:rsidRPr="00A86B04" w:rsidRDefault="00F6755E" w:rsidP="00F6755E">
            <w:pPr>
              <w:pStyle w:val="BodyText12"/>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378B3">
              <w:rPr>
                <w:sz w:val="22"/>
                <w:szCs w:val="22"/>
              </w:rPr>
              <w:t>YES</w:t>
            </w:r>
          </w:p>
        </w:tc>
        <w:tc>
          <w:tcPr>
            <w:tcW w:w="1333" w:type="dxa"/>
            <w:hideMark/>
          </w:tcPr>
          <w:p w14:paraId="27912143" w14:textId="7BECB934" w:rsidR="00F6755E" w:rsidRPr="00A86B04" w:rsidRDefault="00F6755E" w:rsidP="00F6755E">
            <w:pPr>
              <w:pStyle w:val="BodyText12"/>
              <w:spacing w:after="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378B3">
              <w:rPr>
                <w:sz w:val="22"/>
                <w:szCs w:val="22"/>
              </w:rPr>
              <w:t>NO</w:t>
            </w:r>
          </w:p>
        </w:tc>
      </w:tr>
      <w:tr w:rsidR="00320F79" w:rsidRPr="00A86B04" w14:paraId="6D256016" w14:textId="77777777" w:rsidTr="00CA633A">
        <w:trPr>
          <w:trHeight w:val="780"/>
        </w:trPr>
        <w:tc>
          <w:tcPr>
            <w:cnfStyle w:val="001000000000" w:firstRow="0" w:lastRow="0" w:firstColumn="1" w:lastColumn="0" w:oddVBand="0" w:evenVBand="0" w:oddHBand="0" w:evenHBand="0" w:firstRowFirstColumn="0" w:firstRowLastColumn="0" w:lastRowFirstColumn="0" w:lastRowLastColumn="0"/>
            <w:tcW w:w="0" w:type="dxa"/>
          </w:tcPr>
          <w:p w14:paraId="2AC95333" w14:textId="0382EA5C" w:rsidR="00320F79" w:rsidRPr="00CA633A" w:rsidRDefault="00320F79" w:rsidP="00320F79">
            <w:pPr>
              <w:pStyle w:val="BodyText12"/>
              <w:spacing w:after="0"/>
              <w:rPr>
                <w:sz w:val="22"/>
                <w:szCs w:val="22"/>
              </w:rPr>
            </w:pPr>
            <w:r w:rsidRPr="00CA633A">
              <w:rPr>
                <w:color w:val="333333"/>
                <w:sz w:val="22"/>
                <w:szCs w:val="22"/>
              </w:rPr>
              <w:t>432851</w:t>
            </w:r>
          </w:p>
        </w:tc>
        <w:tc>
          <w:tcPr>
            <w:tcW w:w="0" w:type="dxa"/>
          </w:tcPr>
          <w:p w14:paraId="08898EE4" w14:textId="50658830" w:rsidR="00320F79" w:rsidRPr="00CA633A" w:rsidRDefault="00320F79" w:rsidP="00320F79">
            <w:pPr>
              <w:pStyle w:val="BodyText12"/>
              <w:spacing w:after="0"/>
              <w:jc w:val="left"/>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Secondary malignant neoplastic disease</w:t>
            </w:r>
          </w:p>
        </w:tc>
        <w:tc>
          <w:tcPr>
            <w:tcW w:w="0" w:type="dxa"/>
          </w:tcPr>
          <w:p w14:paraId="203B7F9F" w14:textId="62267F30"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Condition</w:t>
            </w:r>
          </w:p>
        </w:tc>
        <w:tc>
          <w:tcPr>
            <w:tcW w:w="1333" w:type="dxa"/>
          </w:tcPr>
          <w:p w14:paraId="259BB27B" w14:textId="79EA47E6"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SNOMED</w:t>
            </w:r>
          </w:p>
        </w:tc>
        <w:tc>
          <w:tcPr>
            <w:tcW w:w="1097" w:type="dxa"/>
          </w:tcPr>
          <w:p w14:paraId="611AE99B" w14:textId="2BD53F3D"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YES</w:t>
            </w:r>
          </w:p>
        </w:tc>
        <w:tc>
          <w:tcPr>
            <w:tcW w:w="0" w:type="dxa"/>
          </w:tcPr>
          <w:p w14:paraId="6080BFBD" w14:textId="2EE7C43A"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YES</w:t>
            </w:r>
          </w:p>
        </w:tc>
        <w:tc>
          <w:tcPr>
            <w:tcW w:w="0" w:type="dxa"/>
          </w:tcPr>
          <w:p w14:paraId="4648AD19" w14:textId="0C5FC056"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NO</w:t>
            </w:r>
          </w:p>
        </w:tc>
      </w:tr>
      <w:tr w:rsidR="00320F79" w:rsidRPr="00A86B04" w14:paraId="3367C5D6" w14:textId="77777777" w:rsidTr="00CA633A">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0" w:type="dxa"/>
          </w:tcPr>
          <w:p w14:paraId="4DE41B2F" w14:textId="50625FDC" w:rsidR="00320F79" w:rsidRPr="00CA633A" w:rsidRDefault="00320F79" w:rsidP="00320F79">
            <w:pPr>
              <w:pStyle w:val="BodyText12"/>
              <w:spacing w:after="0"/>
              <w:rPr>
                <w:sz w:val="22"/>
                <w:szCs w:val="22"/>
              </w:rPr>
            </w:pPr>
            <w:r w:rsidRPr="00CA633A">
              <w:rPr>
                <w:color w:val="333333"/>
                <w:sz w:val="22"/>
                <w:szCs w:val="22"/>
              </w:rPr>
              <w:t>441235</w:t>
            </w:r>
          </w:p>
        </w:tc>
        <w:tc>
          <w:tcPr>
            <w:tcW w:w="0" w:type="dxa"/>
          </w:tcPr>
          <w:p w14:paraId="42F3C931" w14:textId="690452BC" w:rsidR="00320F79" w:rsidRPr="00CA633A" w:rsidRDefault="00320F79" w:rsidP="00320F79">
            <w:pPr>
              <w:pStyle w:val="BodyText12"/>
              <w:spacing w:after="0"/>
              <w:jc w:val="left"/>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Large cell anaplastic lymphoma</w:t>
            </w:r>
          </w:p>
        </w:tc>
        <w:tc>
          <w:tcPr>
            <w:tcW w:w="0" w:type="dxa"/>
          </w:tcPr>
          <w:p w14:paraId="1D7A44F4" w14:textId="65E6F200" w:rsidR="00320F79" w:rsidRPr="00CA633A"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Condition</w:t>
            </w:r>
          </w:p>
        </w:tc>
        <w:tc>
          <w:tcPr>
            <w:tcW w:w="1333" w:type="dxa"/>
          </w:tcPr>
          <w:p w14:paraId="76B40A8C" w14:textId="67DEE5EE" w:rsidR="00320F79" w:rsidRPr="00CA633A"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SNOMED</w:t>
            </w:r>
          </w:p>
        </w:tc>
        <w:tc>
          <w:tcPr>
            <w:tcW w:w="1097" w:type="dxa"/>
          </w:tcPr>
          <w:p w14:paraId="740588C1" w14:textId="6D27C5EE" w:rsidR="00320F79" w:rsidRPr="00CA633A"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YES</w:t>
            </w:r>
          </w:p>
        </w:tc>
        <w:tc>
          <w:tcPr>
            <w:tcW w:w="0" w:type="dxa"/>
          </w:tcPr>
          <w:p w14:paraId="135C4389" w14:textId="29E13FF0" w:rsidR="00320F79" w:rsidRPr="00CA633A"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YES</w:t>
            </w:r>
          </w:p>
        </w:tc>
        <w:tc>
          <w:tcPr>
            <w:tcW w:w="0" w:type="dxa"/>
          </w:tcPr>
          <w:p w14:paraId="55979624" w14:textId="415E930F" w:rsidR="00320F79" w:rsidRPr="00CA633A"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NO</w:t>
            </w:r>
          </w:p>
        </w:tc>
      </w:tr>
      <w:tr w:rsidR="00320F79" w:rsidRPr="00A86B04" w14:paraId="3F90AE29" w14:textId="77777777" w:rsidTr="00CA633A">
        <w:trPr>
          <w:trHeight w:val="588"/>
        </w:trPr>
        <w:tc>
          <w:tcPr>
            <w:cnfStyle w:val="001000000000" w:firstRow="0" w:lastRow="0" w:firstColumn="1" w:lastColumn="0" w:oddVBand="0" w:evenVBand="0" w:oddHBand="0" w:evenHBand="0" w:firstRowFirstColumn="0" w:firstRowLastColumn="0" w:lastRowFirstColumn="0" w:lastRowLastColumn="0"/>
            <w:tcW w:w="0" w:type="dxa"/>
          </w:tcPr>
          <w:p w14:paraId="2F1D65A8" w14:textId="643C7B1E" w:rsidR="00320F79" w:rsidRPr="00CA633A" w:rsidRDefault="00320F79" w:rsidP="00320F79">
            <w:pPr>
              <w:pStyle w:val="BodyText12"/>
              <w:spacing w:after="0"/>
              <w:rPr>
                <w:sz w:val="22"/>
                <w:szCs w:val="22"/>
              </w:rPr>
            </w:pPr>
            <w:r w:rsidRPr="00CA633A">
              <w:rPr>
                <w:color w:val="333333"/>
                <w:sz w:val="22"/>
                <w:szCs w:val="22"/>
              </w:rPr>
              <w:t>4003183</w:t>
            </w:r>
          </w:p>
        </w:tc>
        <w:tc>
          <w:tcPr>
            <w:tcW w:w="0" w:type="dxa"/>
          </w:tcPr>
          <w:p w14:paraId="15D19961" w14:textId="7F4C1179" w:rsidR="00320F79" w:rsidRPr="00CA633A" w:rsidRDefault="00320F79" w:rsidP="00320F79">
            <w:pPr>
              <w:pStyle w:val="BodyText12"/>
              <w:spacing w:after="0"/>
              <w:jc w:val="left"/>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T-cell lymphoma</w:t>
            </w:r>
          </w:p>
        </w:tc>
        <w:tc>
          <w:tcPr>
            <w:tcW w:w="0" w:type="dxa"/>
          </w:tcPr>
          <w:p w14:paraId="24F5CC52" w14:textId="24475E86"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Condition</w:t>
            </w:r>
          </w:p>
        </w:tc>
        <w:tc>
          <w:tcPr>
            <w:tcW w:w="1333" w:type="dxa"/>
          </w:tcPr>
          <w:p w14:paraId="04AC3478" w14:textId="6101EF0E"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SNOMED</w:t>
            </w:r>
          </w:p>
        </w:tc>
        <w:tc>
          <w:tcPr>
            <w:tcW w:w="1097" w:type="dxa"/>
          </w:tcPr>
          <w:p w14:paraId="5D65886E" w14:textId="223CC4A7"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YES</w:t>
            </w:r>
          </w:p>
        </w:tc>
        <w:tc>
          <w:tcPr>
            <w:tcW w:w="0" w:type="dxa"/>
          </w:tcPr>
          <w:p w14:paraId="1B2FBD94" w14:textId="105108F9"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YES</w:t>
            </w:r>
          </w:p>
        </w:tc>
        <w:tc>
          <w:tcPr>
            <w:tcW w:w="0" w:type="dxa"/>
          </w:tcPr>
          <w:p w14:paraId="11889389" w14:textId="0FD1E4D1" w:rsidR="00320F79" w:rsidRPr="00CA633A"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NO</w:t>
            </w:r>
          </w:p>
        </w:tc>
      </w:tr>
      <w:tr w:rsidR="00320F79" w:rsidRPr="00A86B04" w14:paraId="4EB105D6" w14:textId="77777777" w:rsidTr="00320F7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399D15AD" w14:textId="0243EDC9" w:rsidR="00320F79" w:rsidRPr="00320F79" w:rsidRDefault="00320F79" w:rsidP="00320F79">
            <w:pPr>
              <w:pStyle w:val="BodyText12"/>
              <w:spacing w:after="0"/>
              <w:rPr>
                <w:sz w:val="22"/>
                <w:szCs w:val="22"/>
              </w:rPr>
            </w:pPr>
            <w:r w:rsidRPr="00CA633A">
              <w:rPr>
                <w:color w:val="333333"/>
                <w:sz w:val="22"/>
                <w:szCs w:val="22"/>
              </w:rPr>
              <w:t>4038835</w:t>
            </w:r>
          </w:p>
        </w:tc>
        <w:tc>
          <w:tcPr>
            <w:tcW w:w="1658" w:type="dxa"/>
          </w:tcPr>
          <w:p w14:paraId="5A5556E7" w14:textId="0305F2EB" w:rsidR="00320F79" w:rsidRPr="00320F79" w:rsidRDefault="00320F79" w:rsidP="00320F79">
            <w:pPr>
              <w:pStyle w:val="BodyText12"/>
              <w:spacing w:after="0"/>
              <w:jc w:val="left"/>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Hodgkin's disease</w:t>
            </w:r>
          </w:p>
        </w:tc>
        <w:tc>
          <w:tcPr>
            <w:tcW w:w="1197" w:type="dxa"/>
          </w:tcPr>
          <w:p w14:paraId="16F3B995" w14:textId="1644CC03" w:rsidR="00320F79" w:rsidRPr="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Condition</w:t>
            </w:r>
          </w:p>
        </w:tc>
        <w:tc>
          <w:tcPr>
            <w:tcW w:w="1333" w:type="dxa"/>
          </w:tcPr>
          <w:p w14:paraId="1F233E8E" w14:textId="685340C3" w:rsidR="00320F79" w:rsidRPr="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SNOMED</w:t>
            </w:r>
          </w:p>
        </w:tc>
        <w:tc>
          <w:tcPr>
            <w:tcW w:w="1097" w:type="dxa"/>
          </w:tcPr>
          <w:p w14:paraId="2623949F" w14:textId="5CE85B76" w:rsidR="00320F79" w:rsidRPr="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YES</w:t>
            </w:r>
          </w:p>
        </w:tc>
        <w:tc>
          <w:tcPr>
            <w:tcW w:w="1440" w:type="dxa"/>
          </w:tcPr>
          <w:p w14:paraId="3E0952BB" w14:textId="5909B7B3" w:rsidR="00320F79" w:rsidRPr="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YES</w:t>
            </w:r>
          </w:p>
        </w:tc>
        <w:tc>
          <w:tcPr>
            <w:tcW w:w="1333" w:type="dxa"/>
          </w:tcPr>
          <w:p w14:paraId="06B7A7E7" w14:textId="64D93534" w:rsidR="00320F79" w:rsidRPr="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CA633A">
              <w:rPr>
                <w:color w:val="333333"/>
                <w:sz w:val="22"/>
                <w:szCs w:val="22"/>
              </w:rPr>
              <w:t>NO</w:t>
            </w:r>
          </w:p>
        </w:tc>
      </w:tr>
      <w:tr w:rsidR="00320F79" w:rsidRPr="00A86B04" w14:paraId="008B1562" w14:textId="77777777" w:rsidTr="00320F7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7839B011" w14:textId="7BDAEA4C" w:rsidR="00320F79" w:rsidRPr="00320F79" w:rsidRDefault="00320F79" w:rsidP="00320F79">
            <w:pPr>
              <w:pStyle w:val="BodyText12"/>
              <w:spacing w:after="0"/>
              <w:rPr>
                <w:sz w:val="22"/>
                <w:szCs w:val="22"/>
              </w:rPr>
            </w:pPr>
            <w:r w:rsidRPr="00CA633A">
              <w:rPr>
                <w:color w:val="333333"/>
                <w:sz w:val="22"/>
                <w:szCs w:val="22"/>
              </w:rPr>
              <w:t>4040380</w:t>
            </w:r>
          </w:p>
        </w:tc>
        <w:tc>
          <w:tcPr>
            <w:tcW w:w="1658" w:type="dxa"/>
          </w:tcPr>
          <w:p w14:paraId="58246766" w14:textId="049A371B" w:rsidR="00320F79" w:rsidRPr="00320F79" w:rsidRDefault="00320F79" w:rsidP="00320F79">
            <w:pPr>
              <w:pStyle w:val="BodyText12"/>
              <w:spacing w:after="0"/>
              <w:jc w:val="left"/>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Mycosis fungoides</w:t>
            </w:r>
          </w:p>
        </w:tc>
        <w:tc>
          <w:tcPr>
            <w:tcW w:w="1197" w:type="dxa"/>
          </w:tcPr>
          <w:p w14:paraId="079F8B33" w14:textId="2B40CC7E" w:rsidR="00320F79" w:rsidRPr="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Condition</w:t>
            </w:r>
          </w:p>
        </w:tc>
        <w:tc>
          <w:tcPr>
            <w:tcW w:w="1333" w:type="dxa"/>
          </w:tcPr>
          <w:p w14:paraId="0EABE086" w14:textId="6FF1D4C3" w:rsidR="00320F79" w:rsidRPr="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SNOMED</w:t>
            </w:r>
          </w:p>
        </w:tc>
        <w:tc>
          <w:tcPr>
            <w:tcW w:w="1097" w:type="dxa"/>
          </w:tcPr>
          <w:p w14:paraId="72D1229C" w14:textId="2B7C389F" w:rsidR="00320F79" w:rsidRPr="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YES</w:t>
            </w:r>
          </w:p>
        </w:tc>
        <w:tc>
          <w:tcPr>
            <w:tcW w:w="1440" w:type="dxa"/>
          </w:tcPr>
          <w:p w14:paraId="5C29A1C6" w14:textId="5795084C" w:rsidR="00320F79" w:rsidRPr="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YES</w:t>
            </w:r>
          </w:p>
        </w:tc>
        <w:tc>
          <w:tcPr>
            <w:tcW w:w="1333" w:type="dxa"/>
          </w:tcPr>
          <w:p w14:paraId="4430005F" w14:textId="0B6C31F7" w:rsidR="00320F79" w:rsidRPr="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CA633A">
              <w:rPr>
                <w:color w:val="333333"/>
                <w:sz w:val="22"/>
                <w:szCs w:val="22"/>
              </w:rPr>
              <w:t>NO</w:t>
            </w:r>
          </w:p>
        </w:tc>
      </w:tr>
      <w:tr w:rsidR="00320F79" w:rsidRPr="00A86B04" w14:paraId="1E4F8FEC" w14:textId="77777777" w:rsidTr="00320F7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320C9F04" w14:textId="4FC7D12D" w:rsidR="00320F79" w:rsidRPr="00320F79" w:rsidDel="00320F79" w:rsidRDefault="00320F79" w:rsidP="00320F79">
            <w:pPr>
              <w:pStyle w:val="BodyText12"/>
              <w:spacing w:after="0"/>
              <w:rPr>
                <w:color w:val="333333"/>
                <w:sz w:val="22"/>
                <w:szCs w:val="22"/>
              </w:rPr>
            </w:pPr>
            <w:r w:rsidRPr="00CA633A">
              <w:rPr>
                <w:color w:val="333333"/>
                <w:sz w:val="22"/>
                <w:szCs w:val="22"/>
              </w:rPr>
              <w:t>4082311</w:t>
            </w:r>
          </w:p>
        </w:tc>
        <w:tc>
          <w:tcPr>
            <w:tcW w:w="1658" w:type="dxa"/>
          </w:tcPr>
          <w:p w14:paraId="293D3B50" w14:textId="3FB0942C" w:rsidR="00320F79" w:rsidRPr="00320F79" w:rsidDel="00320F79" w:rsidRDefault="00320F79" w:rsidP="00320F79">
            <w:pPr>
              <w:pStyle w:val="BodyText12"/>
              <w:spacing w:after="0"/>
              <w:jc w:val="left"/>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B-cell chronic lymphocytic leukemia</w:t>
            </w:r>
          </w:p>
        </w:tc>
        <w:tc>
          <w:tcPr>
            <w:tcW w:w="1197" w:type="dxa"/>
          </w:tcPr>
          <w:p w14:paraId="2D194441" w14:textId="74313A3E"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Condition</w:t>
            </w:r>
          </w:p>
        </w:tc>
        <w:tc>
          <w:tcPr>
            <w:tcW w:w="1333" w:type="dxa"/>
          </w:tcPr>
          <w:p w14:paraId="3D5C436F" w14:textId="1F9449B2"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SNOMED</w:t>
            </w:r>
          </w:p>
        </w:tc>
        <w:tc>
          <w:tcPr>
            <w:tcW w:w="1097" w:type="dxa"/>
          </w:tcPr>
          <w:p w14:paraId="1793E0A7" w14:textId="16DBFE2B"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YES</w:t>
            </w:r>
          </w:p>
        </w:tc>
        <w:tc>
          <w:tcPr>
            <w:tcW w:w="1440" w:type="dxa"/>
          </w:tcPr>
          <w:p w14:paraId="1F1E2CA7" w14:textId="10B27C8F"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YES</w:t>
            </w:r>
          </w:p>
        </w:tc>
        <w:tc>
          <w:tcPr>
            <w:tcW w:w="1333" w:type="dxa"/>
          </w:tcPr>
          <w:p w14:paraId="63A3CF2B" w14:textId="2A61319F"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NO</w:t>
            </w:r>
          </w:p>
        </w:tc>
      </w:tr>
      <w:tr w:rsidR="00320F79" w:rsidRPr="00A86B04" w14:paraId="7D65D31A" w14:textId="77777777" w:rsidTr="00320F7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6D510867" w14:textId="6DB97906" w:rsidR="00320F79" w:rsidRPr="00320F79" w:rsidDel="00320F79" w:rsidRDefault="00320F79" w:rsidP="00320F79">
            <w:pPr>
              <w:pStyle w:val="BodyText12"/>
              <w:spacing w:after="0"/>
              <w:rPr>
                <w:color w:val="333333"/>
                <w:sz w:val="22"/>
                <w:szCs w:val="22"/>
              </w:rPr>
            </w:pPr>
            <w:r w:rsidRPr="00CA633A">
              <w:rPr>
                <w:color w:val="333333"/>
                <w:sz w:val="22"/>
                <w:szCs w:val="22"/>
              </w:rPr>
              <w:t>4111921</w:t>
            </w:r>
          </w:p>
        </w:tc>
        <w:tc>
          <w:tcPr>
            <w:tcW w:w="1658" w:type="dxa"/>
          </w:tcPr>
          <w:p w14:paraId="58BC560C" w14:textId="7F64DA54" w:rsidR="00320F79" w:rsidRPr="00320F79" w:rsidDel="00320F79" w:rsidRDefault="00320F79" w:rsidP="00320F79">
            <w:pPr>
              <w:pStyle w:val="BodyText12"/>
              <w:spacing w:after="0"/>
              <w:jc w:val="left"/>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Squamous cell carcinoma of skin</w:t>
            </w:r>
          </w:p>
        </w:tc>
        <w:tc>
          <w:tcPr>
            <w:tcW w:w="1197" w:type="dxa"/>
          </w:tcPr>
          <w:p w14:paraId="4C3DE34D" w14:textId="5B18D228"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Condition</w:t>
            </w:r>
          </w:p>
        </w:tc>
        <w:tc>
          <w:tcPr>
            <w:tcW w:w="1333" w:type="dxa"/>
          </w:tcPr>
          <w:p w14:paraId="7D45CBBF" w14:textId="62433C4B"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SNOMED</w:t>
            </w:r>
          </w:p>
        </w:tc>
        <w:tc>
          <w:tcPr>
            <w:tcW w:w="1097" w:type="dxa"/>
          </w:tcPr>
          <w:p w14:paraId="79A6693A" w14:textId="486CFB70"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YES</w:t>
            </w:r>
          </w:p>
        </w:tc>
        <w:tc>
          <w:tcPr>
            <w:tcW w:w="1440" w:type="dxa"/>
          </w:tcPr>
          <w:p w14:paraId="001FC63E" w14:textId="17F6CAA3"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YES</w:t>
            </w:r>
          </w:p>
        </w:tc>
        <w:tc>
          <w:tcPr>
            <w:tcW w:w="1333" w:type="dxa"/>
          </w:tcPr>
          <w:p w14:paraId="5E04E8DA" w14:textId="71C8859C"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NO</w:t>
            </w:r>
          </w:p>
        </w:tc>
      </w:tr>
      <w:tr w:rsidR="00320F79" w:rsidRPr="00A86B04" w14:paraId="763B571F" w14:textId="77777777" w:rsidTr="00320F7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466087DA" w14:textId="34BAACEE" w:rsidR="00320F79" w:rsidRPr="00320F79" w:rsidDel="00320F79" w:rsidRDefault="00320F79" w:rsidP="00320F79">
            <w:pPr>
              <w:pStyle w:val="BodyText12"/>
              <w:spacing w:after="0"/>
              <w:rPr>
                <w:color w:val="333333"/>
                <w:sz w:val="22"/>
                <w:szCs w:val="22"/>
              </w:rPr>
            </w:pPr>
            <w:r w:rsidRPr="00CA633A">
              <w:rPr>
                <w:color w:val="333333"/>
                <w:sz w:val="22"/>
                <w:szCs w:val="22"/>
              </w:rPr>
              <w:t>4112752</w:t>
            </w:r>
          </w:p>
        </w:tc>
        <w:tc>
          <w:tcPr>
            <w:tcW w:w="1658" w:type="dxa"/>
          </w:tcPr>
          <w:p w14:paraId="00489655" w14:textId="7888F8A7" w:rsidR="00320F79" w:rsidRPr="00320F79" w:rsidDel="00320F79" w:rsidRDefault="00320F79" w:rsidP="00320F79">
            <w:pPr>
              <w:pStyle w:val="BodyText12"/>
              <w:spacing w:after="0"/>
              <w:jc w:val="left"/>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Basal cell carcinoma of skin</w:t>
            </w:r>
          </w:p>
        </w:tc>
        <w:tc>
          <w:tcPr>
            <w:tcW w:w="1197" w:type="dxa"/>
          </w:tcPr>
          <w:p w14:paraId="7BBBF013" w14:textId="39B828D6"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Condition</w:t>
            </w:r>
          </w:p>
        </w:tc>
        <w:tc>
          <w:tcPr>
            <w:tcW w:w="1333" w:type="dxa"/>
          </w:tcPr>
          <w:p w14:paraId="73F607C1" w14:textId="6903717B"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SNOMED</w:t>
            </w:r>
          </w:p>
        </w:tc>
        <w:tc>
          <w:tcPr>
            <w:tcW w:w="1097" w:type="dxa"/>
          </w:tcPr>
          <w:p w14:paraId="40947345" w14:textId="4425706C"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YES</w:t>
            </w:r>
          </w:p>
        </w:tc>
        <w:tc>
          <w:tcPr>
            <w:tcW w:w="1440" w:type="dxa"/>
          </w:tcPr>
          <w:p w14:paraId="1A16F729" w14:textId="6B56B8EC"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YES</w:t>
            </w:r>
          </w:p>
        </w:tc>
        <w:tc>
          <w:tcPr>
            <w:tcW w:w="1333" w:type="dxa"/>
          </w:tcPr>
          <w:p w14:paraId="7E14923E" w14:textId="79011FD4" w:rsidR="00320F79" w:rsidRPr="00320F79" w:rsidDel="00320F79" w:rsidRDefault="00320F79" w:rsidP="00320F79">
            <w:pPr>
              <w:pStyle w:val="BodyText12"/>
              <w:spacing w:after="0"/>
              <w:cnfStyle w:val="000000100000" w:firstRow="0" w:lastRow="0" w:firstColumn="0" w:lastColumn="0" w:oddVBand="0" w:evenVBand="0" w:oddHBand="1" w:evenHBand="0" w:firstRowFirstColumn="0" w:firstRowLastColumn="0" w:lastRowFirstColumn="0" w:lastRowLastColumn="0"/>
              <w:rPr>
                <w:color w:val="333333"/>
                <w:sz w:val="22"/>
                <w:szCs w:val="22"/>
              </w:rPr>
            </w:pPr>
            <w:r w:rsidRPr="00CA633A">
              <w:rPr>
                <w:color w:val="333333"/>
                <w:sz w:val="22"/>
                <w:szCs w:val="22"/>
              </w:rPr>
              <w:t>NO</w:t>
            </w:r>
          </w:p>
        </w:tc>
      </w:tr>
      <w:tr w:rsidR="00320F79" w:rsidRPr="00A86B04" w14:paraId="25432403" w14:textId="77777777" w:rsidTr="00320F7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5D8A312D" w14:textId="3B2F1003" w:rsidR="00320F79" w:rsidRPr="00320F79" w:rsidDel="00320F79" w:rsidRDefault="00320F79" w:rsidP="00320F79">
            <w:pPr>
              <w:pStyle w:val="BodyText12"/>
              <w:spacing w:after="0"/>
              <w:rPr>
                <w:color w:val="333333"/>
                <w:sz w:val="22"/>
                <w:szCs w:val="22"/>
              </w:rPr>
            </w:pPr>
            <w:r w:rsidRPr="00CA633A">
              <w:rPr>
                <w:color w:val="333333"/>
                <w:sz w:val="22"/>
                <w:szCs w:val="22"/>
              </w:rPr>
              <w:t>4216139</w:t>
            </w:r>
          </w:p>
        </w:tc>
        <w:tc>
          <w:tcPr>
            <w:tcW w:w="1658" w:type="dxa"/>
          </w:tcPr>
          <w:p w14:paraId="198D815D" w14:textId="178610A5" w:rsidR="00320F79" w:rsidRPr="00320F79" w:rsidDel="00320F79" w:rsidRDefault="00320F79" w:rsidP="00320F79">
            <w:pPr>
              <w:pStyle w:val="BodyText12"/>
              <w:spacing w:after="0"/>
              <w:jc w:val="left"/>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Plasmacytoma</w:t>
            </w:r>
          </w:p>
        </w:tc>
        <w:tc>
          <w:tcPr>
            <w:tcW w:w="1197" w:type="dxa"/>
          </w:tcPr>
          <w:p w14:paraId="64A8837B" w14:textId="0D393D58"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Condition</w:t>
            </w:r>
          </w:p>
        </w:tc>
        <w:tc>
          <w:tcPr>
            <w:tcW w:w="1333" w:type="dxa"/>
          </w:tcPr>
          <w:p w14:paraId="2FC8F674" w14:textId="67F323AC"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SNOMED</w:t>
            </w:r>
          </w:p>
        </w:tc>
        <w:tc>
          <w:tcPr>
            <w:tcW w:w="1097" w:type="dxa"/>
          </w:tcPr>
          <w:p w14:paraId="4BA381C7" w14:textId="75AC5AFE"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YES</w:t>
            </w:r>
          </w:p>
        </w:tc>
        <w:tc>
          <w:tcPr>
            <w:tcW w:w="1440" w:type="dxa"/>
          </w:tcPr>
          <w:p w14:paraId="5AB68DA0" w14:textId="702BB67C"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YES</w:t>
            </w:r>
          </w:p>
        </w:tc>
        <w:tc>
          <w:tcPr>
            <w:tcW w:w="1333" w:type="dxa"/>
          </w:tcPr>
          <w:p w14:paraId="28642744" w14:textId="5804A8C2" w:rsidR="00320F79" w:rsidRPr="00320F79" w:rsidDel="00320F79" w:rsidRDefault="00320F79" w:rsidP="00320F79">
            <w:pPr>
              <w:pStyle w:val="BodyText12"/>
              <w:spacing w:after="0"/>
              <w:cnfStyle w:val="000000000000" w:firstRow="0" w:lastRow="0" w:firstColumn="0" w:lastColumn="0" w:oddVBand="0" w:evenVBand="0" w:oddHBand="0" w:evenHBand="0" w:firstRowFirstColumn="0" w:firstRowLastColumn="0" w:lastRowFirstColumn="0" w:lastRowLastColumn="0"/>
              <w:rPr>
                <w:color w:val="333333"/>
                <w:sz w:val="22"/>
                <w:szCs w:val="22"/>
              </w:rPr>
            </w:pPr>
            <w:r w:rsidRPr="00CA633A">
              <w:rPr>
                <w:color w:val="333333"/>
                <w:sz w:val="22"/>
                <w:szCs w:val="22"/>
              </w:rPr>
              <w:t>NO</w:t>
            </w:r>
          </w:p>
        </w:tc>
      </w:tr>
    </w:tbl>
    <w:p w14:paraId="2C7627FF" w14:textId="4C87C22E" w:rsidR="00F6755E" w:rsidRDefault="00F6755E" w:rsidP="00F6755E">
      <w:pPr>
        <w:shd w:val="clear" w:color="auto" w:fill="FFFFFF"/>
        <w:rPr>
          <w:rFonts w:cstheme="minorHAnsi"/>
          <w:color w:val="333333"/>
        </w:rPr>
      </w:pPr>
    </w:p>
    <w:p w14:paraId="0F314135" w14:textId="345BE83C" w:rsidR="00431F4C" w:rsidRDefault="00431F4C" w:rsidP="00431F4C">
      <w:pPr>
        <w:pStyle w:val="Heading3"/>
      </w:pPr>
      <w:bookmarkStart w:id="20" w:name="_Toc22404675"/>
      <w:r>
        <w:lastRenderedPageBreak/>
        <w:t>Multiple myeloma</w:t>
      </w:r>
      <w:bookmarkEnd w:id="20"/>
    </w:p>
    <w:p w14:paraId="3C61798E" w14:textId="392B82A4" w:rsidR="00D20691" w:rsidRPr="00AD6C15" w:rsidRDefault="00D20691" w:rsidP="00D20691">
      <w:pPr>
        <w:pStyle w:val="BodyText12"/>
        <w:rPr>
          <w:sz w:val="22"/>
          <w:szCs w:val="22"/>
        </w:rPr>
      </w:pPr>
      <w:r w:rsidRPr="00AD6C15">
        <w:rPr>
          <w:sz w:val="22"/>
          <w:szCs w:val="22"/>
        </w:rPr>
        <w:t xml:space="preserve">Within Johnson &amp; Johnson’s intranet, a computer-readable version of this definition can be found at: </w:t>
      </w:r>
      <w:hyperlink r:id="rId15" w:anchor="/cohortdefinition/12022" w:history="1">
        <w:r w:rsidRPr="007132CA">
          <w:rPr>
            <w:rStyle w:val="Hyperlink"/>
            <w:sz w:val="22"/>
            <w:szCs w:val="22"/>
          </w:rPr>
          <w:t>https://epi.jnj.com/atlas/#/cohortdefinition/12022</w:t>
        </w:r>
      </w:hyperlink>
      <w:r>
        <w:rPr>
          <w:sz w:val="22"/>
          <w:szCs w:val="22"/>
        </w:rPr>
        <w:t xml:space="preserve"> </w:t>
      </w:r>
    </w:p>
    <w:p w14:paraId="37C8B956" w14:textId="77777777" w:rsidR="00D20691" w:rsidRPr="00D20691" w:rsidRDefault="00D20691" w:rsidP="00D32CC8">
      <w:pPr>
        <w:pStyle w:val="Heading4"/>
      </w:pPr>
      <w:r w:rsidRPr="00D20691">
        <w:t>Initial Event Cohort</w:t>
      </w:r>
    </w:p>
    <w:p w14:paraId="2A7ADFBA" w14:textId="77777777" w:rsidR="00D20691" w:rsidRPr="00D20691" w:rsidRDefault="00D20691" w:rsidP="00D20691">
      <w:pPr>
        <w:pStyle w:val="BodyText12"/>
        <w:rPr>
          <w:sz w:val="22"/>
          <w:szCs w:val="22"/>
        </w:rPr>
      </w:pPr>
      <w:r w:rsidRPr="00D20691">
        <w:rPr>
          <w:sz w:val="22"/>
          <w:szCs w:val="22"/>
        </w:rPr>
        <w:t>People having any of the following:</w:t>
      </w:r>
    </w:p>
    <w:p w14:paraId="46E5A0FC" w14:textId="77777777" w:rsidR="00D20691" w:rsidRPr="00D20691" w:rsidRDefault="00D20691" w:rsidP="00D32CC8">
      <w:pPr>
        <w:pStyle w:val="BodyText12"/>
        <w:numPr>
          <w:ilvl w:val="0"/>
          <w:numId w:val="36"/>
        </w:numPr>
        <w:rPr>
          <w:sz w:val="22"/>
          <w:szCs w:val="22"/>
        </w:rPr>
      </w:pPr>
      <w:r w:rsidRPr="00D20691">
        <w:rPr>
          <w:sz w:val="22"/>
          <w:szCs w:val="22"/>
        </w:rPr>
        <w:t>a condition occurrence of Multiple myeloma</w:t>
      </w:r>
      <w:r w:rsidRPr="00D32CC8">
        <w:rPr>
          <w:sz w:val="22"/>
          <w:szCs w:val="22"/>
          <w:vertAlign w:val="superscript"/>
        </w:rPr>
        <w:t>1</w:t>
      </w:r>
    </w:p>
    <w:p w14:paraId="725DC926" w14:textId="77777777" w:rsidR="00D20691" w:rsidRPr="00D20691" w:rsidRDefault="00D20691" w:rsidP="00D20691">
      <w:pPr>
        <w:pStyle w:val="BodyText12"/>
        <w:rPr>
          <w:sz w:val="22"/>
          <w:szCs w:val="22"/>
        </w:rPr>
      </w:pPr>
      <w:r w:rsidRPr="00D20691">
        <w:rPr>
          <w:sz w:val="22"/>
          <w:szCs w:val="22"/>
        </w:rPr>
        <w:t xml:space="preserve">with continuous observation of at least 0 days prior and 0 days after event index date, and limit initial events to: </w:t>
      </w:r>
      <w:r w:rsidRPr="00D32CC8">
        <w:rPr>
          <w:b/>
          <w:sz w:val="22"/>
          <w:szCs w:val="22"/>
        </w:rPr>
        <w:t>earliest event per person</w:t>
      </w:r>
      <w:r w:rsidRPr="00D20691">
        <w:rPr>
          <w:sz w:val="22"/>
          <w:szCs w:val="22"/>
        </w:rPr>
        <w:t>.</w:t>
      </w:r>
    </w:p>
    <w:p w14:paraId="334C4784" w14:textId="77777777" w:rsidR="00D20691" w:rsidRPr="00D20691" w:rsidRDefault="00D20691" w:rsidP="00D20691">
      <w:pPr>
        <w:pStyle w:val="BodyText12"/>
        <w:rPr>
          <w:sz w:val="22"/>
          <w:szCs w:val="22"/>
        </w:rPr>
      </w:pPr>
      <w:r w:rsidRPr="00D20691">
        <w:rPr>
          <w:sz w:val="22"/>
          <w:szCs w:val="22"/>
        </w:rPr>
        <w:t xml:space="preserve">Limit qualifying cohort to: </w:t>
      </w:r>
      <w:r w:rsidRPr="00D32CC8">
        <w:rPr>
          <w:b/>
          <w:sz w:val="22"/>
          <w:szCs w:val="22"/>
        </w:rPr>
        <w:t>earliest event per person</w:t>
      </w:r>
      <w:r w:rsidRPr="00D20691">
        <w:rPr>
          <w:sz w:val="22"/>
          <w:szCs w:val="22"/>
        </w:rPr>
        <w:t>.</w:t>
      </w:r>
    </w:p>
    <w:p w14:paraId="1060563E" w14:textId="77777777" w:rsidR="00D20691" w:rsidRPr="00D20691" w:rsidRDefault="00D20691" w:rsidP="00D32CC8">
      <w:pPr>
        <w:pStyle w:val="Heading4"/>
      </w:pPr>
      <w:r w:rsidRPr="00D20691">
        <w:t>End Date Strategy</w:t>
      </w:r>
    </w:p>
    <w:p w14:paraId="5AD94058" w14:textId="77777777" w:rsidR="00D20691" w:rsidRPr="00D20691" w:rsidRDefault="00D20691" w:rsidP="00D20691">
      <w:pPr>
        <w:pStyle w:val="BodyText12"/>
        <w:rPr>
          <w:sz w:val="22"/>
          <w:szCs w:val="22"/>
        </w:rPr>
      </w:pPr>
      <w:r w:rsidRPr="00D20691">
        <w:rPr>
          <w:sz w:val="22"/>
          <w:szCs w:val="22"/>
        </w:rPr>
        <w:t>No end date strategy selected. By default, the cohort end date will be the end of the observation period that contains the index event.</w:t>
      </w:r>
    </w:p>
    <w:p w14:paraId="5B86562B" w14:textId="307BA67B" w:rsidR="00D20691" w:rsidRPr="00D20691" w:rsidRDefault="00D20691" w:rsidP="00D32CC8">
      <w:pPr>
        <w:pStyle w:val="Heading4"/>
      </w:pPr>
      <w:r w:rsidRPr="00D20691">
        <w:t>Cohort Collapse Strategy</w:t>
      </w:r>
    </w:p>
    <w:p w14:paraId="4BA4A688" w14:textId="77777777" w:rsidR="00D20691" w:rsidRPr="00D20691" w:rsidRDefault="00D20691" w:rsidP="00D20691">
      <w:pPr>
        <w:pStyle w:val="BodyText12"/>
        <w:rPr>
          <w:sz w:val="22"/>
          <w:szCs w:val="22"/>
        </w:rPr>
      </w:pPr>
      <w:r w:rsidRPr="00D20691">
        <w:rPr>
          <w:sz w:val="22"/>
          <w:szCs w:val="22"/>
        </w:rPr>
        <w:t>Collapse cohort by era with a gap size of 0 days.</w:t>
      </w:r>
    </w:p>
    <w:p w14:paraId="03427C77" w14:textId="12AE86CA" w:rsidR="00431F4C" w:rsidRDefault="00D20691" w:rsidP="00D32CC8">
      <w:pPr>
        <w:pStyle w:val="Heading4"/>
      </w:pPr>
      <w:r w:rsidRPr="00D20691">
        <w:t>Appendix 1: Concept Set Definitions</w:t>
      </w:r>
    </w:p>
    <w:p w14:paraId="78113F40" w14:textId="6FAA4EB6" w:rsidR="00ED585E" w:rsidRPr="00F1637F" w:rsidRDefault="00D32CC8" w:rsidP="00F1637F">
      <w:pPr>
        <w:pStyle w:val="BodyText12"/>
        <w:numPr>
          <w:ilvl w:val="0"/>
          <w:numId w:val="38"/>
        </w:numPr>
        <w:rPr>
          <w:sz w:val="22"/>
          <w:szCs w:val="22"/>
        </w:rPr>
      </w:pPr>
      <w:r>
        <w:rPr>
          <w:sz w:val="22"/>
          <w:szCs w:val="22"/>
        </w:rPr>
        <w:t>Multiple myeloma</w:t>
      </w:r>
    </w:p>
    <w:tbl>
      <w:tblPr>
        <w:tblStyle w:val="GridTable2-Accent3"/>
        <w:tblW w:w="9350" w:type="dxa"/>
        <w:tblLayout w:type="fixed"/>
        <w:tblLook w:val="04A0" w:firstRow="1" w:lastRow="0" w:firstColumn="1" w:lastColumn="0" w:noHBand="0" w:noVBand="1"/>
      </w:tblPr>
      <w:tblGrid>
        <w:gridCol w:w="1302"/>
        <w:gridCol w:w="1658"/>
        <w:gridCol w:w="1197"/>
        <w:gridCol w:w="1333"/>
        <w:gridCol w:w="1097"/>
        <w:gridCol w:w="1440"/>
        <w:gridCol w:w="1323"/>
      </w:tblGrid>
      <w:tr w:rsidR="00ED585E" w:rsidRPr="00A86B04" w14:paraId="13C13BD7" w14:textId="77777777" w:rsidTr="00320F7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48B470F0" w14:textId="77777777" w:rsidR="00ED585E" w:rsidRPr="00320F79" w:rsidRDefault="00ED585E" w:rsidP="00B97E87">
            <w:pPr>
              <w:pStyle w:val="BodyText12"/>
              <w:spacing w:after="0"/>
              <w:rPr>
                <w:sz w:val="22"/>
              </w:rPr>
            </w:pPr>
            <w:r w:rsidRPr="00320F79">
              <w:rPr>
                <w:sz w:val="22"/>
              </w:rPr>
              <w:t>Concept Id</w:t>
            </w:r>
          </w:p>
        </w:tc>
        <w:tc>
          <w:tcPr>
            <w:tcW w:w="1658" w:type="dxa"/>
            <w:hideMark/>
          </w:tcPr>
          <w:p w14:paraId="4D5D763D" w14:textId="77777777" w:rsidR="00ED585E" w:rsidRPr="00320F79" w:rsidRDefault="00ED585E" w:rsidP="00B97E87">
            <w:pPr>
              <w:pStyle w:val="BodyText12"/>
              <w:spacing w:after="0"/>
              <w:jc w:val="left"/>
              <w:cnfStyle w:val="100000000000" w:firstRow="1" w:lastRow="0" w:firstColumn="0" w:lastColumn="0" w:oddVBand="0" w:evenVBand="0" w:oddHBand="0" w:evenHBand="0" w:firstRowFirstColumn="0" w:firstRowLastColumn="0" w:lastRowFirstColumn="0" w:lastRowLastColumn="0"/>
              <w:rPr>
                <w:sz w:val="22"/>
              </w:rPr>
            </w:pPr>
            <w:r w:rsidRPr="00320F79">
              <w:rPr>
                <w:sz w:val="22"/>
              </w:rPr>
              <w:t>Concept Name</w:t>
            </w:r>
          </w:p>
        </w:tc>
        <w:tc>
          <w:tcPr>
            <w:tcW w:w="1197" w:type="dxa"/>
            <w:hideMark/>
          </w:tcPr>
          <w:p w14:paraId="158DCDD7" w14:textId="77777777" w:rsidR="00ED585E" w:rsidRPr="00320F79" w:rsidRDefault="00ED58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Domain</w:t>
            </w:r>
          </w:p>
        </w:tc>
        <w:tc>
          <w:tcPr>
            <w:tcW w:w="1333" w:type="dxa"/>
            <w:hideMark/>
          </w:tcPr>
          <w:p w14:paraId="7C1E761C" w14:textId="77777777" w:rsidR="00ED585E" w:rsidRPr="00320F79" w:rsidRDefault="00ED58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Vocabulary</w:t>
            </w:r>
          </w:p>
        </w:tc>
        <w:tc>
          <w:tcPr>
            <w:tcW w:w="1097" w:type="dxa"/>
            <w:hideMark/>
          </w:tcPr>
          <w:p w14:paraId="37A61B8A" w14:textId="77777777" w:rsidR="00ED585E" w:rsidRPr="00320F79" w:rsidRDefault="00ED58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Excluded</w:t>
            </w:r>
          </w:p>
        </w:tc>
        <w:tc>
          <w:tcPr>
            <w:tcW w:w="1440" w:type="dxa"/>
            <w:hideMark/>
          </w:tcPr>
          <w:p w14:paraId="7A7B5146" w14:textId="77777777" w:rsidR="00ED585E" w:rsidRPr="00320F79" w:rsidRDefault="00ED58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Descendants</w:t>
            </w:r>
          </w:p>
        </w:tc>
        <w:tc>
          <w:tcPr>
            <w:tcW w:w="1323" w:type="dxa"/>
            <w:hideMark/>
          </w:tcPr>
          <w:p w14:paraId="67E9E9F5" w14:textId="77777777" w:rsidR="00ED585E" w:rsidRPr="00320F79" w:rsidRDefault="00ED585E" w:rsidP="00B97E87">
            <w:pPr>
              <w:pStyle w:val="BodyText12"/>
              <w:spacing w:after="0"/>
              <w:cnfStyle w:val="100000000000" w:firstRow="1" w:lastRow="0" w:firstColumn="0" w:lastColumn="0" w:oddVBand="0" w:evenVBand="0" w:oddHBand="0" w:evenHBand="0" w:firstRowFirstColumn="0" w:firstRowLastColumn="0" w:lastRowFirstColumn="0" w:lastRowLastColumn="0"/>
              <w:rPr>
                <w:sz w:val="22"/>
              </w:rPr>
            </w:pPr>
            <w:r w:rsidRPr="00320F79">
              <w:rPr>
                <w:sz w:val="22"/>
              </w:rPr>
              <w:t>Mapped</w:t>
            </w:r>
          </w:p>
        </w:tc>
      </w:tr>
      <w:tr w:rsidR="00ED585E" w:rsidRPr="00A86B04" w14:paraId="13C85DE5" w14:textId="77777777" w:rsidTr="00320F7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772166CB" w14:textId="5732F0B2" w:rsidR="00ED585E" w:rsidRPr="00ED585E" w:rsidRDefault="00ED585E" w:rsidP="00ED585E">
            <w:pPr>
              <w:pStyle w:val="BodyText12"/>
              <w:spacing w:after="0"/>
              <w:rPr>
                <w:sz w:val="22"/>
                <w:szCs w:val="22"/>
              </w:rPr>
            </w:pPr>
            <w:r w:rsidRPr="00ED585E">
              <w:rPr>
                <w:color w:val="333333"/>
                <w:sz w:val="22"/>
                <w:szCs w:val="22"/>
              </w:rPr>
              <w:t>437233</w:t>
            </w:r>
          </w:p>
        </w:tc>
        <w:tc>
          <w:tcPr>
            <w:tcW w:w="1658" w:type="dxa"/>
            <w:hideMark/>
          </w:tcPr>
          <w:p w14:paraId="577162B8" w14:textId="793ABCC6" w:rsidR="00ED585E" w:rsidRPr="00ED585E" w:rsidRDefault="00ED585E" w:rsidP="00ED585E">
            <w:pPr>
              <w:pStyle w:val="BodyText12"/>
              <w:spacing w:after="0"/>
              <w:jc w:val="left"/>
              <w:cnfStyle w:val="000000100000" w:firstRow="0" w:lastRow="0" w:firstColumn="0" w:lastColumn="0" w:oddVBand="0" w:evenVBand="0" w:oddHBand="1" w:evenHBand="0" w:firstRowFirstColumn="0" w:firstRowLastColumn="0" w:lastRowFirstColumn="0" w:lastRowLastColumn="0"/>
              <w:rPr>
                <w:sz w:val="22"/>
                <w:szCs w:val="22"/>
              </w:rPr>
            </w:pPr>
            <w:r w:rsidRPr="00ED585E">
              <w:rPr>
                <w:color w:val="333333"/>
                <w:sz w:val="22"/>
                <w:szCs w:val="22"/>
              </w:rPr>
              <w:t>Multiple myeloma</w:t>
            </w:r>
          </w:p>
        </w:tc>
        <w:tc>
          <w:tcPr>
            <w:tcW w:w="1197" w:type="dxa"/>
            <w:hideMark/>
          </w:tcPr>
          <w:p w14:paraId="33E5191E" w14:textId="1C63605D" w:rsidR="00ED585E" w:rsidRPr="00ED585E" w:rsidRDefault="00ED585E" w:rsidP="00ED585E">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ED585E">
              <w:rPr>
                <w:color w:val="333333"/>
                <w:sz w:val="22"/>
                <w:szCs w:val="22"/>
              </w:rPr>
              <w:t>Condition</w:t>
            </w:r>
          </w:p>
        </w:tc>
        <w:tc>
          <w:tcPr>
            <w:tcW w:w="1333" w:type="dxa"/>
            <w:hideMark/>
          </w:tcPr>
          <w:p w14:paraId="7701596E" w14:textId="319FBEB5" w:rsidR="00ED585E" w:rsidRPr="00ED585E" w:rsidRDefault="00ED585E" w:rsidP="00ED585E">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ED585E">
              <w:rPr>
                <w:color w:val="333333"/>
                <w:sz w:val="22"/>
                <w:szCs w:val="22"/>
              </w:rPr>
              <w:t>SNOMED</w:t>
            </w:r>
          </w:p>
        </w:tc>
        <w:tc>
          <w:tcPr>
            <w:tcW w:w="1097" w:type="dxa"/>
            <w:hideMark/>
          </w:tcPr>
          <w:p w14:paraId="09D0C062" w14:textId="100653BF" w:rsidR="00ED585E" w:rsidRPr="00ED585E" w:rsidRDefault="00ED585E" w:rsidP="00ED585E">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ED585E">
              <w:rPr>
                <w:color w:val="333333"/>
                <w:sz w:val="22"/>
                <w:szCs w:val="22"/>
              </w:rPr>
              <w:t>NO</w:t>
            </w:r>
          </w:p>
        </w:tc>
        <w:tc>
          <w:tcPr>
            <w:tcW w:w="1440" w:type="dxa"/>
            <w:hideMark/>
          </w:tcPr>
          <w:p w14:paraId="287126FA" w14:textId="49DFB658" w:rsidR="00ED585E" w:rsidRPr="00ED585E" w:rsidRDefault="00ED585E" w:rsidP="00ED585E">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ED585E">
              <w:rPr>
                <w:color w:val="333333"/>
                <w:sz w:val="22"/>
                <w:szCs w:val="22"/>
              </w:rPr>
              <w:t>YES</w:t>
            </w:r>
          </w:p>
        </w:tc>
        <w:tc>
          <w:tcPr>
            <w:tcW w:w="1323" w:type="dxa"/>
            <w:hideMark/>
          </w:tcPr>
          <w:p w14:paraId="17F10137" w14:textId="441DABD4" w:rsidR="00ED585E" w:rsidRPr="00ED585E" w:rsidRDefault="00ED585E" w:rsidP="00ED585E">
            <w:pPr>
              <w:pStyle w:val="BodyText12"/>
              <w:spacing w:after="0"/>
              <w:cnfStyle w:val="000000100000" w:firstRow="0" w:lastRow="0" w:firstColumn="0" w:lastColumn="0" w:oddVBand="0" w:evenVBand="0" w:oddHBand="1" w:evenHBand="0" w:firstRowFirstColumn="0" w:firstRowLastColumn="0" w:lastRowFirstColumn="0" w:lastRowLastColumn="0"/>
              <w:rPr>
                <w:sz w:val="22"/>
                <w:szCs w:val="22"/>
              </w:rPr>
            </w:pPr>
            <w:r w:rsidRPr="00ED585E">
              <w:rPr>
                <w:color w:val="333333"/>
                <w:sz w:val="22"/>
                <w:szCs w:val="22"/>
              </w:rPr>
              <w:t>NO</w:t>
            </w:r>
          </w:p>
        </w:tc>
      </w:tr>
      <w:tr w:rsidR="00ED585E" w:rsidRPr="00A86B04" w14:paraId="6DA4BE5B" w14:textId="77777777" w:rsidTr="00320F79">
        <w:trPr>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08C6D58A" w14:textId="12DF9B08" w:rsidR="00ED585E" w:rsidRPr="00ED585E" w:rsidRDefault="00ED585E" w:rsidP="00ED585E">
            <w:pPr>
              <w:pStyle w:val="BodyText12"/>
              <w:spacing w:after="0"/>
              <w:rPr>
                <w:sz w:val="22"/>
                <w:szCs w:val="22"/>
              </w:rPr>
            </w:pPr>
            <w:r w:rsidRPr="00ED585E">
              <w:rPr>
                <w:color w:val="333333"/>
                <w:sz w:val="22"/>
                <w:szCs w:val="22"/>
              </w:rPr>
              <w:t>42538151</w:t>
            </w:r>
          </w:p>
        </w:tc>
        <w:tc>
          <w:tcPr>
            <w:tcW w:w="1658" w:type="dxa"/>
            <w:hideMark/>
          </w:tcPr>
          <w:p w14:paraId="4EFABD37" w14:textId="0F53B3D9" w:rsidR="00ED585E" w:rsidRPr="00ED585E" w:rsidRDefault="00ED585E" w:rsidP="00ED585E">
            <w:pPr>
              <w:pStyle w:val="BodyText12"/>
              <w:spacing w:after="0"/>
              <w:jc w:val="left"/>
              <w:cnfStyle w:val="000000000000" w:firstRow="0" w:lastRow="0" w:firstColumn="0" w:lastColumn="0" w:oddVBand="0" w:evenVBand="0" w:oddHBand="0" w:evenHBand="0" w:firstRowFirstColumn="0" w:firstRowLastColumn="0" w:lastRowFirstColumn="0" w:lastRowLastColumn="0"/>
              <w:rPr>
                <w:sz w:val="22"/>
                <w:szCs w:val="22"/>
              </w:rPr>
            </w:pPr>
            <w:r w:rsidRPr="00ED585E">
              <w:rPr>
                <w:color w:val="333333"/>
                <w:sz w:val="22"/>
                <w:szCs w:val="22"/>
              </w:rPr>
              <w:t>Osteoporosis co-occurrent and due to multiple myeloma</w:t>
            </w:r>
          </w:p>
        </w:tc>
        <w:tc>
          <w:tcPr>
            <w:tcW w:w="1197" w:type="dxa"/>
            <w:hideMark/>
          </w:tcPr>
          <w:p w14:paraId="0439B5A9" w14:textId="14244F4F" w:rsidR="00ED585E" w:rsidRPr="00ED585E" w:rsidRDefault="00ED585E" w:rsidP="00ED585E">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ED585E">
              <w:rPr>
                <w:color w:val="333333"/>
                <w:sz w:val="22"/>
                <w:szCs w:val="22"/>
              </w:rPr>
              <w:t>Condition</w:t>
            </w:r>
          </w:p>
        </w:tc>
        <w:tc>
          <w:tcPr>
            <w:tcW w:w="1333" w:type="dxa"/>
            <w:hideMark/>
          </w:tcPr>
          <w:p w14:paraId="34FABD3B" w14:textId="2B342C25" w:rsidR="00ED585E" w:rsidRPr="00ED585E" w:rsidRDefault="00ED585E" w:rsidP="00ED585E">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ED585E">
              <w:rPr>
                <w:color w:val="333333"/>
                <w:sz w:val="22"/>
                <w:szCs w:val="22"/>
              </w:rPr>
              <w:t>SNOMED</w:t>
            </w:r>
          </w:p>
        </w:tc>
        <w:tc>
          <w:tcPr>
            <w:tcW w:w="1097" w:type="dxa"/>
            <w:hideMark/>
          </w:tcPr>
          <w:p w14:paraId="123A5A0D" w14:textId="6E904BD6" w:rsidR="00ED585E" w:rsidRPr="00ED585E" w:rsidRDefault="00ED585E" w:rsidP="00ED585E">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ED585E">
              <w:rPr>
                <w:color w:val="333333"/>
                <w:sz w:val="22"/>
                <w:szCs w:val="22"/>
              </w:rPr>
              <w:t>YES</w:t>
            </w:r>
          </w:p>
        </w:tc>
        <w:tc>
          <w:tcPr>
            <w:tcW w:w="1440" w:type="dxa"/>
            <w:hideMark/>
          </w:tcPr>
          <w:p w14:paraId="639D617D" w14:textId="757B5459" w:rsidR="00ED585E" w:rsidRPr="00ED585E" w:rsidRDefault="00ED585E" w:rsidP="00ED585E">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ED585E">
              <w:rPr>
                <w:color w:val="333333"/>
                <w:sz w:val="22"/>
                <w:szCs w:val="22"/>
              </w:rPr>
              <w:t>YES</w:t>
            </w:r>
          </w:p>
        </w:tc>
        <w:tc>
          <w:tcPr>
            <w:tcW w:w="1323" w:type="dxa"/>
            <w:hideMark/>
          </w:tcPr>
          <w:p w14:paraId="27B1DE2A" w14:textId="50614D58" w:rsidR="00ED585E" w:rsidRPr="00ED585E" w:rsidRDefault="00ED585E" w:rsidP="00ED585E">
            <w:pPr>
              <w:pStyle w:val="BodyText12"/>
              <w:spacing w:after="0"/>
              <w:cnfStyle w:val="000000000000" w:firstRow="0" w:lastRow="0" w:firstColumn="0" w:lastColumn="0" w:oddVBand="0" w:evenVBand="0" w:oddHBand="0" w:evenHBand="0" w:firstRowFirstColumn="0" w:firstRowLastColumn="0" w:lastRowFirstColumn="0" w:lastRowLastColumn="0"/>
              <w:rPr>
                <w:sz w:val="22"/>
                <w:szCs w:val="22"/>
              </w:rPr>
            </w:pPr>
            <w:r w:rsidRPr="00ED585E">
              <w:rPr>
                <w:color w:val="333333"/>
                <w:sz w:val="22"/>
                <w:szCs w:val="22"/>
              </w:rPr>
              <w:t>NO</w:t>
            </w:r>
          </w:p>
        </w:tc>
      </w:tr>
    </w:tbl>
    <w:p w14:paraId="6A3A0FCD" w14:textId="77777777" w:rsidR="00F60C4A" w:rsidRPr="00DC582C" w:rsidRDefault="00F60C4A" w:rsidP="0038213D">
      <w:pPr>
        <w:pStyle w:val="Heading2"/>
      </w:pPr>
      <w:bookmarkStart w:id="21" w:name="_Ref21790912"/>
      <w:bookmarkStart w:id="22" w:name="_Toc22404676"/>
      <w:r w:rsidRPr="00DC582C">
        <w:t>Negative Control</w:t>
      </w:r>
      <w:r>
        <w:t xml:space="preserve"> Outcomes</w:t>
      </w:r>
      <w:bookmarkEnd w:id="21"/>
      <w:bookmarkEnd w:id="22"/>
    </w:p>
    <w:p w14:paraId="507D09CF" w14:textId="50C588DA" w:rsidR="00F60C4A" w:rsidRDefault="00F60C4A" w:rsidP="0038213D">
      <w:pPr>
        <w:pStyle w:val="BodyText11"/>
      </w:pPr>
      <w:r w:rsidRPr="00DC582C">
        <w:t>Negative control outcomes</w:t>
      </w:r>
      <w:r>
        <w:t xml:space="preserve"> are those</w:t>
      </w:r>
      <w:r w:rsidRPr="00DC582C">
        <w:t xml:space="preserve"> determined a priori to have no association with the exposure of interest.</w:t>
      </w:r>
      <w:r>
        <w:t xml:space="preserve"> We will use the same set of negative control outcomes as an earlier study.</w:t>
      </w:r>
      <w:r w:rsidR="004B4C53">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4B4C53">
        <w:instrText xml:space="preserve"> ADDIN EN.CITE </w:instrText>
      </w:r>
      <w:r w:rsidR="004B4C53">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4B4C53">
        <w:instrText xml:space="preserve"> ADDIN EN.CITE.DATA </w:instrText>
      </w:r>
      <w:r w:rsidR="004B4C53">
        <w:fldChar w:fldCharType="end"/>
      </w:r>
      <w:r w:rsidR="004B4C53">
        <w:fldChar w:fldCharType="separate"/>
      </w:r>
      <w:r w:rsidR="004B4C53" w:rsidRPr="004B4C53">
        <w:rPr>
          <w:noProof/>
          <w:vertAlign w:val="superscript"/>
        </w:rPr>
        <w:t>2</w:t>
      </w:r>
      <w:r w:rsidR="004B4C53">
        <w:fldChar w:fldCharType="end"/>
      </w:r>
      <w:r>
        <w:t xml:space="preserve"> Briefly, in this study we identified outcomes as follows: </w:t>
      </w:r>
      <w:r w:rsidRPr="006F2D8A">
        <w:t xml:space="preserve">Person counts of all potential drug-condition pairs are reviewed in observational data; this person count data helps determine which pairs are even </w:t>
      </w:r>
      <w:r w:rsidR="00D673E6">
        <w:t>feasible</w:t>
      </w:r>
      <w:r w:rsidR="00D673E6" w:rsidRPr="006F2D8A">
        <w:t xml:space="preserve"> </w:t>
      </w:r>
      <w:r w:rsidRPr="006F2D8A">
        <w:t xml:space="preserve">for use in calibration. Given the list of potential drug-condition pairs, the concepts in the pairs must meet the following requirements to be considered as negative controls: (1) that there is no Medline abstract where the </w:t>
      </w:r>
      <w:proofErr w:type="spellStart"/>
      <w:r w:rsidRPr="006F2D8A">
        <w:t>MeSH</w:t>
      </w:r>
      <w:proofErr w:type="spellEnd"/>
      <w:r w:rsidRPr="006F2D8A">
        <w:t xml:space="preserve"> terms suggest a negative association between the drug and the condition</w:t>
      </w:r>
      <w:r w:rsidR="004B4C53">
        <w:fldChar w:fldCharType="begin">
          <w:fldData xml:space="preserve">PEVuZE5vdGU+PENpdGU+PEF1dGhvcj5XaW5uZW5idXJnPC9BdXRob3I+PFllYXI+MjAxNTwvWWVh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</w:fldData>
        </w:fldChar>
      </w:r>
      <w:r w:rsidR="003B5170">
        <w:instrText xml:space="preserve"> ADDIN EN.CITE </w:instrText>
      </w:r>
      <w:r w:rsidR="003B5170">
        <w:fldChar w:fldCharType="begin">
          <w:fldData xml:space="preserve">PEVuZE5vdGU+PENpdGU+PEF1dGhvcj5XaW5uZW5idXJnPC9BdXRob3I+PFllYXI+MjAxNTwvWWVh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2</w:t>
      </w:r>
      <w:r w:rsidR="004B4C53">
        <w:fldChar w:fldCharType="end"/>
      </w:r>
      <w:r w:rsidRPr="006F2D8A">
        <w:t>, (2) that there is no mention of the drug-condition pair on a US Product Label in the “Adverse Drug Reactions” or “</w:t>
      </w:r>
      <w:proofErr w:type="spellStart"/>
      <w:r w:rsidRPr="006F2D8A">
        <w:t>Postmarketing</w:t>
      </w:r>
      <w:proofErr w:type="spellEnd"/>
      <w:r w:rsidRPr="006F2D8A">
        <w:t>” section</w:t>
      </w:r>
      <w:r w:rsidR="004B4C53">
        <w:fldChar w:fldCharType="begin">
          <w:fldData xml:space="preserve">PEVuZE5vdGU+PENpdGU+PEF1dGhvcj5EdWtlPC9BdXRob3I+PFllYXI+MjAxMzwvWWVhcj48UmVj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qc3RhbmRhcmRzPC9rZXl3b3JkPjwva2V5d29yZHM+PGRh
dGVzPjx5ZWFyPjIwMTM8L3llYXI+PHB1Yi1kYXRlcz48ZGF0ZT5NYXI8L2RhdGU+PC9wdWItZGF0
ZXM+PC9kYXRlcz48aXNibj4xMDUzLTg1Njk8L2lzYm4+PGFjY2Vzc2lvbi1udW0+MjMwNDI1ODQ8
L2FjY2Vzc2lvbi1udW0+PHVybHM+PC91cmxzPjxlbGVjdHJvbmljLXJlc291cmNlLW51bT4xMC4x
MDAyL3Bkcy4zMzUxPC9lbGVjdHJvbmljLXJlc291cmNlLW51bT48cmVtb3RlLWRhdGFiYXNlLXBy
b3ZpZGVyPk5MTTwvcmVtb3RlLWRhdGFiYXNlLXByb3ZpZGVyPjxsYW5ndWFnZT5lbmc8L2xhbmd1
YWdlPjwvcmVjb3JkPjwvQ2l0ZT48L0VuZE5vdGU+
</w:fldData>
        </w:fldChar>
      </w:r>
      <w:r w:rsidR="003B5170">
        <w:instrText xml:space="preserve"> ADDIN EN.CITE </w:instrText>
      </w:r>
      <w:r w:rsidR="003B5170">
        <w:fldChar w:fldCharType="begin">
          <w:fldData xml:space="preserve">PEVuZE5vdGU+PENpdGU+PEF1dGhvcj5EdWtlPC9BdXRob3I+PFllYXI+MjAxMzwvWWVhcj48UmVj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qc3RhbmRhcmRzPC9rZXl3b3JkPjwva2V5d29yZHM+PGRh
dGVzPjx5ZWFyPjIwMTM8L3llYXI+PHB1Yi1kYXRlcz48ZGF0ZT5NYXI8L2RhdGU+PC9wdWItZGF0
ZXM+PC9kYXRlcz48aXNibj4xMDUzLTg1Njk8L2lzYm4+PGFjY2Vzc2lvbi1udW0+MjMwNDI1ODQ8
L2FjY2Vzc2lvbi1udW0+PHVybHM+PC91cmxzPjxlbGVjdHJvbmljLXJlc291cmNlLW51bT4xMC4x
MDAyL3Bkcy4zMzUxPC9lbGVjdHJvbmljLXJlc291cmNlLW51bT48cmVtb3RlLWRhdGFiYXNlLXBy
b3ZpZGVyPk5MTTwvcmVtb3RlLWRhdGFiYXNlLXByb3ZpZGVyPjxsYW5ndWFnZT5lbmc8L2xhbmd1
YWdlPjwvcmVjb3JkPjwvQ2l0ZT48L0VuZE5vdGU+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3</w:t>
      </w:r>
      <w:r w:rsidR="004B4C53">
        <w:fldChar w:fldCharType="end"/>
      </w:r>
      <w:r w:rsidRPr="006F2D8A">
        <w:t>, (3) there are no US spontaneous reports suggesting that the pair is in an adverse event relationship</w:t>
      </w:r>
      <w:r w:rsidR="004B4C53">
        <w:fldChar w:fldCharType="begin">
          <w:fldData xml:space="preserve">PEVuZE5vdGU+PENpdGU+PEF1dGhvcj5CYW5kYTwvQXV0aG9yPjxZZWFyPjIwMTY8L1llYXI+PFJl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0ODMt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</w:fldData>
        </w:fldChar>
      </w:r>
      <w:r w:rsidR="003B5170">
        <w:instrText xml:space="preserve"> ADDIN EN.CITE </w:instrText>
      </w:r>
      <w:r w:rsidR="003B5170">
        <w:fldChar w:fldCharType="begin">
          <w:fldData xml:space="preserve">PEVuZE5vdGU+PENpdGU+PEF1dGhvcj5CYW5kYTwvQXV0aG9yPjxZZWFyPjIwMTY8L1llYXI+PFJl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0ODMt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4 15</w:t>
      </w:r>
      <w:r w:rsidR="004B4C53">
        <w:fldChar w:fldCharType="end"/>
      </w:r>
      <w:r>
        <w:t>,</w:t>
      </w:r>
      <w:r w:rsidRPr="006F2D8A">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w:t>
      </w:r>
      <w:r w:rsidR="008D5CDD">
        <w:t xml:space="preserve">of </w:t>
      </w:r>
      <w:r w:rsidRPr="006F2D8A">
        <w:t xml:space="preserve">a broad concept that has a child that is more </w:t>
      </w:r>
      <w:r w:rsidRPr="006F2D8A">
        <w:lastRenderedPageBreak/>
        <w:t>specific).  The remaining concepts are “optimized”, meaning parent concepts remove children as defined by the OMOP Vocabulary (e.g. if both “Non-Hodgkin’s Lymphoma” and “B-Cell Lymphoma” we</w:t>
      </w:r>
      <w:r w:rsidR="008D5CDD">
        <w:t>re</w:t>
      </w:r>
      <w:r w:rsidRPr="006F2D8A">
        <w:t xml:space="preserve"> selected, </w:t>
      </w:r>
      <w:r w:rsidR="008D5CDD">
        <w:t xml:space="preserve">the </w:t>
      </w:r>
      <w:r w:rsidRPr="006F2D8A">
        <w:t>child concept “B-Cell Lymphoma would be removed for its parent “Non-Hodgkin’s Lymphoma”).  Once potential negative control candidates are selected, manual clinical review to exclude any pairs that may still be in a causal relationship or similar to the study outcome should be performed to select the top 50</w:t>
      </w:r>
      <w:r>
        <w:t xml:space="preserve"> or so</w:t>
      </w:r>
      <w:r w:rsidRPr="006F2D8A">
        <w:t xml:space="preserve"> concepts by patient exposure. </w:t>
      </w:r>
    </w:p>
    <w:p w14:paraId="67EE17F9" w14:textId="451FEEE8" w:rsidR="00F60C4A" w:rsidRDefault="00F60C4A" w:rsidP="0038213D">
      <w:pPr>
        <w:pStyle w:val="BodyText11"/>
      </w:pPr>
      <w:r w:rsidRPr="00DC582C">
        <w:t>The 3</w:t>
      </w:r>
      <w:r w:rsidR="000C61BA">
        <w:t>7</w:t>
      </w:r>
      <w:r w:rsidRPr="00DC582C">
        <w:t xml:space="preserve"> negative control outcomes</w:t>
      </w:r>
      <w:r>
        <w:t xml:space="preserve"> we will be using from the prior study are as follows:</w:t>
      </w:r>
    </w:p>
    <w:p w14:paraId="341A9A21" w14:textId="77777777" w:rsidR="00F60C4A" w:rsidRDefault="00F60C4A" w:rsidP="0038213D">
      <w:pPr>
        <w:pStyle w:val="Numbered11-1"/>
        <w:spacing w:after="0"/>
      </w:pPr>
      <w:r>
        <w:t>Achilles tendinitis</w:t>
      </w:r>
    </w:p>
    <w:p w14:paraId="7B97A253" w14:textId="77777777" w:rsidR="00F60C4A" w:rsidRDefault="00F60C4A" w:rsidP="0038213D">
      <w:pPr>
        <w:pStyle w:val="Numbered11-1"/>
        <w:spacing w:after="0"/>
      </w:pPr>
      <w:r>
        <w:t>Atrophic vaginitis</w:t>
      </w:r>
    </w:p>
    <w:p w14:paraId="033B4F27" w14:textId="77777777" w:rsidR="00F60C4A" w:rsidRDefault="00F60C4A" w:rsidP="0038213D">
      <w:pPr>
        <w:pStyle w:val="Numbered11-1"/>
        <w:spacing w:after="0"/>
      </w:pPr>
      <w:r>
        <w:t>Breath smells unpleasant</w:t>
      </w:r>
    </w:p>
    <w:p w14:paraId="15584E88" w14:textId="77777777" w:rsidR="00F60C4A" w:rsidRDefault="00F60C4A" w:rsidP="0038213D">
      <w:pPr>
        <w:pStyle w:val="Numbered11-1"/>
        <w:spacing w:after="0"/>
      </w:pPr>
      <w:r>
        <w:t>Bronchiectasis</w:t>
      </w:r>
    </w:p>
    <w:p w14:paraId="77C97632" w14:textId="77777777" w:rsidR="00F60C4A" w:rsidRDefault="00F60C4A" w:rsidP="0038213D">
      <w:pPr>
        <w:pStyle w:val="Numbered11-1"/>
        <w:spacing w:after="0"/>
      </w:pPr>
      <w:r>
        <w:t>Disorders of initiating and maintaining sleep</w:t>
      </w:r>
    </w:p>
    <w:p w14:paraId="06C85541" w14:textId="77777777" w:rsidR="00F60C4A" w:rsidRDefault="00F60C4A" w:rsidP="0038213D">
      <w:pPr>
        <w:pStyle w:val="Numbered11-1"/>
        <w:spacing w:after="0"/>
      </w:pPr>
      <w:r>
        <w:t>Ear problem</w:t>
      </w:r>
    </w:p>
    <w:p w14:paraId="69572D10" w14:textId="77777777" w:rsidR="00F60C4A" w:rsidRDefault="00F60C4A" w:rsidP="0038213D">
      <w:pPr>
        <w:pStyle w:val="Numbered11-1"/>
        <w:spacing w:after="0"/>
      </w:pPr>
      <w:r>
        <w:t>Falls</w:t>
      </w:r>
    </w:p>
    <w:p w14:paraId="5068B62C" w14:textId="77777777" w:rsidR="00F60C4A" w:rsidRDefault="00F60C4A" w:rsidP="0038213D">
      <w:pPr>
        <w:pStyle w:val="Numbered11-1"/>
        <w:spacing w:after="0"/>
      </w:pPr>
      <w:r>
        <w:t>Foot-drop</w:t>
      </w:r>
    </w:p>
    <w:p w14:paraId="5C219D62" w14:textId="77777777" w:rsidR="00F60C4A" w:rsidRDefault="00F60C4A" w:rsidP="0038213D">
      <w:pPr>
        <w:pStyle w:val="Numbered11-1"/>
        <w:spacing w:after="0"/>
      </w:pPr>
      <w:r>
        <w:t>Ganglion and cyst of synovium, tendon and bursa</w:t>
      </w:r>
    </w:p>
    <w:p w14:paraId="109FABEB" w14:textId="77777777" w:rsidR="00F60C4A" w:rsidRDefault="00F60C4A" w:rsidP="0038213D">
      <w:pPr>
        <w:pStyle w:val="Numbered11-1"/>
        <w:spacing w:after="0"/>
      </w:pPr>
      <w:r>
        <w:t>Hemangioma</w:t>
      </w:r>
    </w:p>
    <w:p w14:paraId="58931EC0" w14:textId="77777777" w:rsidR="00F60C4A" w:rsidRDefault="00F60C4A" w:rsidP="0038213D">
      <w:pPr>
        <w:pStyle w:val="Numbered11-1"/>
        <w:spacing w:after="0"/>
      </w:pPr>
      <w:r>
        <w:t>Hydrocele</w:t>
      </w:r>
    </w:p>
    <w:p w14:paraId="1F0F976D" w14:textId="77777777" w:rsidR="00F60C4A" w:rsidRDefault="00F60C4A" w:rsidP="0038213D">
      <w:pPr>
        <w:pStyle w:val="Numbered11-1"/>
        <w:spacing w:after="0"/>
      </w:pPr>
      <w:r>
        <w:t>Hyperthyroidism</w:t>
      </w:r>
    </w:p>
    <w:p w14:paraId="3430E4C0" w14:textId="77777777" w:rsidR="00F60C4A" w:rsidRDefault="00F60C4A" w:rsidP="0038213D">
      <w:pPr>
        <w:pStyle w:val="Numbered11-1"/>
        <w:spacing w:after="0"/>
      </w:pPr>
      <w:r>
        <w:t>Impaired glucose tolerance</w:t>
      </w:r>
    </w:p>
    <w:p w14:paraId="52C45D69" w14:textId="77777777" w:rsidR="00F60C4A" w:rsidRDefault="00F60C4A" w:rsidP="0038213D">
      <w:pPr>
        <w:pStyle w:val="Numbered11-1"/>
        <w:spacing w:after="0"/>
      </w:pPr>
      <w:r>
        <w:t>Impingement syndrome of shoulder region</w:t>
      </w:r>
    </w:p>
    <w:p w14:paraId="52405FCF" w14:textId="77777777" w:rsidR="00F60C4A" w:rsidRDefault="00F60C4A" w:rsidP="0038213D">
      <w:pPr>
        <w:pStyle w:val="Numbered11-1"/>
        <w:spacing w:after="0"/>
      </w:pPr>
      <w:r>
        <w:t>Impotence</w:t>
      </w:r>
    </w:p>
    <w:p w14:paraId="0AA859CD" w14:textId="77777777" w:rsidR="00F60C4A" w:rsidRDefault="00F60C4A" w:rsidP="0038213D">
      <w:pPr>
        <w:pStyle w:val="Numbered11-1"/>
        <w:spacing w:after="0"/>
      </w:pPr>
      <w:r>
        <w:t>Incontinence of feces</w:t>
      </w:r>
    </w:p>
    <w:p w14:paraId="7789B987" w14:textId="77777777" w:rsidR="00F60C4A" w:rsidRDefault="00F60C4A" w:rsidP="0038213D">
      <w:pPr>
        <w:pStyle w:val="Numbered11-1"/>
        <w:spacing w:after="0"/>
      </w:pPr>
      <w:r>
        <w:t>Interpersonal relationship finding</w:t>
      </w:r>
    </w:p>
    <w:p w14:paraId="799F68C0" w14:textId="77777777" w:rsidR="00F60C4A" w:rsidRDefault="00F60C4A" w:rsidP="0038213D">
      <w:pPr>
        <w:pStyle w:val="Numbered11-1"/>
        <w:spacing w:after="0"/>
      </w:pPr>
      <w:r>
        <w:t>Irregular periods</w:t>
      </w:r>
    </w:p>
    <w:p w14:paraId="73827F90" w14:textId="77777777" w:rsidR="00F60C4A" w:rsidRDefault="00F60C4A" w:rsidP="0038213D">
      <w:pPr>
        <w:pStyle w:val="Numbered11-1"/>
        <w:spacing w:after="0"/>
      </w:pPr>
      <w:r>
        <w:t>Irritability and anger</w:t>
      </w:r>
    </w:p>
    <w:p w14:paraId="7064B437" w14:textId="77777777" w:rsidR="00F60C4A" w:rsidRDefault="00F60C4A" w:rsidP="0038213D">
      <w:pPr>
        <w:pStyle w:val="Numbered11-1"/>
        <w:spacing w:after="0"/>
      </w:pPr>
      <w:r>
        <w:t>Joint stiffness</w:t>
      </w:r>
    </w:p>
    <w:p w14:paraId="62629A63" w14:textId="77777777" w:rsidR="00F60C4A" w:rsidRDefault="00F60C4A" w:rsidP="0038213D">
      <w:pPr>
        <w:pStyle w:val="Numbered11-1"/>
        <w:spacing w:after="0"/>
      </w:pPr>
      <w:r>
        <w:t>Loss of sense of smell</w:t>
      </w:r>
    </w:p>
    <w:p w14:paraId="7BC9C444" w14:textId="77777777" w:rsidR="00F60C4A" w:rsidRDefault="00F60C4A" w:rsidP="0038213D">
      <w:pPr>
        <w:pStyle w:val="Numbered11-1"/>
        <w:spacing w:after="0"/>
      </w:pPr>
      <w:r>
        <w:t>Mixed hyperlipidemia</w:t>
      </w:r>
    </w:p>
    <w:p w14:paraId="067B7206" w14:textId="77777777" w:rsidR="00F60C4A" w:rsidRDefault="00F60C4A" w:rsidP="0038213D">
      <w:pPr>
        <w:pStyle w:val="Numbered11-1"/>
        <w:spacing w:after="0"/>
      </w:pPr>
      <w:r>
        <w:t>Osteitis deformans</w:t>
      </w:r>
    </w:p>
    <w:p w14:paraId="48D1F379" w14:textId="77777777" w:rsidR="00F60C4A" w:rsidRDefault="00F60C4A" w:rsidP="0038213D">
      <w:pPr>
        <w:pStyle w:val="Numbered11-1"/>
        <w:spacing w:after="0"/>
      </w:pPr>
      <w:r>
        <w:t>Panic attack</w:t>
      </w:r>
    </w:p>
    <w:p w14:paraId="397631A3" w14:textId="77777777" w:rsidR="00F60C4A" w:rsidRDefault="00F60C4A" w:rsidP="0038213D">
      <w:pPr>
        <w:pStyle w:val="Numbered11-1"/>
        <w:spacing w:after="0"/>
      </w:pPr>
      <w:r>
        <w:t>Perforation of tympanic membrane</w:t>
      </w:r>
    </w:p>
    <w:p w14:paraId="065B1B67" w14:textId="77777777" w:rsidR="00F60C4A" w:rsidRDefault="00F60C4A" w:rsidP="0038213D">
      <w:pPr>
        <w:pStyle w:val="Numbered11-1"/>
        <w:spacing w:after="0"/>
      </w:pPr>
      <w:r>
        <w:t>Pes planus</w:t>
      </w:r>
    </w:p>
    <w:p w14:paraId="048C2B28" w14:textId="77777777" w:rsidR="00F60C4A" w:rsidRDefault="00F60C4A" w:rsidP="0038213D">
      <w:pPr>
        <w:pStyle w:val="Numbered11-1"/>
        <w:spacing w:after="0"/>
      </w:pPr>
      <w:r>
        <w:t>Premature menopause</w:t>
      </w:r>
    </w:p>
    <w:p w14:paraId="106043D3" w14:textId="77777777" w:rsidR="00F60C4A" w:rsidRDefault="00F60C4A" w:rsidP="0038213D">
      <w:pPr>
        <w:pStyle w:val="Numbered11-1"/>
        <w:spacing w:after="0"/>
      </w:pPr>
      <w:r>
        <w:t>Prolapse of female genital organs</w:t>
      </w:r>
    </w:p>
    <w:p w14:paraId="5816A229" w14:textId="77777777" w:rsidR="00F60C4A" w:rsidRDefault="00F60C4A" w:rsidP="0038213D">
      <w:pPr>
        <w:pStyle w:val="Numbered11-1"/>
        <w:spacing w:after="0"/>
      </w:pPr>
      <w:r>
        <w:t>Pure hypercholesterolemia</w:t>
      </w:r>
    </w:p>
    <w:p w14:paraId="7757D4AF" w14:textId="77777777" w:rsidR="00F60C4A" w:rsidRDefault="00F60C4A" w:rsidP="0038213D">
      <w:pPr>
        <w:pStyle w:val="Numbered11-1"/>
        <w:spacing w:after="0"/>
      </w:pPr>
      <w:r>
        <w:t>Respiratory symptom</w:t>
      </w:r>
    </w:p>
    <w:p w14:paraId="7F873CF3" w14:textId="77777777" w:rsidR="00F60C4A" w:rsidRDefault="00F60C4A" w:rsidP="0038213D">
      <w:pPr>
        <w:pStyle w:val="Numbered11-1"/>
        <w:spacing w:after="0"/>
      </w:pPr>
      <w:r>
        <w:t>Restless legs</w:t>
      </w:r>
    </w:p>
    <w:p w14:paraId="023A2E64" w14:textId="77777777" w:rsidR="00F60C4A" w:rsidRDefault="00F60C4A" w:rsidP="0038213D">
      <w:pPr>
        <w:pStyle w:val="Numbered11-1"/>
        <w:spacing w:after="0"/>
      </w:pPr>
      <w:r>
        <w:t>Restlessness and agitation</w:t>
      </w:r>
    </w:p>
    <w:p w14:paraId="0D126C67" w14:textId="77777777" w:rsidR="00F60C4A" w:rsidRDefault="00F60C4A" w:rsidP="0038213D">
      <w:pPr>
        <w:pStyle w:val="Numbered11-1"/>
        <w:spacing w:after="0"/>
      </w:pPr>
      <w:r>
        <w:t>Rosacea</w:t>
      </w:r>
    </w:p>
    <w:p w14:paraId="16D55622" w14:textId="77777777" w:rsidR="00F60C4A" w:rsidRDefault="00F60C4A" w:rsidP="0038213D">
      <w:pPr>
        <w:pStyle w:val="Numbered11-1"/>
        <w:spacing w:after="0"/>
      </w:pPr>
      <w:r>
        <w:t>Simple goiter</w:t>
      </w:r>
    </w:p>
    <w:p w14:paraId="11560EFE" w14:textId="77777777" w:rsidR="00F60C4A" w:rsidRDefault="00F60C4A" w:rsidP="0038213D">
      <w:pPr>
        <w:pStyle w:val="Numbered11-1"/>
        <w:spacing w:after="0"/>
      </w:pPr>
      <w:r>
        <w:t>Skin sensation disturbance</w:t>
      </w:r>
    </w:p>
    <w:p w14:paraId="2D89D6CA" w14:textId="77777777" w:rsidR="00F60C4A" w:rsidRDefault="00F60C4A" w:rsidP="0038213D">
      <w:pPr>
        <w:pStyle w:val="Numbered11-1"/>
        <w:spacing w:after="0"/>
      </w:pPr>
      <w:r>
        <w:t>Snapping thumb syndrome</w:t>
      </w:r>
    </w:p>
    <w:p w14:paraId="1C01E188" w14:textId="77777777" w:rsidR="00F60C4A" w:rsidRDefault="00F60C4A" w:rsidP="0038213D">
      <w:pPr>
        <w:pStyle w:val="Numbered11-1"/>
        <w:spacing w:after="0"/>
      </w:pPr>
      <w:r>
        <w:t>Urinary symptoms</w:t>
      </w:r>
    </w:p>
    <w:p w14:paraId="0F35EDF2" w14:textId="77777777" w:rsidR="00F60C4A" w:rsidRDefault="00F60C4A" w:rsidP="0038213D">
      <w:pPr>
        <w:pStyle w:val="Numbered11-1"/>
        <w:numPr>
          <w:ilvl w:val="0"/>
          <w:numId w:val="0"/>
        </w:numPr>
        <w:spacing w:after="0"/>
      </w:pPr>
    </w:p>
    <w:p w14:paraId="22F61C58" w14:textId="77777777" w:rsidR="00F60C4A" w:rsidRPr="00AA6714" w:rsidRDefault="00F60C4A" w:rsidP="0038213D">
      <w:pPr>
        <w:pStyle w:val="Numbered11-1"/>
        <w:numPr>
          <w:ilvl w:val="0"/>
          <w:numId w:val="0"/>
        </w:numPr>
        <w:spacing w:after="0"/>
      </w:pPr>
      <w:r>
        <w:t>We will identify a negative control outcome occurrence as the first occurrence of the negative control concept or any of its descendants in any position in the patient’s record.</w:t>
      </w:r>
    </w:p>
    <w:p w14:paraId="56AA195F" w14:textId="77777777" w:rsidR="00F60C4A" w:rsidRDefault="00F60C4A" w:rsidP="0038213D">
      <w:pPr>
        <w:pStyle w:val="Heading2"/>
      </w:pPr>
      <w:bookmarkStart w:id="23" w:name="_Toc22404677"/>
      <w:r>
        <w:t>Exposure(s) of Interest</w:t>
      </w:r>
      <w:bookmarkEnd w:id="23"/>
    </w:p>
    <w:p w14:paraId="569C38F3" w14:textId="3A4A482A" w:rsidR="00F60C4A" w:rsidRPr="0053367A" w:rsidRDefault="00F60C4A" w:rsidP="0038213D">
      <w:pPr>
        <w:pStyle w:val="BodyText11"/>
      </w:pPr>
      <w:r>
        <w:t xml:space="preserve">Our exposure of interest is any drug containing the ingredient acetaminophen (concept ID </w:t>
      </w:r>
      <w:r w:rsidRPr="00DD7F56">
        <w:t>1125315</w:t>
      </w:r>
      <w:r>
        <w:t xml:space="preserve">). See </w:t>
      </w:r>
      <w:r w:rsidRPr="00117EF7">
        <w:t>Appendix A</w:t>
      </w:r>
      <w:r>
        <w:t xml:space="preserve"> for a full list of the drug codes in </w:t>
      </w:r>
      <w:r w:rsidR="000621DB">
        <w:t xml:space="preserve">CPRD </w:t>
      </w:r>
      <w:r>
        <w:t xml:space="preserve">that </w:t>
      </w:r>
      <w:r w:rsidR="00730348">
        <w:t>fall under</w:t>
      </w:r>
      <w:r>
        <w:t xml:space="preserve"> this definition.</w:t>
      </w:r>
    </w:p>
    <w:p w14:paraId="4241A5EF" w14:textId="77777777" w:rsidR="00F60C4A" w:rsidRDefault="00F60C4A" w:rsidP="0038213D">
      <w:pPr>
        <w:pStyle w:val="Heading2"/>
      </w:pPr>
      <w:bookmarkStart w:id="24" w:name="_Toc22404678"/>
      <w:r>
        <w:lastRenderedPageBreak/>
        <w:t>Other Variables of Interest</w:t>
      </w:r>
      <w:bookmarkEnd w:id="24"/>
    </w:p>
    <w:p w14:paraId="6B878BA0" w14:textId="69B0F5F5" w:rsidR="00F60C4A" w:rsidRPr="00987B41" w:rsidRDefault="00F60C4A" w:rsidP="0038213D">
      <w:pPr>
        <w:pStyle w:val="BodyText11"/>
      </w:pPr>
      <w:r>
        <w:t xml:space="preserve">Other variables are captured at the index date to address potential confounding. The definition of the index date varies, as explained in Section </w:t>
      </w:r>
      <w:r w:rsidR="004E2AEE">
        <w:fldChar w:fldCharType="begin"/>
      </w:r>
      <w:r w:rsidR="004E2AEE">
        <w:instrText xml:space="preserve"> REF _Ref20744291 \r \h </w:instrText>
      </w:r>
      <w:r w:rsidR="004E2AEE">
        <w:fldChar w:fldCharType="separate"/>
      </w:r>
      <w:r w:rsidR="004E2AEE">
        <w:t>10</w:t>
      </w:r>
      <w:r w:rsidR="004E2AEE">
        <w:fldChar w:fldCharType="end"/>
      </w:r>
      <w:r w:rsidR="004E2AEE">
        <w:t>.</w:t>
      </w:r>
    </w:p>
    <w:p w14:paraId="4A04761B" w14:textId="396171FA" w:rsidR="00F60C4A" w:rsidRDefault="004E2AEE" w:rsidP="00CD10A0">
      <w:pPr>
        <w:pStyle w:val="Heading3"/>
      </w:pPr>
      <w:bookmarkStart w:id="25" w:name="_Toc22404679"/>
      <w:r w:rsidRPr="00CD10A0">
        <w:t>Case</w:t>
      </w:r>
      <w:r>
        <w:t>-control</w:t>
      </w:r>
      <w:r w:rsidR="00D41DBF">
        <w:t xml:space="preserve"> designs</w:t>
      </w:r>
      <w:r>
        <w:t xml:space="preserve">: </w:t>
      </w:r>
      <w:r w:rsidR="00F60C4A">
        <w:t>Variables used for matching</w:t>
      </w:r>
      <w:bookmarkEnd w:id="25"/>
    </w:p>
    <w:p w14:paraId="2833C2C0" w14:textId="77777777" w:rsidR="00F60C4A" w:rsidRPr="00987B41" w:rsidRDefault="00F60C4A" w:rsidP="0038213D">
      <w:pPr>
        <w:pStyle w:val="BodyText11"/>
      </w:pPr>
      <w:r>
        <w:t>As will be discussed later, several studies match cases to controls. This matching is almost always done on these variables:</w:t>
      </w:r>
    </w:p>
    <w:p w14:paraId="64C30A87" w14:textId="69056945" w:rsidR="00F60C4A" w:rsidRDefault="00F60C4A" w:rsidP="0038213D">
      <w:pPr>
        <w:pStyle w:val="Bullet11-1"/>
      </w:pPr>
      <w:r>
        <w:t>Age at index date</w:t>
      </w:r>
      <w:r w:rsidR="004B4C53">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 </w:instrText>
      </w:r>
      <w:r w:rsidR="003B5170">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6-20</w:t>
      </w:r>
      <w:r w:rsidR="004B4C53">
        <w:fldChar w:fldCharType="end"/>
      </w:r>
    </w:p>
    <w:p w14:paraId="2977C186" w14:textId="176085C8" w:rsidR="00F60C4A" w:rsidRDefault="00F60C4A" w:rsidP="0038213D">
      <w:pPr>
        <w:pStyle w:val="Bullet11-1"/>
      </w:pPr>
      <w:r>
        <w:t>Sex</w:t>
      </w:r>
      <w:r w:rsidR="004B4C53">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 </w:instrText>
      </w:r>
      <w:r w:rsidR="003B5170">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6-20</w:t>
      </w:r>
      <w:r w:rsidR="004B4C53">
        <w:fldChar w:fldCharType="end"/>
      </w:r>
    </w:p>
    <w:p w14:paraId="7247FB68" w14:textId="71CDF1E6" w:rsidR="00F60C4A" w:rsidRDefault="00F60C4A" w:rsidP="0038213D">
      <w:pPr>
        <w:pStyle w:val="Bullet11-1"/>
      </w:pPr>
      <w:r>
        <w:t>Index date</w:t>
      </w:r>
      <w:r w:rsidR="004B4C53">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 </w:instrText>
      </w:r>
      <w:r w:rsidR="003B5170">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6-20</w:t>
      </w:r>
      <w:r w:rsidR="004B4C53">
        <w:fldChar w:fldCharType="end"/>
      </w:r>
    </w:p>
    <w:p w14:paraId="4E84BACB" w14:textId="3A738D7B" w:rsidR="00F60C4A" w:rsidRDefault="00F60C4A" w:rsidP="0038213D">
      <w:pPr>
        <w:pStyle w:val="Bullet11-1"/>
      </w:pPr>
      <w:r>
        <w:t>Time observed prior to the index date</w:t>
      </w:r>
      <w:r w:rsidR="004B4C53">
        <w:fldChar w:fldCharType="begin">
          <w:fldData xml:space="preserve">PEVuZE5vdGU+PENpdGU+PEF1dGhvcj5LYXllPC9BdXRob3I+PFllYXI+MjAwMTwvWWVhcj48UmVj
TnVtPjE4PC9SZWNOdW0+PERpc3BsYXlUZXh0PjxzdHlsZSBmYWNlPSJzdXBlcnNjcmlwdCI+MTYt
MTk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wvRW5kTm90ZT5=
</w:fldData>
        </w:fldChar>
      </w:r>
      <w:r w:rsidR="003B5170">
        <w:instrText xml:space="preserve"> ADDIN EN.CITE </w:instrText>
      </w:r>
      <w:r w:rsidR="003B5170">
        <w:fldChar w:fldCharType="begin">
          <w:fldData xml:space="preserve">PEVuZE5vdGU+PENpdGU+PEF1dGhvcj5LYXllPC9BdXRob3I+PFllYXI+MjAwMTwvWWVhcj48UmVj
TnVtPjE4PC9SZWNOdW0+PERpc3BsYXlUZXh0PjxzdHlsZSBmYWNlPSJzdXBlcnNjcmlwdCI+MTYt
MTk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wvRW5kTm90ZT5=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6-19</w:t>
      </w:r>
      <w:r w:rsidR="004B4C53">
        <w:fldChar w:fldCharType="end"/>
      </w:r>
    </w:p>
    <w:p w14:paraId="54FEDAE2" w14:textId="5E8A9EAC" w:rsidR="00F60C4A" w:rsidRDefault="00F60C4A" w:rsidP="0038213D">
      <w:pPr>
        <w:pStyle w:val="Bullet11-1"/>
      </w:pPr>
      <w:r>
        <w:t>Practice, hospital or geographical area</w:t>
      </w:r>
      <w:r w:rsidR="004B4C53">
        <w:fldChar w:fldCharType="begin">
          <w:fldData xml:space="preserve">PEVuZE5vdGU+PENpdGU+PEF1dGhvcj5LYXllPC9BdXRob3I+PFllYXI+MjAwMTwvWWVhcj48UmVj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zMDMtOTwvcGFnZXM+PHZvbHVt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MTA1LTExPC9wYWdlcz48dm9sdW1lPjQzPC92b2x1bWU+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2OTYtNzAyPC9wYWdlcz48dm9sdW1lPjE1PC92b2x1bWU+PG51bWJlcj45PC9u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</w:fldData>
        </w:fldChar>
      </w:r>
      <w:r w:rsidR="003B5170">
        <w:instrText xml:space="preserve"> ADDIN EN.CITE </w:instrText>
      </w:r>
      <w:r w:rsidR="003B5170">
        <w:fldChar w:fldCharType="begin">
          <w:fldData xml:space="preserve">PEVuZE5vdGU+PENpdGU+PEF1dGhvcj5LYXllPC9BdXRob3I+PFllYXI+MjAwMTwvWWVhcj48UmVj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zMDMtOTwvcGFnZXM+PHZvbHVt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MTA1LTExPC9wYWdlcz48dm9sdW1lPjQzPC92b2x1bWU+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2OTYtNzAyPC9wYWdlcz48dm9sdW1lPjE1PC92b2x1bWU+PG51bWJlcj45PC9u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6-18 20</w:t>
      </w:r>
      <w:r w:rsidR="004B4C53">
        <w:fldChar w:fldCharType="end"/>
      </w:r>
    </w:p>
    <w:p w14:paraId="501FE179" w14:textId="77777777" w:rsidR="00F60C4A" w:rsidRDefault="00F60C4A" w:rsidP="0038213D">
      <w:pPr>
        <w:pStyle w:val="BodyText11"/>
      </w:pPr>
      <w:r>
        <w:t>These variables will also be used for matching in our study.</w:t>
      </w:r>
    </w:p>
    <w:p w14:paraId="7219C2D5" w14:textId="4EBF3D36" w:rsidR="00F60C4A" w:rsidRPr="00987B41" w:rsidRDefault="004E2AEE" w:rsidP="00CD10A0">
      <w:pPr>
        <w:pStyle w:val="Heading3"/>
      </w:pPr>
      <w:bookmarkStart w:id="26" w:name="_Ref20744666"/>
      <w:bookmarkStart w:id="27" w:name="_Toc22404680"/>
      <w:r>
        <w:t>Case-control</w:t>
      </w:r>
      <w:r w:rsidR="00D41DBF" w:rsidRPr="00D41DBF">
        <w:t xml:space="preserve"> </w:t>
      </w:r>
      <w:r w:rsidR="00D41DBF">
        <w:t>designs</w:t>
      </w:r>
      <w:r>
        <w:t xml:space="preserve">: </w:t>
      </w:r>
      <w:r w:rsidR="00F60C4A">
        <w:t>Variables used in multivariable outcome models</w:t>
      </w:r>
      <w:bookmarkEnd w:id="26"/>
      <w:bookmarkEnd w:id="27"/>
    </w:p>
    <w:p w14:paraId="61546A73" w14:textId="77777777" w:rsidR="00F60C4A" w:rsidRDefault="00F60C4A" w:rsidP="0038213D">
      <w:pPr>
        <w:pStyle w:val="BodyText11"/>
      </w:pPr>
      <w:r>
        <w:t>Most studies include the following variables in the outcome model (the logistic regression):</w:t>
      </w:r>
    </w:p>
    <w:p w14:paraId="2C8F8083" w14:textId="30957780" w:rsidR="00301C6C" w:rsidRDefault="00F60C4A" w:rsidP="0038213D">
      <w:pPr>
        <w:pStyle w:val="Bullet11-1"/>
      </w:pPr>
      <w:r>
        <w:t>Age at index date</w:t>
      </w:r>
      <w:r w:rsidR="004B4C53">
        <w:fldChar w:fldCharType="begin">
          <w:fldData xml:space="preserve">PEVuZE5vdGU+PENpdGU+PEF1dGhvcj5HYXJjaWEgUm9kcmlndWV6PC9BdXRob3I+PFllYXI+MjAw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TI1LTk8L3BhZ2VzPjx2b2x1bWU+OTE8L3ZvbHVtZT48bnVtYmVyPjM8L251bWJlcj48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ktNTM8L3BhZ2VzPjx2b2x1bWU+MTM8L3ZvbHVtZT48bnVt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MTA5OS0xMDc8L3BhZ2VzPjx2b2x1bWU+MTM1PC92b2x1bWU+PG51bWJl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zMDUtMTU8L3BhZ2VzPjx2b2x1bWU+OTY8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xNTE4LTE1MjY8L3BhZ2VzPjx2b2x1bWU+Mjc8L3ZvbHVtZT48bnVtYmVyPjEyPC9udW1i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Njk2LTcwMjwvcGFnZXM+PHZvbHVtZT4x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0MzAtNzwvcGFnZXM+PHZvbHVtZT4xNjc8L3ZvbHVtZT48bnVtYmVyPjEy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U4NC05MjwvcGFnZXM+PHZvbHVtZT4xMzk8L3ZvbHVt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MTQ1Ny0xNDY0PC9wYWdl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</w:fldData>
        </w:fldChar>
      </w:r>
      <w:r w:rsidR="003B5170">
        <w:instrText xml:space="preserve"> ADDIN EN.CITE </w:instrText>
      </w:r>
      <w:r w:rsidR="003B5170">
        <w:fldChar w:fldCharType="begin">
          <w:fldData xml:space="preserve">PEVuZE5vdGU+PENpdGU+PEF1dGhvcj5HYXJjaWEgUm9kcmlndWV6PC9BdXRob3I+PFllYXI+MjAw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TI1LTk8L3BhZ2VzPjx2b2x1bWU+OTE8L3ZvbHVtZT48bnVtYmVyPjM8L251bWJlcj48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ktNTM8L3BhZ2VzPjx2b2x1bWU+MTM8L3ZvbHVtZT48bnVt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MTA5OS0xMDc8L3BhZ2VzPjx2b2x1bWU+MTM1PC92b2x1bWU+PG51bWJl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zMDUtMTU8L3BhZ2VzPjx2b2x1bWU+OTY8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xNTE4LTE1MjY8L3BhZ2VzPjx2b2x1bWU+Mjc8L3ZvbHVtZT48bnVtYmVyPjEyPC9udW1i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wZXJpb2RpY2FsPjxhbHQtcGVyaW9kaWNhbD48ZnVsbC10aXRs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</w:fldData>
        </w:fldChar>
      </w:r>
      <w:r w:rsidR="003B5170">
        <w:instrText xml:space="preserve"> ADDIN EN.CITE.DATA </w:instrText>
      </w:r>
      <w:r w:rsidR="003B5170">
        <w:fldChar w:fldCharType="end"/>
      </w:r>
      <w:r w:rsidR="004B4C53">
        <w:fldChar w:fldCharType="separate"/>
      </w:r>
      <w:r w:rsidR="003B5170" w:rsidRPr="003B5170">
        <w:rPr>
          <w:noProof/>
          <w:vertAlign w:val="superscript"/>
        </w:rPr>
        <w:t>5-7 20-27</w:t>
      </w:r>
      <w:r w:rsidR="004B4C53">
        <w:fldChar w:fldCharType="end"/>
      </w:r>
    </w:p>
    <w:p w14:paraId="7E84AE64" w14:textId="746A496B" w:rsidR="00F60C4A" w:rsidRDefault="00F60C4A" w:rsidP="00301C6C">
      <w:pPr>
        <w:pStyle w:val="Bullet11-1"/>
        <w:numPr>
          <w:ilvl w:val="0"/>
          <w:numId w:val="0"/>
        </w:numPr>
        <w:ind w:left="1080"/>
      </w:pPr>
      <w:r>
        <w:t>We will categorize age in five-year intervals.</w:t>
      </w:r>
    </w:p>
    <w:p w14:paraId="432332C1" w14:textId="61A7F5B7" w:rsidR="00F60C4A" w:rsidRDefault="00F60C4A" w:rsidP="0038213D">
      <w:pPr>
        <w:pStyle w:val="Bullet11-1"/>
      </w:pPr>
      <w:r>
        <w:t>Sex</w:t>
      </w:r>
      <w:r w:rsidR="004B4C53">
        <w:fldChar w:fldCharType="begin">
          <w:fldData xml:space="preserve">PEVuZE5vdGU+PENpdGU+PEF1dGhvcj5HYXJjaWEtUm9kcmlndWV6PC9BdXRob3I+PFllYXI+MjAw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MwNS0xNTwvcGFnZXM+PHZvbHVtZT45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3Blcmlv
ZGljYWw+PGFsdC1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YWx0LXBlcmlvZGljYWw+
PHBhZ2VzPjE1MTgtMTUyNjwvcGFnZXM+PHZvbHVtZT4yNzwvdm9sdW1lPjxudW1iZXI+MTI8L251
bWJlcj48ZWRpdGlvbj4yMDE4LzA5LzAyPC9lZGl0aW9uPjxkYXRlcz48eWVhcj4yMDE4PC95ZWFy
PjxwdWItZGF0ZXM+PGRhdGU+RGVjPC9kYXRlPjwvcHViLWRhdGVzPjwvZGF0ZXM+PGlzYm4+MTA1
NS05OTY1PC9pc2JuPjxhY2Nlc3Npb24tbnVtPjMwMTcxMDM3PC9hY2Nlc3Npb24tbnVtPjx1cmxz
PjwvdXJscz48Y3VzdG9tMj5QTUM2Mjc5NTYyPC9jdXN0b20yPjxjdXN0b202Pk5JSE1TMTUwNTM5
MTwvY3VzdG9tNj48ZWxlY3Ryb25pYy1yZXNvdXJjZS1udW0+MTAuMTE1OC8xMDU1LTk5NjUuZXBp
LTE4LTAzNjY8L2VsZWN0cm9uaWMtcmVzb3VyY2UtbnVt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d3JlOXN2OTI0czU1MGtlYXdydnBk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3BlcmlvZGljYWw+PGFsdC1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YWx0LXBlcmlvZGljYWw+PHBhZ2VzPjE2OTYtNzAyPC9wYWdlcz48dm9sdW1l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TQzMC03PC9wYWdlcz48dm9sdW1lPjE2Nzwvdm9sdW1lPjxudW1iZXI+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NTg0LTkyPC9wYWdlcz48dm9sdW1lPjEzOTwvdm9s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==
</w:fldData>
        </w:fldChar>
      </w:r>
      <w:r w:rsidR="003B5170">
        <w:instrText xml:space="preserve"> ADDIN EN.CITE </w:instrText>
      </w:r>
      <w:r w:rsidR="003B5170">
        <w:fldChar w:fldCharType="begin">
          <w:fldData xml:space="preserve">PEVuZE5vdGU+PENpdGU+PEF1dGhvcj5HYXJjaWEtUm9kcmlndWV6PC9BdXRob3I+PFllYXI+MjAw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d3JlOXN2OTI0czU1MGtlYXdydnBk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3BlcmlvZGljYWw+PGFsdC1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YWx0LXBlcmlvZGljYWw+PHBhZ2VzPjE2OTYtNzAyPC9wYWdlcz48dm9sdW1l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==
</w:fldData>
        </w:fldChar>
      </w:r>
      <w:r w:rsidR="003B5170">
        <w:instrText xml:space="preserve"> ADDIN EN.CITE.DATA </w:instrText>
      </w:r>
      <w:r w:rsidR="003B5170">
        <w:fldChar w:fldCharType="end"/>
      </w:r>
      <w:r w:rsidR="004B4C53">
        <w:fldChar w:fldCharType="separate"/>
      </w:r>
      <w:r w:rsidR="003B5170" w:rsidRPr="003B5170">
        <w:rPr>
          <w:noProof/>
          <w:vertAlign w:val="superscript"/>
        </w:rPr>
        <w:t>6 20-26</w:t>
      </w:r>
      <w:r w:rsidR="004B4C53">
        <w:fldChar w:fldCharType="end"/>
      </w:r>
    </w:p>
    <w:p w14:paraId="385EFCD7" w14:textId="0622A84E" w:rsidR="00F60C4A" w:rsidRDefault="00F60C4A" w:rsidP="0038213D">
      <w:pPr>
        <w:pStyle w:val="Bullet11-1"/>
      </w:pPr>
      <w:r>
        <w:t>Index year</w:t>
      </w:r>
      <w:r w:rsidR="004B4C53">
        <w:fldChar w:fldCharType="begin">
          <w:fldData xml:space="preserve">PEVuZE5vdGU+PENpdGU+PEF1dGhvcj5HYXJjaWEgUm9kcmlndWV6PC9BdXRob3I+PFllYXI+MjAw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TI1LTk8L3BhZ2VzPjx2b2x1bWU+OTE8L3ZvbHVtZT48bnVtYmVyPjM8L251bWJl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2NDktNTM8L3BhZ2VzPjx2b2x1bWU+MTM8L3ZvbHVtZT48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1MTgtMTUyNjwvcGFnZXM+PHZvbHVtZT4yNzwv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xNDMwLTc8L3BhZ2VzPjx2b2x1bWU+MTY3PC92b2x1bWU+PG51bWJlcj4x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</w:fldData>
        </w:fldChar>
      </w:r>
      <w:r w:rsidR="003B5170">
        <w:instrText xml:space="preserve"> ADDIN EN.CITE </w:instrText>
      </w:r>
      <w:r w:rsidR="003B5170">
        <w:fldChar w:fldCharType="begin">
          <w:fldData xml:space="preserve">PEVuZE5vdGU+PENpdGU+PEF1dGhvcj5HYXJjaWEgUm9kcmlndWV6PC9BdXRob3I+PFllYXI+MjAw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2FsdC1wZXJpb2RpY2FsPjxwYWdlcz42NDktNTM8L3BhZ2VzPjx2b2x1bWU+MTM8L3ZvbHVtZT48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1MTgtMTUyNjwvcGFnZXM+PHZvbHVtZT4yNzwv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</w:fldData>
        </w:fldChar>
      </w:r>
      <w:r w:rsidR="003B5170">
        <w:instrText xml:space="preserve"> ADDIN EN.CITE.DATA </w:instrText>
      </w:r>
      <w:r w:rsidR="003B5170">
        <w:fldChar w:fldCharType="end"/>
      </w:r>
      <w:r w:rsidR="004B4C53">
        <w:fldChar w:fldCharType="separate"/>
      </w:r>
      <w:r w:rsidR="003B5170" w:rsidRPr="003B5170">
        <w:rPr>
          <w:noProof/>
          <w:vertAlign w:val="superscript"/>
        </w:rPr>
        <w:t>5-7 21 24 27</w:t>
      </w:r>
      <w:r w:rsidR="004B4C53">
        <w:fldChar w:fldCharType="end"/>
      </w:r>
    </w:p>
    <w:p w14:paraId="284701F5" w14:textId="7294BBA7" w:rsidR="00301C6C" w:rsidRDefault="00F60C4A" w:rsidP="0038213D">
      <w:pPr>
        <w:pStyle w:val="Bullet11-1"/>
      </w:pPr>
      <w:r>
        <w:t>BMI (Body Mass Index)</w:t>
      </w:r>
      <w:r w:rsidR="004B4C53">
        <w:fldChar w:fldCharType="begin">
          <w:fldData xml:space="preserve">PEVuZE5vdGU+PENpdGU+PEF1dGhvcj5HYXJjaWEgUm9kcmlndWV6PC9BdXRob3I+PFllYXI+MjAw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UyNS05PC9wYWdlcz48dm9sdW1lPjkxPC92b2x1bWU+PG51bWJlcj4zPC9u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Y5MC00PC9wYWdlcz48dm9sdW1lPjEyPC92b2x1bWU+PG51bWJl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zMDMtOTwvcGFnZXM+PHZvbHVtZT4yMjwvdm9sdW1lPjxudW1iZXI+MzwvbnVtYmVy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MTA1LTEx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TE4LTE1MjY8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U4NC05MjwvcGFnZXM+PHZvbHVtZT4xMzk8L3ZvbHVtZT48bnVtYmVyPjM8L251bWJl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Q1Ny0xNDY0PC9wYWdlcz48dm9sdW1lPjI3PC92b2x1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</w:fldData>
        </w:fldChar>
      </w:r>
      <w:r w:rsidR="003B5170">
        <w:instrText xml:space="preserve"> ADDIN EN.CITE </w:instrText>
      </w:r>
      <w:r w:rsidR="003B5170">
        <w:fldChar w:fldCharType="begin">
          <w:fldData xml:space="preserve">PEVuZE5vdGU+PENpdGU+PEF1dGhvcj5HYXJjaWEgUm9kcmlndWV6PC9BdXRob3I+PFllYXI+MjAw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UyNS05PC9wYWdlcz48dm9sdW1lPjkxPC92b2x1bWU+PG51bWJlcj4zPC9u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Y5MC00PC9wYWdlcz48dm9sdW1lPjEyPC92b2x1bWU+PG51bWJl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zMDMtOTwvcGFnZXM+PHZvbHVtZT4yMjwvdm9sdW1lPjxudW1iZXI+MzwvbnVtYmVy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MTA1LTEx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TE4LTE1MjY8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U4NC05MjwvcGFnZXM+PHZvbHVtZT4xMzk8L3ZvbHVtZT48bnVtYmVyPjM8L251bWJl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Q1Ny0xNDY0PC9wYWdlcz48dm9sdW1lPjI3PC92b2x1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</w:fldData>
        </w:fldChar>
      </w:r>
      <w:r w:rsidR="003B5170">
        <w:instrText xml:space="preserve"> ADDIN EN.CITE.DATA </w:instrText>
      </w:r>
      <w:r w:rsidR="003B5170">
        <w:fldChar w:fldCharType="end"/>
      </w:r>
      <w:r w:rsidR="004B4C53">
        <w:fldChar w:fldCharType="separate"/>
      </w:r>
      <w:r w:rsidR="003B5170" w:rsidRPr="003B5170">
        <w:rPr>
          <w:noProof/>
          <w:vertAlign w:val="superscript"/>
        </w:rPr>
        <w:t>5 16-18 21 24-26</w:t>
      </w:r>
      <w:r w:rsidR="004B4C53">
        <w:fldChar w:fldCharType="end"/>
      </w:r>
    </w:p>
    <w:p w14:paraId="2F169F12" w14:textId="4B76D144" w:rsidR="00F60C4A" w:rsidRDefault="00F60C4A" w:rsidP="00301C6C">
      <w:pPr>
        <w:pStyle w:val="Bullet11-1"/>
        <w:numPr>
          <w:ilvl w:val="0"/>
          <w:numId w:val="0"/>
        </w:numPr>
        <w:ind w:left="1080"/>
      </w:pPr>
      <w:r>
        <w:t>BMI will be computed from body height (measurement concept ID</w:t>
      </w:r>
      <w:r w:rsidRPr="00F3177C">
        <w:t xml:space="preserve"> 3036277</w:t>
      </w:r>
      <w:r>
        <w:t>) and weight (measurement concept ID</w:t>
      </w:r>
      <w:r w:rsidRPr="00F3177C">
        <w:t xml:space="preserve"> 3013762</w:t>
      </w:r>
      <w:r>
        <w:t>) recorded within one year from each other, or directly from BMI measurements (measurement concept ID</w:t>
      </w:r>
      <w:r w:rsidRPr="00F3177C">
        <w:t xml:space="preserve"> 3038553</w:t>
      </w:r>
      <w:r>
        <w:t>). We will discretize BMI into three categories: BMI &lt; 25, 25 &lt;= BMI &lt; 30, BMI &gt;=30</w:t>
      </w:r>
    </w:p>
    <w:p w14:paraId="68124477" w14:textId="38070939" w:rsidR="00301C6C" w:rsidRDefault="00F60C4A" w:rsidP="0038213D">
      <w:pPr>
        <w:pStyle w:val="Bullet11-1"/>
      </w:pPr>
      <w:r>
        <w:t>Alcohol intake</w:t>
      </w:r>
      <w:r w:rsidR="004B4C53">
        <w:fldChar w:fldCharType="begin">
          <w:fldData xml:space="preserve">PEVuZE5vdGU+PENpdGU+PEF1dGhvcj5HYXJjaWEgUm9kcmlndWV6PC9BdXRob3I+PFllYXI+MjAw
NDwvWWVhcj48UmVjTnVtPjE1PC9SZWNOdW0+PERpc3BsYXlUZXh0PjxzdHlsZSBmYWNlPSJzdXBl
cnNjcmlwdCI+NSAyMSAyNjwvc3R5bGU+PC9EaXNwbGF5VGV4dD48cmVjb3JkPjxyZWMtbnVtYmVy
PjE1PC9yZWMtbnVtYmVyPjxmb3JlaWduLWtleXM+PGtleSBhcHA9IkVOIiBkYi1pZD0id3JlOXN2
OTI0czU1MGtlYXdydnBkMmRhc2U1MDJ3c3Z0OTllIiB0aW1lc3RhbXA9IjE1Njc3NjkxNjg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UyNS05PC9wYWdlcz48dm9sdW1lPjkxPC92b2x1bWU+PG51bWJlcj4zPC9udW1iZXI+PGVk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wvRW5kTm90ZT5=
</w:fldData>
        </w:fldChar>
      </w:r>
      <w:r w:rsidR="003B5170">
        <w:instrText xml:space="preserve"> ADDIN EN.CITE </w:instrText>
      </w:r>
      <w:r w:rsidR="003B5170">
        <w:fldChar w:fldCharType="begin">
          <w:fldData xml:space="preserve">PEVuZE5vdGU+PENpdGU+PEF1dGhvcj5HYXJjaWEgUm9kcmlndWV6PC9BdXRob3I+PFllYXI+MjAw
NDwvWWVhcj48UmVjTnVtPjE1PC9SZWNOdW0+PERpc3BsYXlUZXh0PjxzdHlsZSBmYWNlPSJzdXBl
cnNjcmlwdCI+NSAyMSAyNjwvc3R5bGU+PC9EaXNwbGF5VGV4dD48cmVjb3JkPjxyZWMtbnVtYmVy
PjE1PC9yZWMtbnVtYmVyPjxmb3JlaWduLWtleXM+PGtleSBhcHA9IkVOIiBkYi1pZD0id3JlOXN2
OTI0czU1MGtlYXdydnBkMmRhc2U1MDJ3c3Z0OTllIiB0aW1lc3RhbXA9IjE1Njc3NjkxNjg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UyNS05PC9wYWdlcz48dm9sdW1lPjkxPC92b2x1bWU+PG51bWJlcj4zPC9udW1iZXI+PGVk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wvRW5kTm90ZT5=
</w:fldData>
        </w:fldChar>
      </w:r>
      <w:r w:rsidR="003B5170">
        <w:instrText xml:space="preserve"> ADDIN EN.CITE.DATA </w:instrText>
      </w:r>
      <w:r w:rsidR="003B5170">
        <w:fldChar w:fldCharType="end"/>
      </w:r>
      <w:r w:rsidR="004B4C53">
        <w:fldChar w:fldCharType="separate"/>
      </w:r>
      <w:r w:rsidR="003B5170" w:rsidRPr="003B5170">
        <w:rPr>
          <w:noProof/>
          <w:vertAlign w:val="superscript"/>
        </w:rPr>
        <w:t>5 21 26</w:t>
      </w:r>
      <w:r w:rsidR="004B4C53">
        <w:fldChar w:fldCharType="end"/>
      </w:r>
      <w:r>
        <w:t xml:space="preserve"> or alcohol-related disorders</w:t>
      </w:r>
      <w:r w:rsidR="004B4C53">
        <w:fldChar w:fldCharType="begin">
          <w:fldData xml:space="preserve">PEVuZE5vdGU+PENpdGU+PEF1dGhvcj5ZYW5nPC9BdXRob3I+PFllYXI+MjAxNjwvWWVhcj48UmVj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</w:fldData>
        </w:fldChar>
      </w:r>
      <w:r w:rsidR="003B5170">
        <w:instrText xml:space="preserve"> ADDIN EN.CITE </w:instrText>
      </w:r>
      <w:r w:rsidR="003B5170">
        <w:fldChar w:fldCharType="begin">
          <w:fldData xml:space="preserve">PEVuZE5vdGU+PENpdGU+PEF1dGhvcj5ZYW5nPC9BdXRob3I+PFllYXI+MjAxNjwvWWVhcj48UmVj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8</w:t>
      </w:r>
      <w:r w:rsidR="004B4C53">
        <w:fldChar w:fldCharType="end"/>
      </w:r>
    </w:p>
    <w:p w14:paraId="11E13CA6" w14:textId="5B3F50CE" w:rsidR="00F60C4A" w:rsidRDefault="00F60C4A" w:rsidP="00301C6C">
      <w:pPr>
        <w:pStyle w:val="Bullet11-1"/>
        <w:numPr>
          <w:ilvl w:val="0"/>
          <w:numId w:val="0"/>
        </w:numPr>
        <w:ind w:left="1080"/>
      </w:pPr>
      <w:r>
        <w:t>We will identify regular drinkers as patient</w:t>
      </w:r>
      <w:r w:rsidR="00F9496B">
        <w:t>s</w:t>
      </w:r>
      <w:r>
        <w:t xml:space="preserve"> who self-report as regular drinkers (an observation with concept ID  </w:t>
      </w:r>
      <w:r w:rsidRPr="003D6D1A">
        <w:t>40770351</w:t>
      </w:r>
      <w:r>
        <w:t xml:space="preserve"> and value “yes”), and patients reporting they drink more than two alcoholic beverages per week (observations with concept ID </w:t>
      </w:r>
      <w:r w:rsidRPr="003D6D1A">
        <w:t>3043872</w:t>
      </w:r>
      <w:r>
        <w:t xml:space="preserve"> and value &gt; 2).</w:t>
      </w:r>
    </w:p>
    <w:p w14:paraId="424D80D1" w14:textId="4117747C" w:rsidR="00301C6C" w:rsidRDefault="00F60C4A" w:rsidP="0038213D">
      <w:pPr>
        <w:pStyle w:val="Bullet11-1"/>
      </w:pPr>
      <w:r>
        <w:t>Smoking</w:t>
      </w:r>
      <w:r w:rsidR="004B4C53">
        <w:fldChar w:fldCharType="begin">
          <w:fldData xml:space="preserve">PEVuZE5vdGU+PENpdGU+PEF1dGhvcj5HYXJjaWEgUm9kcmlndWV6PC9BdXRob3I+PFllYXI+MjAw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UyNS05PC9wYWdlcz48dm9sdW1lPjkxPC92b2x1bWU+PG51bWJlcj4z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ODgtOTM8L3BhZ2VzPjx2b2x1bWU+MTI8L3ZvbHVt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Y5MC00PC9wYWdlcz48dm9sdW1lPjEyPC92b2x1bWU+PG51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NTE4LTE1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xNjk2LTcwMjwvcGFnZXM+PHZvbHVtZT4xNTwvdm9sdW1lPjxu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1ODQtOTI8L3BhZ2VzPjx2b2x1bWU+MTM5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</w:fldData>
        </w:fldChar>
      </w:r>
      <w:r w:rsidR="003B5170">
        <w:instrText xml:space="preserve"> ADDIN EN.CITE </w:instrText>
      </w:r>
      <w:r w:rsidR="003B5170">
        <w:fldChar w:fldCharType="begin">
          <w:fldData xml:space="preserve">PEVuZE5vdGU+PENpdGU+PEF1dGhvcj5HYXJjaWEgUm9kcmlndWV6PC9BdXRob3I+PFllYXI+MjAw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UyNS05PC9wYWdlcz48dm9sdW1lPjkxPC92b2x1bWU+PG51bWJlcj4z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ODgtOTM8L3BhZ2VzPjx2b2x1bWU+MTI8L3ZvbHVt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wZXJpb2RpY2FsPjxhbHQtcGVy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xNjk2LTcwMjwvcGFnZXM+PHZvbHVtZT4xNTwvdm9sdW1lPjxu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1ODQtOTI8L3BhZ2VzPjx2b2x1bWU+MTM5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</w:fldData>
        </w:fldChar>
      </w:r>
      <w:r w:rsidR="003B5170">
        <w:instrText xml:space="preserve"> ADDIN EN.CITE.DATA </w:instrText>
      </w:r>
      <w:r w:rsidR="003B5170">
        <w:fldChar w:fldCharType="end"/>
      </w:r>
      <w:r w:rsidR="004B4C53">
        <w:fldChar w:fldCharType="separate"/>
      </w:r>
      <w:r w:rsidR="003B5170" w:rsidRPr="003B5170">
        <w:rPr>
          <w:noProof/>
          <w:vertAlign w:val="superscript"/>
        </w:rPr>
        <w:t>5 16-18 20 21 24-27</w:t>
      </w:r>
      <w:r w:rsidR="004B4C53">
        <w:fldChar w:fldCharType="end"/>
      </w:r>
    </w:p>
    <w:p w14:paraId="08E06E3F" w14:textId="5829451E" w:rsidR="00F60C4A" w:rsidRDefault="00F60C4A" w:rsidP="00301C6C">
      <w:pPr>
        <w:pStyle w:val="Bullet11-1"/>
        <w:numPr>
          <w:ilvl w:val="0"/>
          <w:numId w:val="0"/>
        </w:numPr>
        <w:ind w:left="1080"/>
      </w:pPr>
      <w:r>
        <w:t xml:space="preserve">We will identify smokers as those reporting smoking at least one cigarette per day (an observation with concept ID </w:t>
      </w:r>
      <w:r w:rsidRPr="00A6568F">
        <w:t>40766929</w:t>
      </w:r>
      <w:r>
        <w:t xml:space="preserve"> and value &gt;= 1), or those classified as smoker (observations with concept ID </w:t>
      </w:r>
      <w:r w:rsidRPr="00A6568F">
        <w:t>4144271</w:t>
      </w:r>
      <w:r>
        <w:t xml:space="preserve">, </w:t>
      </w:r>
      <w:r w:rsidRPr="00A6568F">
        <w:t>4052030</w:t>
      </w:r>
      <w:r>
        <w:t xml:space="preserve">, </w:t>
      </w:r>
      <w:r w:rsidRPr="00A6568F">
        <w:t>4052029</w:t>
      </w:r>
      <w:r>
        <w:t xml:space="preserve">, </w:t>
      </w:r>
      <w:r w:rsidRPr="00A6568F">
        <w:t>4052947</w:t>
      </w:r>
      <w:r>
        <w:t xml:space="preserve">, </w:t>
      </w:r>
      <w:r w:rsidRPr="00A6568F">
        <w:t>4217594</w:t>
      </w:r>
      <w:r>
        <w:t xml:space="preserve">, </w:t>
      </w:r>
      <w:r w:rsidRPr="00A6568F">
        <w:t>37395605</w:t>
      </w:r>
      <w:r>
        <w:t xml:space="preserve">, </w:t>
      </w:r>
      <w:r w:rsidRPr="00A6568F">
        <w:t>4058137</w:t>
      </w:r>
      <w:r>
        <w:t xml:space="preserve">, </w:t>
      </w:r>
      <w:r w:rsidRPr="00A6568F">
        <w:t>4295004</w:t>
      </w:r>
      <w:r>
        <w:t xml:space="preserve">, </w:t>
      </w:r>
      <w:r w:rsidRPr="00A6568F">
        <w:t>4199818</w:t>
      </w:r>
      <w:r>
        <w:t xml:space="preserve">, </w:t>
      </w:r>
      <w:r w:rsidRPr="00A6568F">
        <w:t>44802474</w:t>
      </w:r>
      <w:r>
        <w:t xml:space="preserve">, </w:t>
      </w:r>
      <w:r w:rsidRPr="00A6568F">
        <w:t>4085459</w:t>
      </w:r>
      <w:r>
        <w:t xml:space="preserve">, </w:t>
      </w:r>
      <w:r w:rsidRPr="00A6568F">
        <w:t>4144273</w:t>
      </w:r>
      <w:r>
        <w:t xml:space="preserve">, </w:t>
      </w:r>
      <w:r w:rsidRPr="00A6568F">
        <w:t>4193014</w:t>
      </w:r>
      <w:r>
        <w:t xml:space="preserve">, </w:t>
      </w:r>
      <w:r w:rsidRPr="00A6568F">
        <w:t>44806696</w:t>
      </w:r>
      <w:r>
        <w:t xml:space="preserve">, </w:t>
      </w:r>
      <w:r w:rsidRPr="00A6568F">
        <w:t>44802794</w:t>
      </w:r>
      <w:r>
        <w:t xml:space="preserve">, </w:t>
      </w:r>
      <w:r w:rsidRPr="00A6568F">
        <w:t>4086132</w:t>
      </w:r>
      <w:r>
        <w:t xml:space="preserve">, </w:t>
      </w:r>
      <w:r w:rsidRPr="00A6568F">
        <w:t>4058136</w:t>
      </w:r>
      <w:r>
        <w:t xml:space="preserve">, </w:t>
      </w:r>
      <w:r w:rsidRPr="00A6568F">
        <w:t>4190573</w:t>
      </w:r>
      <w:r>
        <w:t xml:space="preserve">, </w:t>
      </w:r>
      <w:r w:rsidRPr="00A6568F">
        <w:t>4215409</w:t>
      </w:r>
      <w:r>
        <w:t xml:space="preserve">, </w:t>
      </w:r>
      <w:r w:rsidRPr="00A6568F">
        <w:t>4052948</w:t>
      </w:r>
      <w:r>
        <w:t xml:space="preserve">, </w:t>
      </w:r>
      <w:r w:rsidRPr="00A6568F">
        <w:t>44810930</w:t>
      </w:r>
      <w:r>
        <w:t xml:space="preserve">, or </w:t>
      </w:r>
      <w:r w:rsidRPr="00A6568F">
        <w:t>4204653</w:t>
      </w:r>
      <w:r>
        <w:t>)</w:t>
      </w:r>
    </w:p>
    <w:p w14:paraId="2EB5CAA7" w14:textId="4EADB190" w:rsidR="00301C6C" w:rsidRDefault="00F60C4A" w:rsidP="0038213D">
      <w:pPr>
        <w:pStyle w:val="Bullet11-1"/>
      </w:pPr>
      <w:r>
        <w:t>Diabetes (medication use)</w:t>
      </w:r>
      <w:r w:rsidR="004B4C53">
        <w:fldChar w:fldCharType="begin">
          <w:fldData xml:space="preserve">PEVuZE5vdGU+PENpdGU+PEF1dGhvcj5HYXJjaWEtUm9kcmlndWV6PC9BdXRob3I+PFllYXI+MjAw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wNS0xMTwvcGFnZXM+PHZvbHVtZT40Mzwvdm9sdW1lPjxlZGl0aW9u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xNDU3LTE0NjQ8L3BhZ2VzPjx2b2x1bWU+Mjc8L3ZvbHVtZT48bnVt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</w:fldData>
        </w:fldChar>
      </w:r>
      <w:r w:rsidR="003B5170">
        <w:instrText xml:space="preserve"> ADDIN EN.CITE </w:instrText>
      </w:r>
      <w:r w:rsidR="003B5170">
        <w:fldChar w:fldCharType="begin">
          <w:fldData xml:space="preserve">PEVuZE5vdGU+PENpdGU+PEF1dGhvcj5HYXJjaWEtUm9kcmlndWV6PC9BdXRob3I+PFllYXI+MjAw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wNS0xMTwvcGFnZXM+PHZvbHVtZT40Mzwvdm9sdW1lPjxlZGl0aW9u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xNDU3LTE0NjQ8L3BhZ2VzPjx2b2x1bWU+Mjc8L3ZvbHVtZT48bnVt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8 21 26</w:t>
      </w:r>
      <w:r w:rsidR="004B4C53">
        <w:fldChar w:fldCharType="end"/>
      </w:r>
    </w:p>
    <w:p w14:paraId="24F2145F" w14:textId="16E372BF" w:rsidR="00F60C4A" w:rsidRDefault="00F60C4A" w:rsidP="00301C6C">
      <w:pPr>
        <w:pStyle w:val="Bullet11-1"/>
        <w:numPr>
          <w:ilvl w:val="0"/>
          <w:numId w:val="0"/>
        </w:numPr>
        <w:ind w:left="1080"/>
      </w:pPr>
      <w:r>
        <w:t>We will identify diabetes as any exposure to a drug in ATC class A10 (d</w:t>
      </w:r>
      <w:r w:rsidRPr="008D1B8D">
        <w:t>rugs used in diabetes</w:t>
      </w:r>
      <w:r>
        <w:t>).</w:t>
      </w:r>
    </w:p>
    <w:p w14:paraId="76043DCD" w14:textId="3688AE03" w:rsidR="00F60C4A" w:rsidRDefault="00F60C4A" w:rsidP="0038213D">
      <w:pPr>
        <w:pStyle w:val="BodyText11"/>
      </w:pPr>
      <w:r>
        <w:t>We will also adjust for these in our study. Note that only those variables need to be included that are not used to match cases to controls.</w:t>
      </w:r>
    </w:p>
    <w:p w14:paraId="523567D3" w14:textId="414EF58A" w:rsidR="004E2AEE" w:rsidRDefault="004E2AEE" w:rsidP="00CD10A0">
      <w:pPr>
        <w:pStyle w:val="Heading3"/>
      </w:pPr>
      <w:bookmarkStart w:id="28" w:name="_Toc22404681"/>
      <w:r>
        <w:t>Cohort design: Variables used in the outcome model</w:t>
      </w:r>
      <w:bookmarkEnd w:id="28"/>
    </w:p>
    <w:p w14:paraId="0D2E85C1" w14:textId="53A53161" w:rsidR="004E2AEE" w:rsidRDefault="00DA7E15" w:rsidP="00DA7E15">
      <w:pPr>
        <w:pStyle w:val="BodyText11"/>
      </w:pPr>
      <w:r>
        <w:t>Walter et al.</w: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DA7E15">
        <w:rPr>
          <w:noProof/>
          <w:vertAlign w:val="superscript"/>
        </w:rPr>
        <w:t>4</w:t>
      </w:r>
      <w:r>
        <w:fldChar w:fldCharType="end"/>
      </w:r>
      <w:r>
        <w:t xml:space="preserve"> adjusted for these variables:</w:t>
      </w:r>
    </w:p>
    <w:p w14:paraId="59F8B8F1" w14:textId="77777777" w:rsidR="00DA7E15" w:rsidRDefault="00DA7E15" w:rsidP="00DA7E15">
      <w:pPr>
        <w:pStyle w:val="Bullet11-1"/>
      </w:pPr>
      <w:r>
        <w:lastRenderedPageBreak/>
        <w:t>Sex</w:t>
      </w:r>
    </w:p>
    <w:p w14:paraId="7DAF5B61" w14:textId="163EF545" w:rsidR="00DA7E15" w:rsidRDefault="00DA7E15" w:rsidP="00DA7E15">
      <w:pPr>
        <w:pStyle w:val="Bullet11-1"/>
      </w:pPr>
      <w:r>
        <w:t>Race/ethnicity (white, Hispanic, other)</w:t>
      </w:r>
    </w:p>
    <w:p w14:paraId="08540F11" w14:textId="20A11C2F" w:rsidR="001207FD" w:rsidRDefault="001207FD" w:rsidP="001207FD">
      <w:pPr>
        <w:pStyle w:val="Bullet11-1"/>
        <w:numPr>
          <w:ilvl w:val="0"/>
          <w:numId w:val="0"/>
        </w:numPr>
        <w:ind w:left="1080"/>
      </w:pPr>
      <w:r>
        <w:t>This information is not available in CRPD</w:t>
      </w:r>
      <w:r w:rsidR="00524C80">
        <w:t xml:space="preserve"> and will therefore not be used</w:t>
      </w:r>
      <w:r w:rsidR="008D7952">
        <w:t>.</w:t>
      </w:r>
    </w:p>
    <w:p w14:paraId="05F8081A" w14:textId="76030029" w:rsidR="00DA7E15" w:rsidRDefault="00DA7E15" w:rsidP="00DA7E15">
      <w:pPr>
        <w:pStyle w:val="Bullet11-1"/>
      </w:pPr>
      <w:r>
        <w:t>Education</w:t>
      </w:r>
    </w:p>
    <w:p w14:paraId="27318997" w14:textId="0E0994E0" w:rsidR="00524C80" w:rsidRDefault="00524C80" w:rsidP="00524C80">
      <w:pPr>
        <w:pStyle w:val="Bullet11-1"/>
        <w:numPr>
          <w:ilvl w:val="0"/>
          <w:numId w:val="0"/>
        </w:numPr>
        <w:ind w:left="1080"/>
      </w:pPr>
      <w:r>
        <w:t>This information is not available in CRPD and will therefore not be used</w:t>
      </w:r>
      <w:r w:rsidR="008D7952">
        <w:t>.</w:t>
      </w:r>
    </w:p>
    <w:p w14:paraId="155B6D64" w14:textId="00E8C25C" w:rsidR="00DA7E15" w:rsidRDefault="00DA7E15" w:rsidP="00DA7E15">
      <w:pPr>
        <w:pStyle w:val="Bullet11-1"/>
      </w:pPr>
      <w:r>
        <w:t>Smoking</w:t>
      </w:r>
    </w:p>
    <w:p w14:paraId="7C74F027" w14:textId="231B2B77" w:rsidR="00524C80" w:rsidRDefault="00524C80" w:rsidP="00524C80">
      <w:pPr>
        <w:pStyle w:val="Bullet11-1"/>
        <w:numPr>
          <w:ilvl w:val="0"/>
          <w:numId w:val="0"/>
        </w:numPr>
        <w:ind w:left="1080"/>
      </w:pPr>
      <w:r>
        <w:t xml:space="preserve">We will identify smokers as described in Section </w:t>
      </w:r>
      <w:r>
        <w:fldChar w:fldCharType="begin"/>
      </w:r>
      <w:r>
        <w:instrText xml:space="preserve"> REF _Ref20744666 \r \h </w:instrText>
      </w:r>
      <w:r>
        <w:fldChar w:fldCharType="separate"/>
      </w:r>
      <w:r>
        <w:t>8.6.2</w:t>
      </w:r>
      <w:r>
        <w:fldChar w:fldCharType="end"/>
      </w:r>
      <w:r>
        <w:t>.</w:t>
      </w:r>
    </w:p>
    <w:p w14:paraId="3D7A66B9" w14:textId="5FC30380" w:rsidR="00DA7E15" w:rsidRDefault="00DA7E15" w:rsidP="00DA7E15">
      <w:pPr>
        <w:pStyle w:val="Bullet11-1"/>
      </w:pPr>
      <w:r>
        <w:t>Self-rated health</w:t>
      </w:r>
    </w:p>
    <w:p w14:paraId="576A29D4" w14:textId="41FFEB82" w:rsidR="008D7952" w:rsidRDefault="008D7952" w:rsidP="008D7952">
      <w:pPr>
        <w:pStyle w:val="Bullet11-1"/>
        <w:numPr>
          <w:ilvl w:val="0"/>
          <w:numId w:val="0"/>
        </w:numPr>
        <w:ind w:left="1080"/>
      </w:pPr>
      <w:r>
        <w:t xml:space="preserve">This information is not available in CRPD. Instead, we will include the </w:t>
      </w:r>
      <w:proofErr w:type="spellStart"/>
      <w:r w:rsidRPr="008D7952">
        <w:t>Charlson</w:t>
      </w:r>
      <w:proofErr w:type="spellEnd"/>
      <w:r w:rsidRPr="008D7952">
        <w:t xml:space="preserve"> Index </w:t>
      </w:r>
      <w:r>
        <w:t>(</w:t>
      </w:r>
      <w:r w:rsidRPr="008D7952">
        <w:t>Romano adaptation</w:t>
      </w:r>
      <w:r>
        <w:t>)</w:t>
      </w:r>
      <w:r>
        <w:fldChar w:fldCharType="begin">
          <w:fldData xml:space="preserve">PEVuZE5vdGU+PENpdGU+PEF1dGhvcj5TY2huZWV3ZWlzczwvQXV0aG9yPjxZZWFyPjIwMDM8L1ll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</w:fldData>
        </w:fldChar>
      </w:r>
      <w:r w:rsidR="003B5170">
        <w:instrText xml:space="preserve"> ADDIN EN.CITE </w:instrText>
      </w:r>
      <w:r w:rsidR="003B5170">
        <w:fldChar w:fldCharType="begin">
          <w:fldData xml:space="preserve">PEVuZE5vdGU+PENpdGU+PEF1dGhvcj5TY2huZWV3ZWlzczwvQXV0aG9yPjxZZWFyPjIwMDM8L1ll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</w:fldData>
        </w:fldChar>
      </w:r>
      <w:r w:rsidR="003B5170">
        <w:instrText xml:space="preserve"> ADDIN EN.CITE.DATA </w:instrText>
      </w:r>
      <w:r w:rsidR="003B5170">
        <w:fldChar w:fldCharType="end"/>
      </w:r>
      <w:r>
        <w:fldChar w:fldCharType="separate"/>
      </w:r>
      <w:r w:rsidR="003B5170" w:rsidRPr="003B5170">
        <w:rPr>
          <w:noProof/>
          <w:vertAlign w:val="superscript"/>
        </w:rPr>
        <w:t>28</w:t>
      </w:r>
      <w:r>
        <w:fldChar w:fldCharType="end"/>
      </w:r>
      <w:r>
        <w:t xml:space="preserve"> as indicator of overall health.</w:t>
      </w:r>
    </w:p>
    <w:p w14:paraId="541CB584" w14:textId="4B85CA7F" w:rsidR="00DA7E15" w:rsidRDefault="00DA7E15" w:rsidP="00DA7E15">
      <w:pPr>
        <w:pStyle w:val="Bullet11-1"/>
      </w:pPr>
      <w:r>
        <w:t>History of rheumatoid arthritis</w:t>
      </w:r>
    </w:p>
    <w:p w14:paraId="66B64DCA" w14:textId="6727D6CF" w:rsidR="00C73E78" w:rsidRDefault="00C73E78" w:rsidP="00C73E78">
      <w:pPr>
        <w:pStyle w:val="Bullet11-1"/>
        <w:numPr>
          <w:ilvl w:val="0"/>
          <w:numId w:val="0"/>
        </w:numPr>
        <w:ind w:left="1080"/>
      </w:pPr>
      <w:r>
        <w:t xml:space="preserve">Defined as any occurrence of concept </w:t>
      </w:r>
      <w:r w:rsidRPr="00C73E78">
        <w:t>80809</w:t>
      </w:r>
      <w:r>
        <w:t xml:space="preserve"> (Rheumatoid arthritis) or any of its descendants on or before the index date.</w:t>
      </w:r>
    </w:p>
    <w:p w14:paraId="17F0D704" w14:textId="7764EA2C" w:rsidR="00DA7E15" w:rsidRDefault="00DA7E15" w:rsidP="00DA7E15">
      <w:pPr>
        <w:pStyle w:val="Bullet11-1"/>
      </w:pPr>
      <w:r>
        <w:t>History of non</w:t>
      </w:r>
      <w:r w:rsidR="009B3ADC">
        <w:t>-</w:t>
      </w:r>
      <w:r>
        <w:t>rheumatoid</w:t>
      </w:r>
      <w:r w:rsidRPr="00DA7E15">
        <w:t xml:space="preserve"> </w:t>
      </w:r>
      <w:r>
        <w:t>arthritis or chronic neck/back/joint pain</w:t>
      </w:r>
      <w:r w:rsidR="009B3ADC">
        <w:t>.</w:t>
      </w:r>
    </w:p>
    <w:p w14:paraId="75789A8F" w14:textId="2BDBC0EC" w:rsidR="00180649" w:rsidRDefault="00180649" w:rsidP="00180649">
      <w:pPr>
        <w:pStyle w:val="Bullet11-1"/>
        <w:numPr>
          <w:ilvl w:val="0"/>
          <w:numId w:val="0"/>
        </w:numPr>
        <w:ind w:left="1080"/>
      </w:pPr>
      <w:r>
        <w:t xml:space="preserve">Defined as any occurrence of concept </w:t>
      </w:r>
      <w:r w:rsidRPr="00180649">
        <w:t>4291025</w:t>
      </w:r>
      <w:r>
        <w:t xml:space="preserve"> (Arthritis) or any of its descendants, excluding concept </w:t>
      </w:r>
      <w:r w:rsidRPr="00C73E78">
        <w:t>80809</w:t>
      </w:r>
      <w:r>
        <w:t xml:space="preserve"> (Rheumatoid arthritis) and any of its descendants, as well as concept </w:t>
      </w:r>
      <w:r w:rsidR="00570632" w:rsidRPr="00570632">
        <w:t xml:space="preserve">43530622 </w:t>
      </w:r>
      <w:r>
        <w:t>(</w:t>
      </w:r>
      <w:r w:rsidR="00570632">
        <w:t xml:space="preserve">chronic </w:t>
      </w:r>
      <w:r>
        <w:t>neck pain)</w:t>
      </w:r>
      <w:r w:rsidR="00570632">
        <w:t xml:space="preserve"> or</w:t>
      </w:r>
      <w:r>
        <w:t xml:space="preserve"> </w:t>
      </w:r>
      <w:r w:rsidR="00570632" w:rsidRPr="00570632">
        <w:t xml:space="preserve">4046660 </w:t>
      </w:r>
      <w:r>
        <w:t>(</w:t>
      </w:r>
      <w:r w:rsidR="00570632">
        <w:t xml:space="preserve">chronic </w:t>
      </w:r>
      <w:r>
        <w:t>back pain), or any of their descendants</w:t>
      </w:r>
      <w:r w:rsidR="00CA34C3">
        <w:t xml:space="preserve"> on or before the index date</w:t>
      </w:r>
      <w:r>
        <w:t>.</w:t>
      </w:r>
    </w:p>
    <w:p w14:paraId="5CFABDFF" w14:textId="6A25F482" w:rsidR="00DA7E15" w:rsidRDefault="00DA7E15" w:rsidP="00DA7E15">
      <w:pPr>
        <w:pStyle w:val="Bullet11-1"/>
      </w:pPr>
      <w:r>
        <w:t>History of fatigue or lack of energy</w:t>
      </w:r>
    </w:p>
    <w:p w14:paraId="4D2208E0" w14:textId="4C7C6075" w:rsidR="00CA34C3" w:rsidRDefault="00CA34C3" w:rsidP="00CA34C3">
      <w:pPr>
        <w:pStyle w:val="Bullet11-1"/>
        <w:numPr>
          <w:ilvl w:val="0"/>
          <w:numId w:val="0"/>
        </w:numPr>
        <w:ind w:left="1080"/>
      </w:pPr>
      <w:r>
        <w:t xml:space="preserve">Defined as any occurrence of </w:t>
      </w:r>
      <w:r w:rsidRPr="00CA34C3">
        <w:t>439926</w:t>
      </w:r>
      <w:r>
        <w:t xml:space="preserve"> (Malaise and fatigue) on or before the index date.</w:t>
      </w:r>
    </w:p>
    <w:p w14:paraId="5A938083" w14:textId="3FF54895" w:rsidR="00DA7E15" w:rsidRDefault="00DA7E15" w:rsidP="00DA7E15">
      <w:pPr>
        <w:pStyle w:val="Bullet11-1"/>
      </w:pPr>
      <w:r>
        <w:t>History of migraines or frequent headaches</w:t>
      </w:r>
    </w:p>
    <w:p w14:paraId="3FEE4050" w14:textId="4C2620E9" w:rsidR="00EA55C8" w:rsidRDefault="00EA55C8" w:rsidP="00EA55C8">
      <w:pPr>
        <w:pStyle w:val="Bullet11-1"/>
        <w:numPr>
          <w:ilvl w:val="0"/>
          <w:numId w:val="0"/>
        </w:numPr>
        <w:ind w:left="1080"/>
      </w:pPr>
      <w:r w:rsidRPr="00EA55C8">
        <w:t>Defined as any occurrence of 318736 (</w:t>
      </w:r>
      <w:r>
        <w:t>Migraine</w:t>
      </w:r>
      <w:r w:rsidRPr="00EA55C8">
        <w:t xml:space="preserve">) </w:t>
      </w:r>
      <w:r>
        <w:t xml:space="preserve">or </w:t>
      </w:r>
      <w:r w:rsidRPr="00EA55C8">
        <w:t>375527</w:t>
      </w:r>
      <w:r>
        <w:t xml:space="preserve"> (headache disorder) </w:t>
      </w:r>
      <w:r w:rsidRPr="00EA55C8">
        <w:t>on or before the index date.</w:t>
      </w:r>
    </w:p>
    <w:p w14:paraId="03643D92" w14:textId="611AA6DD" w:rsidR="00DA7E15" w:rsidRDefault="00DA7E15" w:rsidP="00DA7E15">
      <w:pPr>
        <w:pStyle w:val="Bullet11-1"/>
      </w:pPr>
      <w:r>
        <w:t>Number of first-degree relatives with a history of leukemia or lymphoma</w:t>
      </w:r>
    </w:p>
    <w:p w14:paraId="56805269" w14:textId="02EDB807" w:rsidR="001B675B" w:rsidRDefault="008328C1" w:rsidP="001B675B">
      <w:pPr>
        <w:pStyle w:val="Bullet11-1"/>
        <w:numPr>
          <w:ilvl w:val="0"/>
          <w:numId w:val="0"/>
        </w:numPr>
        <w:ind w:left="1080"/>
      </w:pPr>
      <w:r w:rsidRPr="008328C1">
        <w:t>This information is not available in CRPD and will therefore not be used.</w:t>
      </w:r>
    </w:p>
    <w:p w14:paraId="74B99CD0" w14:textId="3438A48A" w:rsidR="00B151A9" w:rsidRDefault="00B151A9" w:rsidP="00CD10A0">
      <w:pPr>
        <w:pStyle w:val="Heading3"/>
      </w:pPr>
      <w:bookmarkStart w:id="29" w:name="_Ref20830012"/>
      <w:bookmarkStart w:id="30" w:name="_Toc22404682"/>
      <w:r>
        <w:t>Cohort design: Variables used for descriptive statistics</w:t>
      </w:r>
      <w:bookmarkEnd w:id="29"/>
      <w:bookmarkEnd w:id="30"/>
    </w:p>
    <w:p w14:paraId="674A1ED0" w14:textId="1FD4E8F7" w:rsidR="00B151A9" w:rsidRDefault="00B151A9" w:rsidP="00C97073">
      <w:pPr>
        <w:pStyle w:val="BodyText11"/>
      </w:pPr>
      <w:r>
        <w:t>Descriptive analysis of the baseline covariates will be generated to provide a characterization of</w:t>
      </w:r>
      <w:r w:rsidR="00701FF1">
        <w:t xml:space="preserve"> the exposed and unexposed cohort</w:t>
      </w:r>
      <w:r>
        <w:t>. The following baseline variables will be included.</w:t>
      </w:r>
    </w:p>
    <w:p w14:paraId="1F92A338" w14:textId="77777777" w:rsidR="00B151A9" w:rsidRDefault="00B151A9" w:rsidP="00151FC9">
      <w:pPr>
        <w:pStyle w:val="Bullet11-1"/>
      </w:pPr>
      <w:r>
        <w:t>Demographics</w:t>
      </w:r>
    </w:p>
    <w:p w14:paraId="57CECE1E" w14:textId="77777777" w:rsidR="007C42BC" w:rsidRDefault="00B151A9" w:rsidP="00CA794E">
      <w:pPr>
        <w:pStyle w:val="Bullet11-1"/>
        <w:numPr>
          <w:ilvl w:val="1"/>
          <w:numId w:val="23"/>
        </w:numPr>
      </w:pPr>
      <w:r>
        <w:t>Gender</w:t>
      </w:r>
    </w:p>
    <w:p w14:paraId="2102118A" w14:textId="6CE63D69" w:rsidR="00B151A9" w:rsidRDefault="00B151A9" w:rsidP="00CA794E">
      <w:pPr>
        <w:pStyle w:val="Bullet11-1"/>
        <w:numPr>
          <w:ilvl w:val="1"/>
          <w:numId w:val="23"/>
        </w:numPr>
      </w:pPr>
      <w:r>
        <w:t>Age group (5-year bands)</w:t>
      </w:r>
    </w:p>
    <w:p w14:paraId="6BC2D4ED" w14:textId="77777777" w:rsidR="00B151A9" w:rsidRDefault="00B151A9" w:rsidP="00151FC9">
      <w:pPr>
        <w:pStyle w:val="Bullet11-1"/>
        <w:numPr>
          <w:ilvl w:val="1"/>
          <w:numId w:val="23"/>
        </w:numPr>
      </w:pPr>
      <w:r>
        <w:t>Initial drug exposure month</w:t>
      </w:r>
    </w:p>
    <w:p w14:paraId="46746B7A" w14:textId="63497877" w:rsidR="00B151A9" w:rsidRDefault="00B151A9" w:rsidP="00151FC9">
      <w:pPr>
        <w:pStyle w:val="Bullet11-1"/>
      </w:pPr>
      <w:r>
        <w:t xml:space="preserve">Condition occurrence record for the concept or any </w:t>
      </w:r>
      <w:r w:rsidR="00134DD4">
        <w:t xml:space="preserve">of </w:t>
      </w:r>
      <w:r>
        <w:t>its descendants observed during 365d on or prior to cohort index</w:t>
      </w:r>
    </w:p>
    <w:p w14:paraId="7CBB7BF8" w14:textId="77777777" w:rsidR="00B151A9" w:rsidRDefault="00B151A9" w:rsidP="00151FC9">
      <w:pPr>
        <w:pStyle w:val="Bullet11-1"/>
      </w:pPr>
      <w:r>
        <w:t>Drug exposure record for the concept or any its descendants observed during 365d on or prior to cohort index</w:t>
      </w:r>
    </w:p>
    <w:p w14:paraId="130E396E" w14:textId="77777777" w:rsidR="00B151A9" w:rsidRDefault="00B151A9" w:rsidP="00151FC9">
      <w:pPr>
        <w:pStyle w:val="Bullet11-1"/>
      </w:pPr>
      <w:r>
        <w:t>Procedure occurrence record for the concept or any its descendants observed during 365d on or prior to cohort index</w:t>
      </w:r>
    </w:p>
    <w:p w14:paraId="27418DBC" w14:textId="77777777" w:rsidR="00B151A9" w:rsidRDefault="00B151A9" w:rsidP="00151FC9">
      <w:pPr>
        <w:pStyle w:val="Bullet11-1"/>
      </w:pPr>
      <w:r>
        <w:t>Measurement record for the verbatim concept observed during 365d on or prior to cohort index</w:t>
      </w:r>
    </w:p>
    <w:p w14:paraId="7ABF54EF" w14:textId="77777777" w:rsidR="00B151A9" w:rsidRDefault="00B151A9" w:rsidP="00151FC9">
      <w:pPr>
        <w:pStyle w:val="Bullet11-1"/>
      </w:pPr>
      <w:proofErr w:type="spellStart"/>
      <w:r>
        <w:t>Charlson</w:t>
      </w:r>
      <w:proofErr w:type="spellEnd"/>
      <w:r>
        <w:t xml:space="preserve"> Index - Romano adaptation, using conditions all time on or prior to cohort index</w:t>
      </w:r>
    </w:p>
    <w:p w14:paraId="75694DC7" w14:textId="77777777" w:rsidR="00B151A9" w:rsidRDefault="00B151A9" w:rsidP="00151FC9">
      <w:pPr>
        <w:pStyle w:val="Bullet11-1"/>
      </w:pPr>
      <w:r>
        <w:t>Number of distinct conditions observed in 365d on or prior to cohort index (defined as unique SNOMED condition concepts)</w:t>
      </w:r>
    </w:p>
    <w:p w14:paraId="66176C17" w14:textId="77777777" w:rsidR="00B151A9" w:rsidRDefault="00B151A9" w:rsidP="00151FC9">
      <w:pPr>
        <w:pStyle w:val="Bullet11-1"/>
      </w:pPr>
      <w:r>
        <w:t xml:space="preserve">Number of distinct drugs observed in 365d on or prior to cohort index (defined as unique </w:t>
      </w:r>
      <w:proofErr w:type="spellStart"/>
      <w:r>
        <w:t>RxNorm</w:t>
      </w:r>
      <w:proofErr w:type="spellEnd"/>
      <w:r>
        <w:t xml:space="preserve"> ingredient concepts)</w:t>
      </w:r>
    </w:p>
    <w:p w14:paraId="55ACCF82" w14:textId="77777777" w:rsidR="00B151A9" w:rsidRDefault="00B151A9" w:rsidP="00151FC9">
      <w:pPr>
        <w:pStyle w:val="Bullet11-1"/>
      </w:pPr>
      <w:r>
        <w:t>Number of distinct procedures observed in 365d on or prior to cohort index (defined as unique CPT4/HCPCS/ICD9P/ICD10P concepts)</w:t>
      </w:r>
    </w:p>
    <w:p w14:paraId="3348CA31" w14:textId="77777777" w:rsidR="00B151A9" w:rsidRDefault="00B151A9" w:rsidP="00151FC9">
      <w:pPr>
        <w:pStyle w:val="Bullet11-1"/>
      </w:pPr>
      <w:r>
        <w:lastRenderedPageBreak/>
        <w:t>Number of distinct observations observed in 365d on or prior to cohort index</w:t>
      </w:r>
    </w:p>
    <w:p w14:paraId="466DE24D" w14:textId="77777777" w:rsidR="00B151A9" w:rsidRDefault="00B151A9" w:rsidP="00151FC9">
      <w:pPr>
        <w:pStyle w:val="Bullet11-1"/>
      </w:pPr>
      <w:r>
        <w:t>Number of distinct measurements observed in 365d on or prior to cohort index (defined as unique LOINC concepts)</w:t>
      </w:r>
    </w:p>
    <w:p w14:paraId="28EAB2B5" w14:textId="77777777" w:rsidR="00B151A9" w:rsidRDefault="00B151A9" w:rsidP="00151FC9">
      <w:pPr>
        <w:pStyle w:val="Bullet11-1"/>
      </w:pPr>
      <w:r>
        <w:t>Number of visits observed in 365d on or prior to cohort index</w:t>
      </w:r>
    </w:p>
    <w:p w14:paraId="6B80E9B8" w14:textId="77777777" w:rsidR="00B151A9" w:rsidRDefault="00B151A9" w:rsidP="00151FC9">
      <w:pPr>
        <w:pStyle w:val="Bullet11-1"/>
      </w:pPr>
      <w:r>
        <w:t>Number of inpatient visits observed in 365d on or prior to cohort index</w:t>
      </w:r>
    </w:p>
    <w:p w14:paraId="21A188C2" w14:textId="774EDE46" w:rsidR="00B151A9" w:rsidRDefault="00B151A9" w:rsidP="00151FC9">
      <w:pPr>
        <w:pStyle w:val="Bullet11-1"/>
      </w:pPr>
      <w:r>
        <w:t>Number of ER visits observed in 365d on or prior to cohort index</w:t>
      </w:r>
    </w:p>
    <w:p w14:paraId="7C0D0604" w14:textId="4FB3BA16" w:rsidR="00B151A9" w:rsidRDefault="00B151A9" w:rsidP="008964EF">
      <w:pPr>
        <w:pStyle w:val="BodyText11"/>
      </w:pPr>
      <w:r>
        <w:t>An explicit head-to-head comparison between two cohorts of baseline covariates, using</w:t>
      </w:r>
      <w:r w:rsidR="008964EF">
        <w:t xml:space="preserve"> </w:t>
      </w:r>
      <w:r>
        <w:t>standardized difference as a metric to compare individual factors, will be conducted. Covariates</w:t>
      </w:r>
      <w:r w:rsidR="008964EF">
        <w:t xml:space="preserve"> </w:t>
      </w:r>
      <w:r>
        <w:t>with standardized difference &gt; 10% will be highlighted as potential imbalanced confounding</w:t>
      </w:r>
      <w:r w:rsidR="008964EF">
        <w:t xml:space="preserve"> </w:t>
      </w:r>
      <w:r>
        <w:t>factors.</w:t>
      </w:r>
    </w:p>
    <w:p w14:paraId="3CF6AFF7" w14:textId="57F3BF17" w:rsidR="00170451" w:rsidRPr="00B151A9" w:rsidRDefault="00584642" w:rsidP="008964EF">
      <w:pPr>
        <w:pStyle w:val="BodyText11"/>
      </w:pPr>
      <w:r>
        <w:t>When</w:t>
      </w:r>
      <w:r w:rsidR="00170451">
        <w:t xml:space="preserve"> </w:t>
      </w:r>
      <w:r>
        <w:t>computing a propensity</w:t>
      </w:r>
      <w:r w:rsidR="006C6DFE">
        <w:t xml:space="preserve"> score</w:t>
      </w:r>
      <w:r>
        <w:t xml:space="preserve">, we will exclude acetaminophen from the set of covariates, because this is the exposure the propensity model aims to predict. In addition, we will also exclude these ingredients that are contained in products containing acetaminophen: </w:t>
      </w:r>
      <w:r w:rsidRPr="00584642">
        <w:t xml:space="preserve">aspirin, caffeine, chlormezanone, codeine, dextromethorphan, dihydrocodeine, diphenhydramine, domperidone, </w:t>
      </w:r>
      <w:proofErr w:type="spellStart"/>
      <w:r w:rsidRPr="00584642">
        <w:t>isometheptene</w:t>
      </w:r>
      <w:proofErr w:type="spellEnd"/>
      <w:r w:rsidRPr="00584642">
        <w:t xml:space="preserve">, methionine, metoclopramide, orphenadrine, oxycodone, pentazocine, phenylephrine, phenylpropanolamine, promethazine, propoxyphene, pseudoephedrine, salicylic acid, </w:t>
      </w:r>
      <w:r>
        <w:t xml:space="preserve">and </w:t>
      </w:r>
      <w:r w:rsidRPr="00584642">
        <w:t>tramadol</w:t>
      </w:r>
      <w:r>
        <w:t>.</w:t>
      </w:r>
    </w:p>
    <w:p w14:paraId="1BC3D1A5" w14:textId="77777777" w:rsidR="00F60C4A" w:rsidRDefault="00F60C4A" w:rsidP="0038213D">
      <w:pPr>
        <w:pStyle w:val="Heading1"/>
      </w:pPr>
      <w:bookmarkStart w:id="31" w:name="_Toc22404683"/>
      <w:r>
        <w:t>SAMPLE SIZE AND STUDY POWER</w:t>
      </w:r>
      <w:bookmarkEnd w:id="31"/>
    </w:p>
    <w:p w14:paraId="5276D1F9" w14:textId="75AE89CB" w:rsidR="00F60C4A" w:rsidRDefault="004F6397" w:rsidP="004F6397">
      <w:pPr>
        <w:pStyle w:val="Heading2"/>
      </w:pPr>
      <w:bookmarkStart w:id="32" w:name="_Toc22404684"/>
      <w:r>
        <w:t>Case-control designs</w:t>
      </w:r>
      <w:bookmarkEnd w:id="32"/>
    </w:p>
    <w:p w14:paraId="43E9203D" w14:textId="3CF6C380" w:rsidR="00B83E4B" w:rsidRPr="00B83E4B" w:rsidRDefault="00563AB6" w:rsidP="00B83E4B">
      <w:pPr>
        <w:pStyle w:val="BodyText12"/>
      </w:pPr>
      <w:r>
        <w:t xml:space="preserve">Appendix B lists the number of cases and controls for each of the outcomes described in Sections </w:t>
      </w:r>
      <w:r>
        <w:fldChar w:fldCharType="begin"/>
      </w:r>
      <w:r>
        <w:instrText xml:space="preserve"> REF _Ref21790909 \r \h </w:instrText>
      </w:r>
      <w:r>
        <w:fldChar w:fldCharType="separate"/>
      </w:r>
      <w:r>
        <w:t>8.3</w:t>
      </w:r>
      <w:r>
        <w:fldChar w:fldCharType="end"/>
      </w:r>
      <w:r>
        <w:t xml:space="preserve"> and </w:t>
      </w:r>
      <w:r>
        <w:fldChar w:fldCharType="begin"/>
      </w:r>
      <w:r>
        <w:instrText xml:space="preserve"> REF _Ref21790912 \r \h </w:instrText>
      </w:r>
      <w:r>
        <w:fldChar w:fldCharType="separate"/>
      </w:r>
      <w:r>
        <w:t>8.4</w:t>
      </w:r>
      <w:r>
        <w:fldChar w:fldCharType="end"/>
      </w:r>
      <w:r>
        <w:t xml:space="preserve"> and the </w:t>
      </w:r>
      <w:r w:rsidR="00451803">
        <w:t xml:space="preserve">analysis </w:t>
      </w:r>
      <w:r>
        <w:t xml:space="preserve">variants described in Section </w:t>
      </w:r>
      <w:r>
        <w:fldChar w:fldCharType="begin"/>
      </w:r>
      <w:r>
        <w:instrText xml:space="preserve"> REF _Ref21790949 \r \h </w:instrText>
      </w:r>
      <w:r>
        <w:fldChar w:fldCharType="separate"/>
      </w:r>
      <w:r>
        <w:t>10.1.4</w:t>
      </w:r>
      <w:r>
        <w:fldChar w:fldCharType="end"/>
      </w:r>
      <w:r>
        <w:t xml:space="preserve">. Also listed is the fraction of controls considered to be exposed to acetaminophen according to the various exposure status definitions described in Section </w:t>
      </w:r>
      <w:r>
        <w:fldChar w:fldCharType="begin"/>
      </w:r>
      <w:r>
        <w:instrText xml:space="preserve"> REF _Ref21791056 \r \h </w:instrText>
      </w:r>
      <w:r>
        <w:fldChar w:fldCharType="separate"/>
      </w:r>
      <w:r>
        <w:t>10.1.3</w:t>
      </w:r>
      <w:r>
        <w:fldChar w:fldCharType="end"/>
      </w:r>
      <w:r>
        <w:t>,</w:t>
      </w:r>
      <w:r w:rsidR="00A066DC">
        <w:t xml:space="preserve"> ranging from </w:t>
      </w:r>
      <w:r w:rsidR="00B476E8">
        <w:t>31% to 63%,</w:t>
      </w:r>
      <w:r>
        <w:t xml:space="preserve"> as well as the Minimum Detectable Relative Risk (MDRR), assuming alpha = 0.05, and a power of 80%.</w:t>
      </w:r>
      <w:r>
        <w:fldChar w:fldCharType="begin"/>
      </w:r>
      <w:r w:rsidR="003B5170">
        <w:instrText xml:space="preserve"> ADDIN EN.CITE &lt;EndNote&gt;&lt;Cite&gt;&lt;Author&gt;Miettinen&lt;/Author&gt;&lt;Year&gt;1969&lt;/Year&gt;&lt;RecNum&gt;39&lt;/RecNum&gt;&lt;DisplayText&gt;&lt;style face="superscript"&gt;29&lt;/style&gt;&lt;/DisplayText&gt;&lt;record&gt;&lt;rec-number&gt;39&lt;/rec-number&gt;&lt;foreign-keys&gt;&lt;key app="EN" db-id="wre9sv924s550keawrvpd2dase502wsvt99e" timestamp="1570912637"&gt;39&lt;/key&gt;&lt;/foreign-keys&gt;&lt;ref-type name="Journal Article"&gt;17&lt;/ref-type&gt;&lt;contributors&gt;&lt;authors&gt;&lt;author&gt;Miettinen, O. S.&lt;/author&gt;&lt;/authors&gt;&lt;/contributors&gt;&lt;titles&gt;&lt;title&gt;Individual matching with multiple controls in the case of all-or-none respons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39-55&lt;/pages&gt;&lt;volume&gt;25&lt;/volume&gt;&lt;number&gt;2&lt;/number&gt;&lt;edition&gt;1969/06/01&lt;/edition&gt;&lt;keywords&gt;&lt;keyword&gt;*Epidemiology&lt;/keyword&gt;&lt;keyword&gt;Mathematics&lt;/keyword&gt;&lt;keyword&gt;Models, Theoretical&lt;/keyword&gt;&lt;keyword&gt;*Statistics as Topic&lt;/keyword&gt;&lt;/keywords&gt;&lt;dates&gt;&lt;year&gt;1969&lt;/year&gt;&lt;pub-dates&gt;&lt;date&gt;Jun&lt;/date&gt;&lt;/pub-dates&gt;&lt;/dates&gt;&lt;isbn&gt;0006-341X (Print)&amp;#xD;0006-341x&lt;/isbn&gt;&lt;accession-num&gt;5794104&lt;/accession-num&gt;&lt;urls&gt;&lt;/urls&gt;&lt;remote-database-provider&gt;NLM&lt;/remote-database-provider&gt;&lt;language&gt;eng&lt;/language&gt;&lt;/record&gt;&lt;/Cite&gt;&lt;/EndNote&gt;</w:instrText>
      </w:r>
      <w:r>
        <w:fldChar w:fldCharType="separate"/>
      </w:r>
      <w:r w:rsidR="003B5170" w:rsidRPr="003B5170">
        <w:rPr>
          <w:noProof/>
          <w:vertAlign w:val="superscript"/>
        </w:rPr>
        <w:t>29</w:t>
      </w:r>
      <w:r>
        <w:fldChar w:fldCharType="end"/>
      </w:r>
    </w:p>
    <w:p w14:paraId="253A66B6" w14:textId="18F4D88F" w:rsidR="004F6397" w:rsidRDefault="004F6397" w:rsidP="004F6397">
      <w:pPr>
        <w:pStyle w:val="Heading2"/>
      </w:pPr>
      <w:bookmarkStart w:id="33" w:name="_Toc22404685"/>
      <w:r>
        <w:t>Cohort design</w:t>
      </w:r>
      <w:bookmarkEnd w:id="33"/>
    </w:p>
    <w:p w14:paraId="0424B36E" w14:textId="7DD39657" w:rsidR="00961C76" w:rsidRPr="00961C76" w:rsidRDefault="00961C76" w:rsidP="00961C76">
      <w:pPr>
        <w:pStyle w:val="BodyText12"/>
      </w:pPr>
      <w:r>
        <w:t xml:space="preserve">Following the description of ‘high use’ and ‘no use’ of acetaminophen described in Section </w:t>
      </w:r>
      <w:r>
        <w:fldChar w:fldCharType="begin"/>
      </w:r>
      <w:r>
        <w:instrText xml:space="preserve"> REF _Ref21788480 \r \h </w:instrText>
      </w:r>
      <w:r>
        <w:fldChar w:fldCharType="separate"/>
      </w:r>
      <w:r>
        <w:t>10.2.1</w:t>
      </w:r>
      <w:r>
        <w:fldChar w:fldCharType="end"/>
      </w:r>
      <w:r>
        <w:t xml:space="preserve">, and accounting for the inclusion and exclusion criteria defined in Section </w:t>
      </w:r>
      <w:r>
        <w:fldChar w:fldCharType="begin"/>
      </w:r>
      <w:r>
        <w:instrText xml:space="preserve"> REF _Ref21788535 \r \h </w:instrText>
      </w:r>
      <w:r>
        <w:fldChar w:fldCharType="separate"/>
      </w:r>
      <w:r>
        <w:t>8.2</w:t>
      </w:r>
      <w:r>
        <w:fldChar w:fldCharType="end"/>
      </w:r>
      <w:r>
        <w:t xml:space="preserve">, the following numbers of subjects were identified in the CPRD database, for the two analysis variants described in Section </w:t>
      </w:r>
      <w:r>
        <w:fldChar w:fldCharType="begin"/>
      </w:r>
      <w:r>
        <w:instrText xml:space="preserve"> REF _Ref21788594 \r \h </w:instrText>
      </w:r>
      <w:r>
        <w:fldChar w:fldCharType="separate"/>
      </w:r>
      <w:r>
        <w:t>10.2.3</w:t>
      </w:r>
      <w:r>
        <w:fldChar w:fldCharType="end"/>
      </w:r>
      <w:r w:rsidR="0016653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5940"/>
        <w:gridCol w:w="1350"/>
        <w:gridCol w:w="990"/>
      </w:tblGrid>
      <w:tr w:rsidR="00890AFD" w14:paraId="09D4FA87" w14:textId="77777777" w:rsidTr="00890AFD">
        <w:tc>
          <w:tcPr>
            <w:tcW w:w="1080" w:type="dxa"/>
            <w:vMerge w:val="restart"/>
            <w:vAlign w:val="bottom"/>
          </w:tcPr>
          <w:p w14:paraId="561B9C25" w14:textId="1381A5DA" w:rsidR="00890AFD" w:rsidRDefault="00890AFD" w:rsidP="00890AFD">
            <w:pPr>
              <w:pStyle w:val="BodyText12"/>
              <w:spacing w:after="0"/>
            </w:pPr>
            <w:r>
              <w:t>Analysis ID</w:t>
            </w:r>
          </w:p>
        </w:tc>
        <w:tc>
          <w:tcPr>
            <w:tcW w:w="5940" w:type="dxa"/>
            <w:vMerge w:val="restart"/>
            <w:vAlign w:val="bottom"/>
          </w:tcPr>
          <w:p w14:paraId="7C42146D" w14:textId="2558AFDB" w:rsidR="00890AFD" w:rsidRDefault="00890AFD" w:rsidP="00890AFD">
            <w:pPr>
              <w:pStyle w:val="BodyText12"/>
              <w:spacing w:after="0"/>
            </w:pPr>
            <w:r w:rsidRPr="00890AFD">
              <w:t>Exclude subjects with the outcome in the 2 years following the index date</w:t>
            </w:r>
          </w:p>
        </w:tc>
        <w:tc>
          <w:tcPr>
            <w:tcW w:w="2340" w:type="dxa"/>
            <w:gridSpan w:val="2"/>
            <w:vAlign w:val="bottom"/>
          </w:tcPr>
          <w:p w14:paraId="10BBA5D1" w14:textId="443315E4" w:rsidR="00890AFD" w:rsidRDefault="00890AFD" w:rsidP="00890AFD">
            <w:pPr>
              <w:pStyle w:val="BodyText12"/>
              <w:spacing w:after="0"/>
              <w:jc w:val="center"/>
            </w:pPr>
            <w:r>
              <w:t>Number of subjects</w:t>
            </w:r>
          </w:p>
        </w:tc>
      </w:tr>
      <w:tr w:rsidR="00890AFD" w14:paraId="1FC1F6E0" w14:textId="77777777" w:rsidTr="001914F1">
        <w:tc>
          <w:tcPr>
            <w:tcW w:w="1080" w:type="dxa"/>
            <w:vMerge/>
            <w:tcBorders>
              <w:bottom w:val="single" w:sz="4" w:space="0" w:color="auto"/>
            </w:tcBorders>
            <w:vAlign w:val="bottom"/>
          </w:tcPr>
          <w:p w14:paraId="1FF20070" w14:textId="25B45DDD" w:rsidR="00890AFD" w:rsidRDefault="00890AFD" w:rsidP="00890AFD">
            <w:pPr>
              <w:pStyle w:val="BodyText12"/>
              <w:spacing w:after="0"/>
            </w:pPr>
          </w:p>
        </w:tc>
        <w:tc>
          <w:tcPr>
            <w:tcW w:w="5940" w:type="dxa"/>
            <w:vMerge/>
            <w:tcBorders>
              <w:bottom w:val="single" w:sz="4" w:space="0" w:color="auto"/>
            </w:tcBorders>
            <w:vAlign w:val="bottom"/>
          </w:tcPr>
          <w:p w14:paraId="2207933E" w14:textId="776629A6" w:rsidR="00890AFD" w:rsidRDefault="00890AFD" w:rsidP="00890AFD">
            <w:pPr>
              <w:pStyle w:val="BodyText12"/>
              <w:spacing w:after="0"/>
            </w:pPr>
          </w:p>
        </w:tc>
        <w:tc>
          <w:tcPr>
            <w:tcW w:w="1350" w:type="dxa"/>
            <w:tcBorders>
              <w:bottom w:val="single" w:sz="4" w:space="0" w:color="auto"/>
            </w:tcBorders>
            <w:vAlign w:val="bottom"/>
          </w:tcPr>
          <w:p w14:paraId="17A8811A" w14:textId="7D03D00E" w:rsidR="00890AFD" w:rsidRDefault="00890AFD" w:rsidP="00890AFD">
            <w:pPr>
              <w:pStyle w:val="BodyText12"/>
              <w:spacing w:after="0"/>
              <w:jc w:val="center"/>
            </w:pPr>
            <w:r>
              <w:t>High use</w:t>
            </w:r>
          </w:p>
        </w:tc>
        <w:tc>
          <w:tcPr>
            <w:tcW w:w="990" w:type="dxa"/>
            <w:tcBorders>
              <w:bottom w:val="single" w:sz="4" w:space="0" w:color="auto"/>
            </w:tcBorders>
            <w:vAlign w:val="bottom"/>
          </w:tcPr>
          <w:p w14:paraId="366D722D" w14:textId="5454C166" w:rsidR="00890AFD" w:rsidRDefault="00890AFD" w:rsidP="00890AFD">
            <w:pPr>
              <w:pStyle w:val="BodyText12"/>
              <w:spacing w:after="0"/>
              <w:jc w:val="center"/>
            </w:pPr>
            <w:r>
              <w:t>No use</w:t>
            </w:r>
          </w:p>
        </w:tc>
      </w:tr>
      <w:tr w:rsidR="00890AFD" w14:paraId="126E985B" w14:textId="77777777" w:rsidTr="001914F1">
        <w:tc>
          <w:tcPr>
            <w:tcW w:w="1080" w:type="dxa"/>
            <w:tcBorders>
              <w:top w:val="single" w:sz="4" w:space="0" w:color="auto"/>
            </w:tcBorders>
            <w:shd w:val="clear" w:color="auto" w:fill="D9D9D9" w:themeFill="background1" w:themeFillShade="D9"/>
          </w:tcPr>
          <w:p w14:paraId="6F28B0A3" w14:textId="6BF4C8F9" w:rsidR="00890AFD" w:rsidRDefault="00890AFD" w:rsidP="00890AFD">
            <w:pPr>
              <w:pStyle w:val="BodyText12"/>
              <w:spacing w:after="0"/>
            </w:pPr>
            <w:r>
              <w:t>9</w:t>
            </w:r>
          </w:p>
        </w:tc>
        <w:tc>
          <w:tcPr>
            <w:tcW w:w="5940" w:type="dxa"/>
            <w:tcBorders>
              <w:top w:val="single" w:sz="4" w:space="0" w:color="auto"/>
            </w:tcBorders>
            <w:shd w:val="clear" w:color="auto" w:fill="D9D9D9" w:themeFill="background1" w:themeFillShade="D9"/>
          </w:tcPr>
          <w:p w14:paraId="070D3F13" w14:textId="56771996" w:rsidR="00890AFD" w:rsidRDefault="00890AFD" w:rsidP="00890AFD">
            <w:pPr>
              <w:pStyle w:val="BodyText12"/>
              <w:spacing w:after="0"/>
            </w:pPr>
            <w:r>
              <w:t>No</w:t>
            </w:r>
          </w:p>
        </w:tc>
        <w:tc>
          <w:tcPr>
            <w:tcW w:w="1350" w:type="dxa"/>
            <w:tcBorders>
              <w:top w:val="single" w:sz="4" w:space="0" w:color="auto"/>
            </w:tcBorders>
            <w:shd w:val="clear" w:color="auto" w:fill="D9D9D9" w:themeFill="background1" w:themeFillShade="D9"/>
          </w:tcPr>
          <w:p w14:paraId="22397812" w14:textId="2832E510" w:rsidR="00890AFD" w:rsidRDefault="00890AFD" w:rsidP="00890AFD">
            <w:pPr>
              <w:pStyle w:val="BodyText12"/>
              <w:spacing w:after="0"/>
              <w:jc w:val="center"/>
            </w:pPr>
            <w:r w:rsidRPr="00890AFD">
              <w:t>5</w:t>
            </w:r>
            <w:r>
              <w:t>,</w:t>
            </w:r>
            <w:r w:rsidRPr="00890AFD">
              <w:t>284</w:t>
            </w:r>
          </w:p>
        </w:tc>
        <w:tc>
          <w:tcPr>
            <w:tcW w:w="990" w:type="dxa"/>
            <w:tcBorders>
              <w:top w:val="single" w:sz="4" w:space="0" w:color="auto"/>
            </w:tcBorders>
            <w:shd w:val="clear" w:color="auto" w:fill="D9D9D9" w:themeFill="background1" w:themeFillShade="D9"/>
          </w:tcPr>
          <w:p w14:paraId="11C01EE9" w14:textId="5792FC8C" w:rsidR="00890AFD" w:rsidRDefault="00890AFD" w:rsidP="00890AFD">
            <w:pPr>
              <w:pStyle w:val="BodyText12"/>
              <w:spacing w:after="0"/>
              <w:jc w:val="center"/>
            </w:pPr>
            <w:r w:rsidRPr="00890AFD">
              <w:t>84</w:t>
            </w:r>
            <w:r>
              <w:t>,</w:t>
            </w:r>
            <w:r w:rsidRPr="00890AFD">
              <w:t>551</w:t>
            </w:r>
          </w:p>
        </w:tc>
      </w:tr>
      <w:tr w:rsidR="00890AFD" w14:paraId="1E9F9A72" w14:textId="77777777" w:rsidTr="00890AFD">
        <w:tc>
          <w:tcPr>
            <w:tcW w:w="1080" w:type="dxa"/>
          </w:tcPr>
          <w:p w14:paraId="37D78804" w14:textId="26C7617C" w:rsidR="00890AFD" w:rsidRDefault="00890AFD" w:rsidP="00890AFD">
            <w:pPr>
              <w:pStyle w:val="BodyText12"/>
              <w:spacing w:after="0"/>
            </w:pPr>
            <w:r>
              <w:t>10</w:t>
            </w:r>
          </w:p>
        </w:tc>
        <w:tc>
          <w:tcPr>
            <w:tcW w:w="5940" w:type="dxa"/>
          </w:tcPr>
          <w:p w14:paraId="6289DAB1" w14:textId="62218E68" w:rsidR="00890AFD" w:rsidRDefault="00890AFD" w:rsidP="00890AFD">
            <w:pPr>
              <w:pStyle w:val="BodyText12"/>
              <w:spacing w:after="0"/>
            </w:pPr>
            <w:r>
              <w:t>Yes</w:t>
            </w:r>
          </w:p>
        </w:tc>
        <w:tc>
          <w:tcPr>
            <w:tcW w:w="1350" w:type="dxa"/>
          </w:tcPr>
          <w:p w14:paraId="5D979EF3" w14:textId="46EA5E5D" w:rsidR="00890AFD" w:rsidRDefault="00890AFD" w:rsidP="00890AFD">
            <w:pPr>
              <w:pStyle w:val="BodyText12"/>
              <w:spacing w:after="0"/>
              <w:jc w:val="center"/>
            </w:pPr>
            <w:r>
              <w:t>3,935</w:t>
            </w:r>
          </w:p>
        </w:tc>
        <w:tc>
          <w:tcPr>
            <w:tcW w:w="990" w:type="dxa"/>
          </w:tcPr>
          <w:p w14:paraId="1CB9CAA3" w14:textId="3CEF645F" w:rsidR="00890AFD" w:rsidRDefault="00890AFD" w:rsidP="00890AFD">
            <w:pPr>
              <w:pStyle w:val="BodyText12"/>
              <w:spacing w:after="0"/>
              <w:jc w:val="center"/>
            </w:pPr>
            <w:r w:rsidRPr="00890AFD">
              <w:t>69</w:t>
            </w:r>
            <w:r>
              <w:t>,</w:t>
            </w:r>
            <w:r w:rsidRPr="00890AFD">
              <w:t>526</w:t>
            </w:r>
          </w:p>
        </w:tc>
      </w:tr>
    </w:tbl>
    <w:p w14:paraId="27BCD665" w14:textId="0650AC10" w:rsidR="004F6397" w:rsidRDefault="00961C76" w:rsidP="004F6397">
      <w:pPr>
        <w:pStyle w:val="BodyText12"/>
      </w:pPr>
      <w:r>
        <w:rPr>
          <w:b/>
        </w:rPr>
        <w:t xml:space="preserve">Table </w:t>
      </w:r>
      <w:r w:rsidR="00A2496F">
        <w:rPr>
          <w:b/>
        </w:rPr>
        <w:t>1</w:t>
      </w:r>
      <w:r>
        <w:rPr>
          <w:b/>
        </w:rPr>
        <w:t>.</w:t>
      </w:r>
      <w:r>
        <w:t xml:space="preserve"> Number of subject</w:t>
      </w:r>
      <w:r w:rsidR="009C4F05">
        <w:t>s</w:t>
      </w:r>
      <w:r>
        <w:t xml:space="preserve"> in the exposure cohorts for the two analyses variants.</w:t>
      </w:r>
    </w:p>
    <w:p w14:paraId="4A75C344" w14:textId="1BB7AF9F" w:rsidR="009C4F05" w:rsidRDefault="009C4F05" w:rsidP="004F6397">
      <w:pPr>
        <w:pStyle w:val="BodyText12"/>
      </w:pPr>
      <w:r>
        <w:t xml:space="preserve">Note that the main reason for the different counts between the two analysis variants is not because those subjects experienced the outcome </w:t>
      </w:r>
      <w:r w:rsidR="00362336">
        <w:t xml:space="preserve">during the two years, </w:t>
      </w:r>
      <w:r>
        <w:t>but because those subjects were observed for less than two years after the index date.</w:t>
      </w:r>
    </w:p>
    <w:p w14:paraId="759C92DB" w14:textId="541BBB21" w:rsidR="006B4D08" w:rsidRDefault="006B4D08" w:rsidP="004F6397">
      <w:pPr>
        <w:pStyle w:val="BodyText12"/>
      </w:pPr>
      <w:r>
        <w:t xml:space="preserve">For comparison, Walter et al. reported </w:t>
      </w:r>
      <w:r w:rsidR="009A686A" w:rsidRPr="009A686A">
        <w:t>3</w:t>
      </w:r>
      <w:r w:rsidR="009A686A">
        <w:t>,</w:t>
      </w:r>
      <w:r w:rsidR="009A686A" w:rsidRPr="009A686A">
        <w:t>258</w:t>
      </w:r>
      <w:r w:rsidR="009A686A">
        <w:t xml:space="preserve"> high-use subjects and </w:t>
      </w:r>
      <w:r w:rsidRPr="006B4D08">
        <w:t>48</w:t>
      </w:r>
      <w:r>
        <w:t>,</w:t>
      </w:r>
      <w:r w:rsidRPr="006B4D08">
        <w:t>928</w:t>
      </w:r>
      <w:r w:rsidR="009A686A">
        <w:t xml:space="preserve"> non-use subjects</w:t>
      </w:r>
      <w:r w:rsidR="006177C0">
        <w:t xml:space="preserve"> in their primary analysis (equivalent to our analysis 9)</w:t>
      </w:r>
      <w:r w:rsidR="009A686A">
        <w:t>.</w:t>
      </w:r>
      <w:r w:rsidR="009A686A">
        <w:fldChar w:fldCharType="begin">
          <w:fldData xml:space="preserve">PEVuZE5vdGU+PENpdGU+PEF1dGhvcj5XYWx0ZXI8L0F1dGhvcj48WWVhcj4yMDExPC9ZZWFyPjxS
ZWNOdW0+MTM8L1JlY051bT48RGlzcGxheVRleHQ+PHN0eWxlIGZhY2U9InN1cGVyc2NyaXB0Ij40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9A686A">
        <w:instrText xml:space="preserve"> ADDIN EN.CITE </w:instrText>
      </w:r>
      <w:r w:rsidR="009A686A">
        <w:fldChar w:fldCharType="begin">
          <w:fldData xml:space="preserve">PEVuZE5vdGU+PENpdGU+PEF1dGhvcj5XYWx0ZXI8L0F1dGhvcj48WWVhcj4yMDExPC9ZZWFyPjxS
ZWNOdW0+MTM8L1JlY051bT48RGlzcGxheVRleHQ+PHN0eWxlIGZhY2U9InN1cGVyc2NyaXB0Ij40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9A686A">
        <w:instrText xml:space="preserve"> ADDIN EN.CITE.DATA </w:instrText>
      </w:r>
      <w:r w:rsidR="009A686A">
        <w:fldChar w:fldCharType="end"/>
      </w:r>
      <w:r w:rsidR="009A686A">
        <w:fldChar w:fldCharType="separate"/>
      </w:r>
      <w:r w:rsidR="009A686A" w:rsidRPr="009A686A">
        <w:rPr>
          <w:noProof/>
          <w:vertAlign w:val="superscript"/>
        </w:rPr>
        <w:t>4</w:t>
      </w:r>
      <w:r w:rsidR="009A686A">
        <w:fldChar w:fldCharType="end"/>
      </w:r>
    </w:p>
    <w:p w14:paraId="0EB822B1" w14:textId="2DDE0165" w:rsidR="009C273E" w:rsidRPr="00961C76" w:rsidRDefault="009C273E" w:rsidP="004F6397">
      <w:pPr>
        <w:pStyle w:val="BodyText12"/>
      </w:pPr>
      <w:r>
        <w:t xml:space="preserve">The final number of subjects in the two exposure cohorts depends on the outcome that is studied, since subjects who experienced the outcome of interest were excluded for that outcome. </w:t>
      </w:r>
      <w:r w:rsidR="002608B7">
        <w:t xml:space="preserve">Appendix </w:t>
      </w:r>
      <w:r w:rsidR="002608B7">
        <w:lastRenderedPageBreak/>
        <w:t>C lists, for each analysis variant and outcome, t</w:t>
      </w:r>
      <w:r w:rsidR="009169C8">
        <w:t>he number of subject</w:t>
      </w:r>
      <w:r w:rsidR="00C46FD7">
        <w:t>s</w:t>
      </w:r>
      <w:r w:rsidR="009169C8">
        <w:t xml:space="preserve"> in the exposure cohorts, as the number of subjects experiencing the outcome across both cohorts</w:t>
      </w:r>
      <w:r w:rsidR="009863E3">
        <w:t>, and the MDRR</w:t>
      </w:r>
      <w:r w:rsidR="00B4044A">
        <w:t xml:space="preserve"> (assuming alpha = 0.05 and </w:t>
      </w:r>
      <w:r w:rsidR="007F4BE6">
        <w:t>power = 0.80)</w:t>
      </w:r>
      <w:r w:rsidR="009169C8">
        <w:t>.</w:t>
      </w:r>
      <w:r w:rsidR="00895880">
        <w:fldChar w:fldCharType="begin"/>
      </w:r>
      <w:r w:rsidR="003B5170">
        <w:instrText xml:space="preserve"> ADDIN EN.CITE &lt;EndNote&gt;&lt;Cite&gt;&lt;Author&gt;Schoenfeld&lt;/Author&gt;&lt;Year&gt;1983&lt;/Year&gt;&lt;RecNum&gt;38&lt;/RecNum&gt;&lt;DisplayText&gt;&lt;style face="superscript"&gt;30&lt;/style&gt;&lt;/DisplayText&gt;&lt;record&gt;&lt;rec-number&gt;38&lt;/rec-number&gt;&lt;foreign-keys&gt;&lt;key app="EN" db-id="wre9sv924s550keawrvpd2dase502wsvt99e" timestamp="1570912637"&gt;38&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lt;/isbn&gt;&lt;accession-num&gt;6354290&lt;/accession-num&gt;&lt;urls&gt;&lt;/urls&gt;&lt;remote-database-provider&gt;NLM&lt;/remote-database-provider&gt;&lt;language&gt;eng&lt;/language&gt;&lt;/record&gt;&lt;/Cite&gt;&lt;/EndNote&gt;</w:instrText>
      </w:r>
      <w:r w:rsidR="00895880">
        <w:fldChar w:fldCharType="separate"/>
      </w:r>
      <w:r w:rsidR="003B5170" w:rsidRPr="003B5170">
        <w:rPr>
          <w:noProof/>
          <w:vertAlign w:val="superscript"/>
        </w:rPr>
        <w:t>30</w:t>
      </w:r>
      <w:r w:rsidR="00895880">
        <w:fldChar w:fldCharType="end"/>
      </w:r>
    </w:p>
    <w:p w14:paraId="33622A7B" w14:textId="77777777" w:rsidR="00F60C4A" w:rsidRDefault="00F60C4A" w:rsidP="0038213D">
      <w:pPr>
        <w:pStyle w:val="Heading1"/>
      </w:pPr>
      <w:bookmarkStart w:id="34" w:name="_Ref20744291"/>
      <w:bookmarkStart w:id="35" w:name="_Toc22404686"/>
      <w:r>
        <w:t>DATA ANALYSIS PLAN</w:t>
      </w:r>
      <w:bookmarkEnd w:id="34"/>
      <w:bookmarkEnd w:id="35"/>
    </w:p>
    <w:p w14:paraId="58046F2C" w14:textId="10550032" w:rsidR="00F60C4A" w:rsidRDefault="00F60C4A" w:rsidP="0038213D">
      <w:pPr>
        <w:pStyle w:val="BodyText11"/>
      </w:pPr>
      <w:bookmarkStart w:id="36" w:name="_Hlk498689978"/>
      <w:r>
        <w:t xml:space="preserve">Each </w:t>
      </w:r>
      <w:r w:rsidR="00896A70">
        <w:t xml:space="preserve">design </w:t>
      </w:r>
      <w:r>
        <w:t xml:space="preserve">variant </w:t>
      </w:r>
      <w:r w:rsidR="00D53965">
        <w:t xml:space="preserve">described below </w:t>
      </w:r>
      <w:r>
        <w:t>will be used to estimate effect sizes for the negative controls as well as the outcome</w:t>
      </w:r>
      <w:r w:rsidR="00D53965">
        <w:t>s</w:t>
      </w:r>
      <w:r>
        <w:t xml:space="preserve"> of interest.</w:t>
      </w:r>
    </w:p>
    <w:p w14:paraId="5AFCB49A" w14:textId="6215F5BD" w:rsidR="00C63C36" w:rsidRDefault="00C63C36" w:rsidP="00C63C36">
      <w:pPr>
        <w:pStyle w:val="Heading2"/>
      </w:pPr>
      <w:bookmarkStart w:id="37" w:name="_Ref22310136"/>
      <w:bookmarkStart w:id="38" w:name="_Toc22404687"/>
      <w:r>
        <w:t>Case-control designs</w:t>
      </w:r>
      <w:bookmarkEnd w:id="37"/>
      <w:bookmarkEnd w:id="38"/>
    </w:p>
    <w:p w14:paraId="7F81403A" w14:textId="192DB8CC" w:rsidR="00D53965" w:rsidRPr="00D53965" w:rsidRDefault="00D53965" w:rsidP="00D53965">
      <w:pPr>
        <w:pStyle w:val="BodyText11"/>
      </w:pPr>
      <w:r>
        <w:t>We will perform several variants of the case-control design, reflecting the analytic design choices made in prior published studies.</w:t>
      </w:r>
      <w:r w:rsidR="00E80C49">
        <w:t xml:space="preserve"> For all case-control designs we will require at least 2 years of observation prior to index date.</w:t>
      </w:r>
    </w:p>
    <w:p w14:paraId="3D29D78E" w14:textId="59CC4815" w:rsidR="00F60C4A" w:rsidRDefault="00F60C4A" w:rsidP="005F4965">
      <w:pPr>
        <w:pStyle w:val="Heading3"/>
      </w:pPr>
      <w:bookmarkStart w:id="39" w:name="_Ref18935805"/>
      <w:bookmarkStart w:id="40" w:name="_Toc22404688"/>
      <w:r>
        <w:t>Selection of controls</w:t>
      </w:r>
      <w:bookmarkEnd w:id="39"/>
      <w:bookmarkEnd w:id="40"/>
    </w:p>
    <w:p w14:paraId="093F43FF" w14:textId="1B9A0EBC" w:rsidR="00F60C4A" w:rsidRDefault="00F60C4A" w:rsidP="0038213D">
      <w:pPr>
        <w:pStyle w:val="BodyText11"/>
      </w:pPr>
      <w:r>
        <w:t>Most studies</w:t>
      </w:r>
      <w:r w:rsidR="004B4C53">
        <w:fldChar w:fldCharType="begin">
          <w:fldData xml:space="preserve">PEVuZE5vdGU+PENpdGU+PEF1dGhvcj5HYXJjaWEgUm9kcmlndWV6PC9BdXRob3I+PFllYXI+MjAw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TI1LTk8L3BhZ2VzPjx2b2x1bWU+OTE8L3ZvbHVtZT48bnVtYmVyPjM8L251bWJlcj48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ktNTM8L3BhZ2VzPjx2b2x1bWU+MTM8L3ZvbHVtZT48bnVt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MTA5OS0xMDc8L3BhZ2VzPjx2b2x1bWU+MTM1PC92b2x1bWU+PG51bWJl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zMDUtMTU8L3BhZ2VzPjx2b2x1bWU+OTY8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xNTE4LTE1MjY8L3BhZ2VzPjx2b2x1bWU+Mjc8L3ZvbHVtZT48bnVtYmVyPjEyPC9udW1i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TQzMC03PC9w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Tg0LTkyPC9wYWdlcz48dm9sdW1lPjEzOTwvdm9sdW1lPjxudW1iZXI+MzwvbnVtYmVyPjxl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</w:fldData>
        </w:fldChar>
      </w:r>
      <w:r w:rsidR="003B5170">
        <w:instrText xml:space="preserve"> ADDIN EN.CITE </w:instrText>
      </w:r>
      <w:r w:rsidR="003B5170">
        <w:fldChar w:fldCharType="begin">
          <w:fldData xml:space="preserve">PEVuZE5vdGU+PENpdGU+PEF1dGhvcj5HYXJjaWEgUm9kcmlndWV6PC9BdXRob3I+PFllYXI+MjAw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ktNTM8L3BhZ2VzPjx2b2x1bWU+MTM8L3ZvbHVtZT48bnVt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zMDUtMTU8L3BhZ2VzPjx2b2x1bWU+OTY8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wZXJpb2Rp
Y2FsPjxhbHQt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2FsdC1wZXJpb2RpY2FsPjxw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TQzMC03PC9w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</w:fldData>
        </w:fldChar>
      </w:r>
      <w:r w:rsidR="003B5170">
        <w:instrText xml:space="preserve"> ADDIN EN.CITE.DATA </w:instrText>
      </w:r>
      <w:r w:rsidR="003B5170">
        <w:fldChar w:fldCharType="end"/>
      </w:r>
      <w:r w:rsidR="004B4C53">
        <w:fldChar w:fldCharType="separate"/>
      </w:r>
      <w:r w:rsidR="003B5170" w:rsidRPr="003B5170">
        <w:rPr>
          <w:noProof/>
          <w:vertAlign w:val="superscript"/>
        </w:rPr>
        <w:t>5-7 21-27</w:t>
      </w:r>
      <w:r w:rsidR="004B4C53">
        <w:fldChar w:fldCharType="end"/>
      </w:r>
      <w:r>
        <w:t xml:space="preserve"> define controls simply as all non-cases or a random sample of non-cases, and randomly assign index dates to these controls. The index dates are often drawn from the distribution of dates observed for the cases. </w:t>
      </w:r>
    </w:p>
    <w:p w14:paraId="5B204635" w14:textId="62EDD2CC" w:rsidR="00F60C4A" w:rsidRDefault="00F60C4A" w:rsidP="0038213D">
      <w:pPr>
        <w:pStyle w:val="BodyText11"/>
      </w:pPr>
      <w:r>
        <w:t>Several studies</w:t>
      </w:r>
      <w:r w:rsidR="004B4C53">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 </w:instrText>
      </w:r>
      <w:r w:rsidR="003B5170">
        <w:fldChar w:fldCharType="begin">
          <w:fldData xml:space="preserve">PEVuZE5vdGU+PENpdGU+PEF1dGhvcj5LYXllPC9BdXRob3I+PFllYXI+MjAwMTwvWWVhcj48UmVj
TnVtPjE4PC9SZWNOdW0+PERpc3BsYXlUZXh0PjxzdHlsZSBmYWNlPSJzdXBlcnNjcmlwdCI+MTYt
MjA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3B5170">
        <w:instrText xml:space="preserve"> ADDIN EN.CITE.DATA </w:instrText>
      </w:r>
      <w:r w:rsidR="003B5170">
        <w:fldChar w:fldCharType="end"/>
      </w:r>
      <w:r w:rsidR="004B4C53">
        <w:fldChar w:fldCharType="separate"/>
      </w:r>
      <w:r w:rsidR="003B5170" w:rsidRPr="003B5170">
        <w:rPr>
          <w:noProof/>
          <w:vertAlign w:val="superscript"/>
        </w:rPr>
        <w:t>16-20</w:t>
      </w:r>
      <w:r w:rsidR="004B4C53">
        <w:fldChar w:fldCharType="end"/>
      </w:r>
      <w:r>
        <w:t xml:space="preserve"> select controls specifically for each case, giving controls the same index date as the case for which they were selected. Subsequently the outcome model (logistic regression) is conditioned on the matched set.</w:t>
      </w:r>
    </w:p>
    <w:p w14:paraId="00323E6B" w14:textId="77777777" w:rsidR="00F60C4A" w:rsidRDefault="00F60C4A" w:rsidP="0038213D">
      <w:pPr>
        <w:pStyle w:val="BodyText11"/>
      </w:pPr>
      <w:r>
        <w:t>Since these two designs could have very different implications for the residual bias, we will evaluate both:</w:t>
      </w:r>
    </w:p>
    <w:p w14:paraId="22913636" w14:textId="77777777" w:rsidR="00F60C4A" w:rsidRPr="003D09B5" w:rsidRDefault="00F60C4A" w:rsidP="0038213D">
      <w:pPr>
        <w:pStyle w:val="Numbered12-1"/>
      </w:pPr>
      <w:r w:rsidRPr="003D09B5">
        <w:t>Sampling index dates from the distribution observed for cases, and randomly applying these to viable controls (i.e. non-cases that were observed at the index date). The size of the control group will be limited to four times the number of cases.</w:t>
      </w:r>
    </w:p>
    <w:p w14:paraId="37D976F5" w14:textId="77777777" w:rsidR="00F60C4A" w:rsidRPr="003D09B5" w:rsidRDefault="00F60C4A" w:rsidP="0038213D">
      <w:pPr>
        <w:pStyle w:val="Numbered12-1"/>
      </w:pPr>
      <w:r w:rsidRPr="003D09B5">
        <w:t xml:space="preserve">Randomly selecting up to four matched controls per case. </w:t>
      </w:r>
    </w:p>
    <w:p w14:paraId="2CB565DA" w14:textId="77777777" w:rsidR="00F60C4A" w:rsidRDefault="00F60C4A" w:rsidP="0038213D">
      <w:pPr>
        <w:pStyle w:val="Heading3"/>
      </w:pPr>
      <w:bookmarkStart w:id="41" w:name="_Toc22404689"/>
      <w:r>
        <w:t>Matching</w:t>
      </w:r>
      <w:bookmarkEnd w:id="41"/>
    </w:p>
    <w:p w14:paraId="461135A9" w14:textId="77777777" w:rsidR="00F60C4A" w:rsidRDefault="00F60C4A" w:rsidP="0038213D">
      <w:pPr>
        <w:pStyle w:val="BodyText11"/>
      </w:pPr>
      <w:r>
        <w:t>Like most studies that match cases to controls, when performing matching we will match on:</w:t>
      </w:r>
    </w:p>
    <w:p w14:paraId="1D446997" w14:textId="35BA12D0" w:rsidR="00F60C4A" w:rsidRPr="003D09B5" w:rsidRDefault="00F60C4A" w:rsidP="0038213D">
      <w:pPr>
        <w:pStyle w:val="Bullet11-1"/>
      </w:pPr>
      <w:r w:rsidRPr="003D09B5">
        <w:t>Age using a two-year caliper</w:t>
      </w:r>
      <w:r w:rsidR="00B8439D">
        <w:t xml:space="preserve"> </w:t>
      </w:r>
      <w:r w:rsidR="00B8439D" w:rsidRPr="00B8439D">
        <w:t xml:space="preserve">(i.e., ± </w:t>
      </w:r>
      <w:r w:rsidR="00B8439D">
        <w:t>2</w:t>
      </w:r>
      <w:r w:rsidR="00B8439D" w:rsidRPr="00B8439D">
        <w:t xml:space="preserve"> year</w:t>
      </w:r>
      <w:r w:rsidR="00B8439D">
        <w:t>s</w:t>
      </w:r>
      <w:r w:rsidR="00B8439D" w:rsidRPr="00B8439D">
        <w:t>)</w:t>
      </w:r>
    </w:p>
    <w:p w14:paraId="64938D7C" w14:textId="77777777" w:rsidR="00F60C4A" w:rsidRPr="003D09B5" w:rsidRDefault="00F60C4A" w:rsidP="0038213D">
      <w:pPr>
        <w:pStyle w:val="Bullet11-1"/>
      </w:pPr>
      <w:r w:rsidRPr="003D09B5">
        <w:t>Sex</w:t>
      </w:r>
    </w:p>
    <w:p w14:paraId="0BA7C0C4" w14:textId="77777777" w:rsidR="00F60C4A" w:rsidRPr="003D09B5" w:rsidRDefault="00F60C4A" w:rsidP="0038213D">
      <w:pPr>
        <w:pStyle w:val="Bullet11-1"/>
      </w:pPr>
      <w:r w:rsidRPr="003D09B5">
        <w:t>Index date</w:t>
      </w:r>
    </w:p>
    <w:p w14:paraId="3D9AD633" w14:textId="77777777" w:rsidR="00F60C4A" w:rsidRPr="003D09B5" w:rsidRDefault="00F60C4A" w:rsidP="0038213D">
      <w:pPr>
        <w:pStyle w:val="Bullet11-1"/>
      </w:pPr>
      <w:r w:rsidRPr="003D09B5">
        <w:t>Time observed prior to the index date, using a one-year caliper</w:t>
      </w:r>
    </w:p>
    <w:p w14:paraId="781848CD" w14:textId="77777777" w:rsidR="00F60C4A" w:rsidRPr="003D09B5" w:rsidRDefault="00F60C4A" w:rsidP="0038213D">
      <w:pPr>
        <w:pStyle w:val="Bullet11-1"/>
      </w:pPr>
      <w:r w:rsidRPr="003D09B5">
        <w:t>Practice</w:t>
      </w:r>
    </w:p>
    <w:p w14:paraId="56ADDE5A" w14:textId="63BD6CFD" w:rsidR="00F60C4A" w:rsidRDefault="00F60C4A" w:rsidP="005F4965">
      <w:pPr>
        <w:pStyle w:val="Heading3"/>
      </w:pPr>
      <w:bookmarkStart w:id="42" w:name="_Ref21791056"/>
      <w:bookmarkStart w:id="43" w:name="_Toc22404690"/>
      <w:bookmarkEnd w:id="36"/>
      <w:r>
        <w:t>Exposure status</w:t>
      </w:r>
      <w:bookmarkEnd w:id="42"/>
      <w:bookmarkEnd w:id="43"/>
    </w:p>
    <w:p w14:paraId="67380287" w14:textId="1C45C768" w:rsidR="00F60C4A" w:rsidRDefault="00F60C4A" w:rsidP="0038213D">
      <w:pPr>
        <w:pStyle w:val="BodyText11"/>
      </w:pPr>
      <w:r>
        <w:t>Some studies</w:t>
      </w:r>
      <w:r w:rsidR="004B4C53">
        <w:fldChar w:fldCharType="begin">
          <w:fldData xml:space="preserve">PEVuZE5vdGU+PENpdGU+PEF1dGhvcj5LYXllPC9BdXRob3I+PFllYXI+MjAwMTwvWWVhcj48UmVj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EwOTktMTA3PC9wYWdlcz48dm9sdW1lPjEzNTwvdm9sdW1lPjxu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zNTgtNjI8L3Bh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TQzMC03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</w:fldData>
        </w:fldChar>
      </w:r>
      <w:r w:rsidR="003B5170">
        <w:instrText xml:space="preserve"> ADDIN EN.CITE </w:instrText>
      </w:r>
      <w:r w:rsidR="003B5170">
        <w:fldChar w:fldCharType="begin">
          <w:fldData xml:space="preserve">PEVuZE5vdGU+PENpdGU+PEF1dGhvcj5LYXllPC9BdXRob3I+PFllYXI+MjAwMTwvWWVhcj48UmVj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EwOTktMTA3PC9wYWdlcz48dm9sdW1lPjEzNTwvdm9sdW1lPjxu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zNTgtNjI8L3Bh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TQzMC03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</w:fldData>
        </w:fldChar>
      </w:r>
      <w:r w:rsidR="003B5170">
        <w:instrText xml:space="preserve"> ADDIN EN.CITE.DATA </w:instrText>
      </w:r>
      <w:r w:rsidR="003B5170">
        <w:fldChar w:fldCharType="end"/>
      </w:r>
      <w:r w:rsidR="004B4C53">
        <w:fldChar w:fldCharType="separate"/>
      </w:r>
      <w:r w:rsidR="003B5170" w:rsidRPr="003B5170">
        <w:rPr>
          <w:noProof/>
          <w:vertAlign w:val="superscript"/>
        </w:rPr>
        <w:t>6 16 18 19 22</w:t>
      </w:r>
      <w:r w:rsidR="004B4C53">
        <w:fldChar w:fldCharType="end"/>
      </w:r>
      <w:r>
        <w:t xml:space="preserve"> set the index date to one year before the outcome, and evaluate exposure on or prior to that date, since it is not believed biologically plausible for any effect to occur within a shorter time frame. Other studies also included a ‘current use’ category, or do not distinguish between current and past use (e.g. when exposure status is ascertained using questionnaires).</w:t>
      </w:r>
      <w:r w:rsidRPr="00C8351D">
        <w:t xml:space="preserve"> </w:t>
      </w:r>
      <w:r w:rsidR="004B4C53">
        <w:fldChar w:fldCharType="begin">
          <w:fldData xml:space="preserve">PEVuZE5vdGU+PENpdGU+PEF1dGhvcj5HYXJjaWEgUm9kcmlndWV6PC9BdXRob3I+PFllYXI+MjAw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TI1LTk8L3BhZ2VzPjx2b2x1bWU+OTE8L3ZvbHVtZT48bnVtYmVyPjM8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2NDktNTM8L3BhZ2VzPjx2b2x1bWU+MTM8L3Zv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zA1LTE1PC9wYWdlcz48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xOC0xNTI2PC9wYWdlcz48dm9sdW1lPjI3PC92b2x1bWU+PG51bWJl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Y5Ni03MDI8L3BhZ2Vz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NTg0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</w:fldData>
        </w:fldChar>
      </w:r>
      <w:r w:rsidR="003B5170">
        <w:instrText xml:space="preserve"> ADDIN EN.CITE </w:instrText>
      </w:r>
      <w:r w:rsidR="003B5170">
        <w:fldChar w:fldCharType="begin">
          <w:fldData xml:space="preserve">PEVuZE5vdGU+PENpdGU+PEF1dGhvcj5HYXJjaWEgUm9kcmlndWV6PC9BdXRob3I+PFllYXI+MjAw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wZXJpb2RpY2FsPjxhbHQt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2FsdC1wZXJpb2RpY2FsPjxwYWdlcz42NDktNTM8L3BhZ2VzPjx2b2x1bWU+MTM8L3Zv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MTUxOC0xNTI2PC9wYWdlcz48dm9sdW1lPjI3PC92b2x1bWU+PG51bWJl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cGVyaW9kaWNhbD48YWx0LXBlcmlvZGljYWw+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</w:fldData>
        </w:fldChar>
      </w:r>
      <w:r w:rsidR="003B5170">
        <w:instrText xml:space="preserve"> ADDIN EN.CITE.DATA </w:instrText>
      </w:r>
      <w:r w:rsidR="003B5170">
        <w:fldChar w:fldCharType="end"/>
      </w:r>
      <w:r w:rsidR="004B4C53">
        <w:fldChar w:fldCharType="separate"/>
      </w:r>
      <w:r w:rsidR="003B5170" w:rsidRPr="003B5170">
        <w:rPr>
          <w:noProof/>
          <w:vertAlign w:val="superscript"/>
        </w:rPr>
        <w:t>5 7 17 20 21 23-26</w:t>
      </w:r>
      <w:r w:rsidR="004B4C53">
        <w:fldChar w:fldCharType="end"/>
      </w:r>
    </w:p>
    <w:p w14:paraId="6AC5DB18" w14:textId="77777777" w:rsidR="00F60C4A" w:rsidRDefault="00F60C4A" w:rsidP="0038213D">
      <w:pPr>
        <w:pStyle w:val="BodyText11"/>
      </w:pPr>
      <w:r>
        <w:t>In our study, we will evaluate using the following algorithms to define exposure status:</w:t>
      </w:r>
    </w:p>
    <w:p w14:paraId="437310B2" w14:textId="77777777" w:rsidR="00F60C4A" w:rsidRDefault="00F60C4A" w:rsidP="0038213D">
      <w:pPr>
        <w:pStyle w:val="Numbered12-1"/>
        <w:numPr>
          <w:ilvl w:val="0"/>
          <w:numId w:val="27"/>
        </w:numPr>
      </w:pPr>
      <w:r>
        <w:t>All time prior: exposed on or any time prior to the index date, where the index date is the date of the outcome (for cases).</w:t>
      </w:r>
    </w:p>
    <w:p w14:paraId="30544293" w14:textId="77777777" w:rsidR="00F60C4A" w:rsidRDefault="00F60C4A" w:rsidP="0038213D">
      <w:pPr>
        <w:pStyle w:val="Numbered12-1"/>
        <w:numPr>
          <w:ilvl w:val="0"/>
          <w:numId w:val="27"/>
        </w:numPr>
      </w:pPr>
      <w:r>
        <w:t>One-year delay: exposed on or any time prior to the index date, where the index date is one year before the date of the outcome (for cases).</w:t>
      </w:r>
    </w:p>
    <w:p w14:paraId="2B8AC6F0" w14:textId="4AE2B688" w:rsidR="00F60C4A" w:rsidRDefault="00F60C4A" w:rsidP="005F4965">
      <w:pPr>
        <w:pStyle w:val="Heading3"/>
      </w:pPr>
      <w:bookmarkStart w:id="44" w:name="_Ref21790949"/>
      <w:bookmarkStart w:id="45" w:name="_Toc22404691"/>
      <w:r>
        <w:lastRenderedPageBreak/>
        <w:t>Model Specification</w:t>
      </w:r>
      <w:bookmarkEnd w:id="44"/>
      <w:bookmarkEnd w:id="45"/>
    </w:p>
    <w:p w14:paraId="40003853" w14:textId="6A112C6B" w:rsidR="00337D08" w:rsidRDefault="00F60C4A" w:rsidP="0038213D">
      <w:pPr>
        <w:pStyle w:val="BodyText11"/>
      </w:pPr>
      <w:r>
        <w:t>After controls have been selected, exposure status has been ascertain</w:t>
      </w:r>
      <w:r w:rsidR="00B8734F">
        <w:t>ed</w:t>
      </w:r>
      <w:r>
        <w:t>, and covariates have been constructed, we will fit a logistic regression to estimate the effect size (odds ratio) and 95% confidence interval. For those analyses where controls are matched to cases this regression will be conditioned on the matched sets. The following case-control variants will be performed:</w:t>
      </w:r>
    </w:p>
    <w:p w14:paraId="6300F9FA" w14:textId="5D1F33CA" w:rsidR="00337D08" w:rsidRPr="00E404A3" w:rsidRDefault="00337D08" w:rsidP="00953729">
      <w:pPr>
        <w:pStyle w:val="BodyText11"/>
        <w:spacing w:after="0"/>
      </w:pPr>
      <w:r>
        <w:rPr>
          <w:b/>
        </w:rPr>
        <w:t>Table 2</w:t>
      </w:r>
      <w:r>
        <w:t>. Case-control design analysis variants.</w:t>
      </w:r>
    </w:p>
    <w:tbl>
      <w:tblPr>
        <w:tblStyle w:val="PlainTable3"/>
        <w:tblW w:w="9445" w:type="dxa"/>
        <w:tblCellMar>
          <w:top w:w="72" w:type="dxa"/>
          <w:left w:w="72" w:type="dxa"/>
          <w:bottom w:w="72" w:type="dxa"/>
          <w:right w:w="72" w:type="dxa"/>
        </w:tblCellMar>
        <w:tblLook w:val="04A0" w:firstRow="1" w:lastRow="0" w:firstColumn="1" w:lastColumn="0" w:noHBand="0" w:noVBand="1"/>
      </w:tblPr>
      <w:tblGrid>
        <w:gridCol w:w="1329"/>
        <w:gridCol w:w="1500"/>
        <w:gridCol w:w="1671"/>
        <w:gridCol w:w="4945"/>
      </w:tblGrid>
      <w:tr w:rsidR="00F60C4A" w14:paraId="5D643D54" w14:textId="77777777" w:rsidTr="0038213D">
        <w:trPr>
          <w:cnfStyle w:val="100000000000" w:firstRow="1" w:lastRow="0" w:firstColumn="0" w:lastColumn="0" w:oddVBand="0" w:evenVBand="0" w:oddHBand="0" w:evenHBand="0" w:firstRowFirstColumn="0" w:firstRowLastColumn="0" w:lastRowFirstColumn="0" w:lastRowLastColumn="0"/>
          <w:trHeight w:val="603"/>
        </w:trPr>
        <w:tc>
          <w:tcPr>
            <w:cnfStyle w:val="001000000100" w:firstRow="0" w:lastRow="0" w:firstColumn="1" w:lastColumn="0" w:oddVBand="0" w:evenVBand="0" w:oddHBand="0" w:evenHBand="0" w:firstRowFirstColumn="1" w:firstRowLastColumn="0" w:lastRowFirstColumn="0" w:lastRowLastColumn="0"/>
            <w:tcW w:w="1329" w:type="dxa"/>
            <w:vAlign w:val="bottom"/>
          </w:tcPr>
          <w:p w14:paraId="497D0CDC" w14:textId="77777777" w:rsidR="00F60C4A" w:rsidRPr="00D5286B" w:rsidRDefault="00F60C4A" w:rsidP="0038213D">
            <w:pPr>
              <w:pStyle w:val="BodyText11"/>
              <w:spacing w:after="0"/>
              <w:jc w:val="left"/>
              <w:rPr>
                <w:bCs w:val="0"/>
                <w:caps w:val="0"/>
              </w:rPr>
            </w:pPr>
            <w:r w:rsidRPr="00D5286B">
              <w:rPr>
                <w:bCs w:val="0"/>
                <w:caps w:val="0"/>
              </w:rPr>
              <w:t>Analysis ID</w:t>
            </w:r>
          </w:p>
        </w:tc>
        <w:tc>
          <w:tcPr>
            <w:tcW w:w="1500" w:type="dxa"/>
            <w:vAlign w:val="bottom"/>
          </w:tcPr>
          <w:p w14:paraId="5D634151" w14:textId="77777777" w:rsidR="00F60C4A" w:rsidRPr="00D5286B" w:rsidRDefault="00F60C4A" w:rsidP="0038213D">
            <w:pPr>
              <w:pStyle w:val="BodyText11"/>
              <w:spacing w:after="0"/>
              <w:jc w:val="left"/>
              <w:cnfStyle w:val="100000000000" w:firstRow="1" w:lastRow="0" w:firstColumn="0" w:lastColumn="0" w:oddVBand="0" w:evenVBand="0" w:oddHBand="0" w:evenHBand="0" w:firstRowFirstColumn="0" w:firstRowLastColumn="0" w:lastRowFirstColumn="0" w:lastRowLastColumn="0"/>
              <w:rPr>
                <w:bCs w:val="0"/>
                <w:caps w:val="0"/>
              </w:rPr>
            </w:pPr>
            <w:r w:rsidRPr="00D5286B">
              <w:rPr>
                <w:bCs w:val="0"/>
                <w:caps w:val="0"/>
              </w:rPr>
              <w:t>Control selection</w:t>
            </w:r>
          </w:p>
        </w:tc>
        <w:tc>
          <w:tcPr>
            <w:tcW w:w="1671" w:type="dxa"/>
            <w:vAlign w:val="bottom"/>
          </w:tcPr>
          <w:p w14:paraId="43CDA1C2" w14:textId="77777777" w:rsidR="00F60C4A" w:rsidRPr="00D5286B" w:rsidRDefault="00F60C4A" w:rsidP="0038213D">
            <w:pPr>
              <w:pStyle w:val="BodyText11"/>
              <w:spacing w:after="0"/>
              <w:jc w:val="left"/>
              <w:cnfStyle w:val="100000000000" w:firstRow="1" w:lastRow="0" w:firstColumn="0" w:lastColumn="0" w:oddVBand="0" w:evenVBand="0" w:oddHBand="0" w:evenHBand="0" w:firstRowFirstColumn="0" w:firstRowLastColumn="0" w:lastRowFirstColumn="0" w:lastRowLastColumn="0"/>
              <w:rPr>
                <w:bCs w:val="0"/>
                <w:caps w:val="0"/>
              </w:rPr>
            </w:pPr>
            <w:r w:rsidRPr="00D5286B">
              <w:rPr>
                <w:bCs w:val="0"/>
                <w:caps w:val="0"/>
              </w:rPr>
              <w:t>Exposure status</w:t>
            </w:r>
          </w:p>
        </w:tc>
        <w:tc>
          <w:tcPr>
            <w:tcW w:w="4945" w:type="dxa"/>
            <w:vAlign w:val="bottom"/>
          </w:tcPr>
          <w:p w14:paraId="42C36771" w14:textId="77777777" w:rsidR="00F60C4A" w:rsidRPr="00D5286B" w:rsidRDefault="00F60C4A" w:rsidP="0038213D">
            <w:pPr>
              <w:pStyle w:val="BodyText11"/>
              <w:spacing w:after="0"/>
              <w:jc w:val="left"/>
              <w:cnfStyle w:val="100000000000" w:firstRow="1" w:lastRow="0" w:firstColumn="0" w:lastColumn="0" w:oddVBand="0" w:evenVBand="0" w:oddHBand="0" w:evenHBand="0" w:firstRowFirstColumn="0" w:firstRowLastColumn="0" w:lastRowFirstColumn="0" w:lastRowLastColumn="0"/>
              <w:rPr>
                <w:bCs w:val="0"/>
                <w:caps w:val="0"/>
              </w:rPr>
            </w:pPr>
            <w:r w:rsidRPr="00D5286B">
              <w:rPr>
                <w:bCs w:val="0"/>
                <w:caps w:val="0"/>
              </w:rPr>
              <w:t>Covariate adjustment</w:t>
            </w:r>
          </w:p>
        </w:tc>
      </w:tr>
      <w:tr w:rsidR="00F60C4A" w14:paraId="34885D4C" w14:textId="77777777" w:rsidTr="00382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6991B334" w14:textId="77777777" w:rsidR="00F60C4A" w:rsidRPr="00D5286B" w:rsidRDefault="00F60C4A" w:rsidP="0038213D">
            <w:pPr>
              <w:pStyle w:val="BodyText11"/>
              <w:spacing w:after="0"/>
              <w:jc w:val="center"/>
              <w:rPr>
                <w:b w:val="0"/>
              </w:rPr>
            </w:pPr>
            <w:r w:rsidRPr="00D5286B">
              <w:rPr>
                <w:b w:val="0"/>
              </w:rPr>
              <w:t>1</w:t>
            </w:r>
          </w:p>
        </w:tc>
        <w:tc>
          <w:tcPr>
            <w:tcW w:w="1500" w:type="dxa"/>
            <w:vAlign w:val="center"/>
          </w:tcPr>
          <w:p w14:paraId="1594BD1E"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Sampling</w:t>
            </w:r>
          </w:p>
        </w:tc>
        <w:tc>
          <w:tcPr>
            <w:tcW w:w="1671" w:type="dxa"/>
            <w:vAlign w:val="center"/>
          </w:tcPr>
          <w:p w14:paraId="0627D89B"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All time prior</w:t>
            </w:r>
          </w:p>
        </w:tc>
        <w:tc>
          <w:tcPr>
            <w:tcW w:w="4945" w:type="dxa"/>
            <w:vAlign w:val="center"/>
          </w:tcPr>
          <w:p w14:paraId="41AD6855"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Age, sex, index year</w:t>
            </w:r>
          </w:p>
        </w:tc>
      </w:tr>
      <w:tr w:rsidR="00F60C4A" w14:paraId="3B30A1E8" w14:textId="77777777" w:rsidTr="0038213D">
        <w:tc>
          <w:tcPr>
            <w:cnfStyle w:val="001000000000" w:firstRow="0" w:lastRow="0" w:firstColumn="1" w:lastColumn="0" w:oddVBand="0" w:evenVBand="0" w:oddHBand="0" w:evenHBand="0" w:firstRowFirstColumn="0" w:firstRowLastColumn="0" w:lastRowFirstColumn="0" w:lastRowLastColumn="0"/>
            <w:tcW w:w="1329" w:type="dxa"/>
            <w:vAlign w:val="center"/>
          </w:tcPr>
          <w:p w14:paraId="6E6FECF8" w14:textId="77777777" w:rsidR="00F60C4A" w:rsidRPr="00D5286B" w:rsidRDefault="00F60C4A" w:rsidP="0038213D">
            <w:pPr>
              <w:pStyle w:val="BodyText11"/>
              <w:spacing w:after="0"/>
              <w:jc w:val="center"/>
              <w:rPr>
                <w:b w:val="0"/>
              </w:rPr>
            </w:pPr>
            <w:r w:rsidRPr="00D5286B">
              <w:rPr>
                <w:b w:val="0"/>
              </w:rPr>
              <w:t>2</w:t>
            </w:r>
          </w:p>
        </w:tc>
        <w:tc>
          <w:tcPr>
            <w:tcW w:w="1500" w:type="dxa"/>
            <w:vAlign w:val="center"/>
          </w:tcPr>
          <w:p w14:paraId="56E2E76B"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rsidRPr="00462083">
              <w:t>Sampling</w:t>
            </w:r>
          </w:p>
        </w:tc>
        <w:tc>
          <w:tcPr>
            <w:tcW w:w="1671" w:type="dxa"/>
            <w:vAlign w:val="center"/>
          </w:tcPr>
          <w:p w14:paraId="59D4E17D"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t>All time prior</w:t>
            </w:r>
          </w:p>
        </w:tc>
        <w:tc>
          <w:tcPr>
            <w:tcW w:w="4945" w:type="dxa"/>
            <w:vAlign w:val="center"/>
          </w:tcPr>
          <w:p w14:paraId="56DB6EA5"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t>Age, sex, index year, BMI, alcohol, smoking, diabetes</w:t>
            </w:r>
          </w:p>
        </w:tc>
      </w:tr>
      <w:tr w:rsidR="00F60C4A" w14:paraId="4D0A8B1C" w14:textId="77777777" w:rsidTr="00382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53C025AF" w14:textId="77777777" w:rsidR="00F60C4A" w:rsidRPr="00D5286B" w:rsidRDefault="00F60C4A" w:rsidP="0038213D">
            <w:pPr>
              <w:pStyle w:val="BodyText11"/>
              <w:spacing w:after="0"/>
              <w:jc w:val="center"/>
              <w:rPr>
                <w:b w:val="0"/>
              </w:rPr>
            </w:pPr>
            <w:r w:rsidRPr="00D5286B">
              <w:rPr>
                <w:b w:val="0"/>
              </w:rPr>
              <w:t>3</w:t>
            </w:r>
          </w:p>
        </w:tc>
        <w:tc>
          <w:tcPr>
            <w:tcW w:w="1500" w:type="dxa"/>
            <w:vAlign w:val="center"/>
          </w:tcPr>
          <w:p w14:paraId="0D7293B4"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rsidRPr="00462083">
              <w:t>Sampling</w:t>
            </w:r>
          </w:p>
        </w:tc>
        <w:tc>
          <w:tcPr>
            <w:tcW w:w="1671" w:type="dxa"/>
            <w:vAlign w:val="center"/>
          </w:tcPr>
          <w:p w14:paraId="7F990DCB"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One-year delay</w:t>
            </w:r>
          </w:p>
        </w:tc>
        <w:tc>
          <w:tcPr>
            <w:tcW w:w="4945" w:type="dxa"/>
            <w:vAlign w:val="center"/>
          </w:tcPr>
          <w:p w14:paraId="2DB327CC"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Age, sex, index year</w:t>
            </w:r>
          </w:p>
        </w:tc>
      </w:tr>
      <w:tr w:rsidR="00F60C4A" w14:paraId="14169C7F" w14:textId="77777777" w:rsidTr="0038213D">
        <w:tc>
          <w:tcPr>
            <w:cnfStyle w:val="001000000000" w:firstRow="0" w:lastRow="0" w:firstColumn="1" w:lastColumn="0" w:oddVBand="0" w:evenVBand="0" w:oddHBand="0" w:evenHBand="0" w:firstRowFirstColumn="0" w:firstRowLastColumn="0" w:lastRowFirstColumn="0" w:lastRowLastColumn="0"/>
            <w:tcW w:w="1329" w:type="dxa"/>
            <w:vAlign w:val="center"/>
          </w:tcPr>
          <w:p w14:paraId="28878E62" w14:textId="77777777" w:rsidR="00F60C4A" w:rsidRPr="00D5286B" w:rsidRDefault="00F60C4A" w:rsidP="0038213D">
            <w:pPr>
              <w:pStyle w:val="BodyText11"/>
              <w:spacing w:after="0"/>
              <w:jc w:val="center"/>
              <w:rPr>
                <w:b w:val="0"/>
              </w:rPr>
            </w:pPr>
            <w:r w:rsidRPr="00D5286B">
              <w:rPr>
                <w:b w:val="0"/>
              </w:rPr>
              <w:t>4</w:t>
            </w:r>
          </w:p>
        </w:tc>
        <w:tc>
          <w:tcPr>
            <w:tcW w:w="1500" w:type="dxa"/>
            <w:vAlign w:val="center"/>
          </w:tcPr>
          <w:p w14:paraId="736E1DF0"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rsidRPr="00462083">
              <w:t>Sampling</w:t>
            </w:r>
          </w:p>
        </w:tc>
        <w:tc>
          <w:tcPr>
            <w:tcW w:w="1671" w:type="dxa"/>
            <w:vAlign w:val="center"/>
          </w:tcPr>
          <w:p w14:paraId="627F864F"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t>One-year delay</w:t>
            </w:r>
          </w:p>
        </w:tc>
        <w:tc>
          <w:tcPr>
            <w:tcW w:w="4945" w:type="dxa"/>
            <w:vAlign w:val="center"/>
          </w:tcPr>
          <w:p w14:paraId="515063EF"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t>Age, sex, index year, BMI, alcohol, smoking, diabetes</w:t>
            </w:r>
          </w:p>
        </w:tc>
      </w:tr>
      <w:tr w:rsidR="00F60C4A" w14:paraId="1D046ED8" w14:textId="77777777" w:rsidTr="00382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427E715A" w14:textId="77777777" w:rsidR="00F60C4A" w:rsidRPr="00D5286B" w:rsidRDefault="00F60C4A" w:rsidP="0038213D">
            <w:pPr>
              <w:pStyle w:val="BodyText11"/>
              <w:spacing w:after="0"/>
              <w:jc w:val="center"/>
              <w:rPr>
                <w:b w:val="0"/>
              </w:rPr>
            </w:pPr>
            <w:r w:rsidRPr="00D5286B">
              <w:rPr>
                <w:b w:val="0"/>
              </w:rPr>
              <w:t>5</w:t>
            </w:r>
          </w:p>
        </w:tc>
        <w:tc>
          <w:tcPr>
            <w:tcW w:w="1500" w:type="dxa"/>
            <w:vAlign w:val="center"/>
          </w:tcPr>
          <w:p w14:paraId="07CF72E6"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Matching</w:t>
            </w:r>
          </w:p>
        </w:tc>
        <w:tc>
          <w:tcPr>
            <w:tcW w:w="1671" w:type="dxa"/>
            <w:vAlign w:val="center"/>
          </w:tcPr>
          <w:p w14:paraId="3C7795EE"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rsidRPr="00776A2C">
              <w:t>All time prior</w:t>
            </w:r>
          </w:p>
        </w:tc>
        <w:tc>
          <w:tcPr>
            <w:tcW w:w="4945" w:type="dxa"/>
            <w:vAlign w:val="center"/>
          </w:tcPr>
          <w:p w14:paraId="52BFA406"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None</w:t>
            </w:r>
          </w:p>
        </w:tc>
      </w:tr>
      <w:tr w:rsidR="00F60C4A" w14:paraId="0778FA25" w14:textId="77777777" w:rsidTr="0038213D">
        <w:tc>
          <w:tcPr>
            <w:cnfStyle w:val="001000000000" w:firstRow="0" w:lastRow="0" w:firstColumn="1" w:lastColumn="0" w:oddVBand="0" w:evenVBand="0" w:oddHBand="0" w:evenHBand="0" w:firstRowFirstColumn="0" w:firstRowLastColumn="0" w:lastRowFirstColumn="0" w:lastRowLastColumn="0"/>
            <w:tcW w:w="1329" w:type="dxa"/>
            <w:vAlign w:val="center"/>
          </w:tcPr>
          <w:p w14:paraId="4E1D2730" w14:textId="77777777" w:rsidR="00F60C4A" w:rsidRPr="00D5286B" w:rsidRDefault="00F60C4A" w:rsidP="0038213D">
            <w:pPr>
              <w:pStyle w:val="BodyText11"/>
              <w:spacing w:after="0"/>
              <w:jc w:val="center"/>
              <w:rPr>
                <w:b w:val="0"/>
              </w:rPr>
            </w:pPr>
            <w:r w:rsidRPr="00D5286B">
              <w:rPr>
                <w:b w:val="0"/>
              </w:rPr>
              <w:t>6</w:t>
            </w:r>
          </w:p>
        </w:tc>
        <w:tc>
          <w:tcPr>
            <w:tcW w:w="1500" w:type="dxa"/>
            <w:vAlign w:val="center"/>
          </w:tcPr>
          <w:p w14:paraId="4F754AA8"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rsidRPr="00357941">
              <w:t>Matching</w:t>
            </w:r>
          </w:p>
        </w:tc>
        <w:tc>
          <w:tcPr>
            <w:tcW w:w="1671" w:type="dxa"/>
            <w:vAlign w:val="center"/>
          </w:tcPr>
          <w:p w14:paraId="61BDF049"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rsidRPr="00776A2C">
              <w:t>All time prior</w:t>
            </w:r>
          </w:p>
        </w:tc>
        <w:tc>
          <w:tcPr>
            <w:tcW w:w="4945" w:type="dxa"/>
            <w:vAlign w:val="center"/>
          </w:tcPr>
          <w:p w14:paraId="4EB817E1"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t>BMI, alcohol, smoking, diabetes</w:t>
            </w:r>
          </w:p>
        </w:tc>
      </w:tr>
      <w:tr w:rsidR="00F60C4A" w14:paraId="26F0F816" w14:textId="77777777" w:rsidTr="00382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47210408" w14:textId="77777777" w:rsidR="00F60C4A" w:rsidRPr="00D5286B" w:rsidRDefault="00F60C4A" w:rsidP="0038213D">
            <w:pPr>
              <w:pStyle w:val="BodyText11"/>
              <w:spacing w:after="0"/>
              <w:jc w:val="center"/>
              <w:rPr>
                <w:b w:val="0"/>
              </w:rPr>
            </w:pPr>
            <w:r w:rsidRPr="00D5286B">
              <w:rPr>
                <w:b w:val="0"/>
              </w:rPr>
              <w:t>7</w:t>
            </w:r>
          </w:p>
        </w:tc>
        <w:tc>
          <w:tcPr>
            <w:tcW w:w="1500" w:type="dxa"/>
            <w:vAlign w:val="center"/>
          </w:tcPr>
          <w:p w14:paraId="58A46F49"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rsidRPr="00357941">
              <w:t>Matching</w:t>
            </w:r>
          </w:p>
        </w:tc>
        <w:tc>
          <w:tcPr>
            <w:tcW w:w="1671" w:type="dxa"/>
            <w:vAlign w:val="center"/>
          </w:tcPr>
          <w:p w14:paraId="374E2F31"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One-year delay</w:t>
            </w:r>
          </w:p>
        </w:tc>
        <w:tc>
          <w:tcPr>
            <w:tcW w:w="4945" w:type="dxa"/>
            <w:vAlign w:val="center"/>
          </w:tcPr>
          <w:p w14:paraId="4D754550" w14:textId="77777777" w:rsidR="00F60C4A" w:rsidRDefault="00F60C4A" w:rsidP="0038213D">
            <w:pPr>
              <w:pStyle w:val="BodyText11"/>
              <w:spacing w:after="0"/>
              <w:jc w:val="left"/>
              <w:cnfStyle w:val="000000100000" w:firstRow="0" w:lastRow="0" w:firstColumn="0" w:lastColumn="0" w:oddVBand="0" w:evenVBand="0" w:oddHBand="1" w:evenHBand="0" w:firstRowFirstColumn="0" w:firstRowLastColumn="0" w:lastRowFirstColumn="0" w:lastRowLastColumn="0"/>
            </w:pPr>
            <w:r>
              <w:t>None</w:t>
            </w:r>
          </w:p>
        </w:tc>
      </w:tr>
      <w:tr w:rsidR="00F60C4A" w14:paraId="30FABDA7" w14:textId="77777777" w:rsidTr="0038213D">
        <w:tc>
          <w:tcPr>
            <w:cnfStyle w:val="001000000000" w:firstRow="0" w:lastRow="0" w:firstColumn="1" w:lastColumn="0" w:oddVBand="0" w:evenVBand="0" w:oddHBand="0" w:evenHBand="0" w:firstRowFirstColumn="0" w:firstRowLastColumn="0" w:lastRowFirstColumn="0" w:lastRowLastColumn="0"/>
            <w:tcW w:w="1329" w:type="dxa"/>
            <w:vAlign w:val="center"/>
          </w:tcPr>
          <w:p w14:paraId="056A3EA9" w14:textId="77777777" w:rsidR="00F60C4A" w:rsidRPr="00D5286B" w:rsidRDefault="00F60C4A" w:rsidP="0038213D">
            <w:pPr>
              <w:pStyle w:val="BodyText11"/>
              <w:spacing w:after="0"/>
              <w:jc w:val="center"/>
              <w:rPr>
                <w:b w:val="0"/>
              </w:rPr>
            </w:pPr>
            <w:r w:rsidRPr="00D5286B">
              <w:rPr>
                <w:b w:val="0"/>
              </w:rPr>
              <w:t>8</w:t>
            </w:r>
          </w:p>
        </w:tc>
        <w:tc>
          <w:tcPr>
            <w:tcW w:w="1500" w:type="dxa"/>
            <w:vAlign w:val="center"/>
          </w:tcPr>
          <w:p w14:paraId="57F284A1"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rsidRPr="00357941">
              <w:t>Matching</w:t>
            </w:r>
          </w:p>
        </w:tc>
        <w:tc>
          <w:tcPr>
            <w:tcW w:w="1671" w:type="dxa"/>
            <w:vAlign w:val="center"/>
          </w:tcPr>
          <w:p w14:paraId="0DD6E6EA"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t>One-year delay</w:t>
            </w:r>
          </w:p>
        </w:tc>
        <w:tc>
          <w:tcPr>
            <w:tcW w:w="4945" w:type="dxa"/>
            <w:vAlign w:val="center"/>
          </w:tcPr>
          <w:p w14:paraId="08654AFF" w14:textId="77777777" w:rsidR="00F60C4A" w:rsidRDefault="00F60C4A" w:rsidP="0038213D">
            <w:pPr>
              <w:pStyle w:val="BodyText11"/>
              <w:spacing w:after="0"/>
              <w:jc w:val="left"/>
              <w:cnfStyle w:val="000000000000" w:firstRow="0" w:lastRow="0" w:firstColumn="0" w:lastColumn="0" w:oddVBand="0" w:evenVBand="0" w:oddHBand="0" w:evenHBand="0" w:firstRowFirstColumn="0" w:firstRowLastColumn="0" w:lastRowFirstColumn="0" w:lastRowLastColumn="0"/>
            </w:pPr>
            <w:r>
              <w:t>BMI, alcohol, smoking, diabetes</w:t>
            </w:r>
          </w:p>
        </w:tc>
      </w:tr>
    </w:tbl>
    <w:p w14:paraId="4ACB1468" w14:textId="77777777" w:rsidR="00EB539B" w:rsidRDefault="00EB539B" w:rsidP="0038213D">
      <w:pPr>
        <w:pStyle w:val="BodyText11"/>
      </w:pPr>
    </w:p>
    <w:p w14:paraId="2AFD63BF" w14:textId="6761DC73" w:rsidR="00F60C4A" w:rsidRPr="00C74E96" w:rsidRDefault="00F60C4A" w:rsidP="0038213D">
      <w:pPr>
        <w:pStyle w:val="BodyText11"/>
      </w:pPr>
      <w:r>
        <w:t>These eight analyses will be used to estimate odds ratio</w:t>
      </w:r>
      <w:r w:rsidR="005754AC">
        <w:t>s</w:t>
      </w:r>
      <w:r>
        <w:t xml:space="preserve"> for all 3</w:t>
      </w:r>
      <w:r w:rsidR="000C61BA">
        <w:t>7</w:t>
      </w:r>
      <w:r>
        <w:t xml:space="preserve"> negative controls and </w:t>
      </w:r>
      <w:r w:rsidR="00B8734F">
        <w:t xml:space="preserve">four </w:t>
      </w:r>
      <w:r>
        <w:t>outcomes of interest, resulting in 8 x (3</w:t>
      </w:r>
      <w:r w:rsidR="000C61BA">
        <w:t>7</w:t>
      </w:r>
      <w:r>
        <w:t xml:space="preserve"> + </w:t>
      </w:r>
      <w:r w:rsidR="00B8734F">
        <w:t>4</w:t>
      </w:r>
      <w:r>
        <w:t xml:space="preserve">) = </w:t>
      </w:r>
      <w:r w:rsidR="000C61BA">
        <w:t xml:space="preserve">328 </w:t>
      </w:r>
      <w:r>
        <w:t>odds ratios and confidence intervals.</w:t>
      </w:r>
    </w:p>
    <w:p w14:paraId="55E86908" w14:textId="7681695A" w:rsidR="00F60C4A" w:rsidRDefault="00F60C4A" w:rsidP="005F4965">
      <w:pPr>
        <w:pStyle w:val="Heading3"/>
      </w:pPr>
      <w:bookmarkStart w:id="46" w:name="_Toc22404692"/>
      <w:r>
        <w:t>Patient Characteristics Summary</w:t>
      </w:r>
      <w:bookmarkEnd w:id="46"/>
    </w:p>
    <w:p w14:paraId="50123F28" w14:textId="3053067D" w:rsidR="00F60C4A" w:rsidRDefault="00F60C4A" w:rsidP="0038213D">
      <w:pPr>
        <w:pStyle w:val="BodyText12"/>
        <w:rPr>
          <w:sz w:val="22"/>
        </w:rPr>
      </w:pPr>
      <w:r w:rsidRPr="0016697B">
        <w:rPr>
          <w:sz w:val="22"/>
        </w:rPr>
        <w:t xml:space="preserve">Descriptive analyses will be comprised of covariate balance of </w:t>
      </w:r>
      <w:r>
        <w:rPr>
          <w:sz w:val="22"/>
        </w:rPr>
        <w:t xml:space="preserve">age group, gender, and </w:t>
      </w:r>
      <w:r w:rsidRPr="0016697B">
        <w:rPr>
          <w:sz w:val="22"/>
        </w:rPr>
        <w:t>selected variables</w:t>
      </w:r>
      <w:r>
        <w:rPr>
          <w:sz w:val="22"/>
        </w:rPr>
        <w:t xml:space="preserve"> in </w:t>
      </w:r>
      <w:r w:rsidR="00453E03">
        <w:rPr>
          <w:sz w:val="22"/>
        </w:rPr>
        <w:t>exposed and unexposed</w:t>
      </w:r>
      <w:r w:rsidRPr="0016697B">
        <w:rPr>
          <w:sz w:val="22"/>
        </w:rPr>
        <w:t>.</w:t>
      </w:r>
    </w:p>
    <w:p w14:paraId="733F048E" w14:textId="240D3A01" w:rsidR="009A7E26" w:rsidRDefault="007C3AAA" w:rsidP="007C3AAA">
      <w:pPr>
        <w:pStyle w:val="Heading2"/>
      </w:pPr>
      <w:bookmarkStart w:id="47" w:name="_Ref22310151"/>
      <w:bookmarkStart w:id="48" w:name="_Toc22404693"/>
      <w:r>
        <w:t>Cohort design</w:t>
      </w:r>
      <w:bookmarkEnd w:id="47"/>
      <w:bookmarkEnd w:id="48"/>
    </w:p>
    <w:p w14:paraId="2A770FCE" w14:textId="6A7B4885" w:rsidR="007C3AAA" w:rsidRDefault="00AD45D8" w:rsidP="00AD45D8">
      <w:pPr>
        <w:pStyle w:val="BodyText11"/>
      </w:pPr>
      <w:r>
        <w:t>The original study</w: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AD45D8">
        <w:rPr>
          <w:noProof/>
          <w:vertAlign w:val="superscript"/>
        </w:rPr>
        <w:t>4</w:t>
      </w:r>
      <w:r>
        <w:fldChar w:fldCharType="end"/>
      </w:r>
      <w:r>
        <w:t xml:space="preserve"> determined exposure status and baseline characteristics using a mailed questionnaire, with responses </w:t>
      </w:r>
      <w:r w:rsidR="00F61197">
        <w:t>returned</w:t>
      </w:r>
      <w:r>
        <w:t xml:space="preserve"> between October 2000 and December 2002. The outcome status was ascertained by linking the survey to a cancer registry, using data up to December 31, 2008, thus allowing a maximum follow-up time of approximately </w:t>
      </w:r>
      <w:r w:rsidR="003A4126">
        <w:t>six to eight</w:t>
      </w:r>
      <w:r>
        <w:t xml:space="preserve"> years. To emulate this design, while selecting the period in time with the largest number of subjects captured in CRPD, we will </w:t>
      </w:r>
      <w:r w:rsidR="00112DC3">
        <w:t xml:space="preserve">select a random date </w:t>
      </w:r>
      <w:r w:rsidR="00B53601">
        <w:t xml:space="preserve">(the index date) </w:t>
      </w:r>
      <w:r w:rsidR="00112DC3">
        <w:t xml:space="preserve">for each person </w:t>
      </w:r>
      <w:r w:rsidR="002A0889">
        <w:t xml:space="preserve">in the year 2008. We include </w:t>
      </w:r>
      <w:r>
        <w:t xml:space="preserve">every person aged 50-76 </w:t>
      </w:r>
      <w:r w:rsidR="002A0889">
        <w:t>at th</w:t>
      </w:r>
      <w:r w:rsidR="00B53601">
        <w:t>e index</w:t>
      </w:r>
      <w:r w:rsidR="002A0889">
        <w:t xml:space="preserve"> date, requiring that they are observed at th</w:t>
      </w:r>
      <w:r w:rsidR="00B53601">
        <w:t>at</w:t>
      </w:r>
      <w:r w:rsidR="002A0889">
        <w:t xml:space="preserve"> date as well as the four years before</w:t>
      </w:r>
      <w:r>
        <w:t xml:space="preserve">. We will ascertain </w:t>
      </w:r>
      <w:r w:rsidR="00382C39">
        <w:t>outcome status in the period from th</w:t>
      </w:r>
      <w:r w:rsidR="00B53601">
        <w:t>e index</w:t>
      </w:r>
      <w:r w:rsidR="00382C39">
        <w:t xml:space="preserve"> date until </w:t>
      </w:r>
      <w:r w:rsidR="00C47709">
        <w:t>the end of observation</w:t>
      </w:r>
      <w:r w:rsidR="00382C39">
        <w:t xml:space="preserve">. </w:t>
      </w:r>
    </w:p>
    <w:p w14:paraId="1977A84C" w14:textId="2EECA554" w:rsidR="00382C39" w:rsidRDefault="006D413D" w:rsidP="00AD45D8">
      <w:pPr>
        <w:pStyle w:val="BodyText11"/>
      </w:pPr>
      <w:r>
        <w:rPr>
          <w:noProof/>
        </w:rPr>
        <w:drawing>
          <wp:inline distT="0" distB="0" distL="0" distR="0" wp14:anchorId="15823238" wp14:editId="3F020E27">
            <wp:extent cx="5943600" cy="1621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621155"/>
                    </a:xfrm>
                    <a:prstGeom prst="rect">
                      <a:avLst/>
                    </a:prstGeom>
                    <a:noFill/>
                    <a:ln>
                      <a:noFill/>
                    </a:ln>
                  </pic:spPr>
                </pic:pic>
              </a:graphicData>
            </a:graphic>
          </wp:inline>
        </w:drawing>
      </w:r>
    </w:p>
    <w:p w14:paraId="5EFC593F" w14:textId="542179B8" w:rsidR="00382C39" w:rsidRDefault="00382C39" w:rsidP="00AD45D8">
      <w:pPr>
        <w:pStyle w:val="BodyText11"/>
      </w:pPr>
      <w:r>
        <w:rPr>
          <w:b/>
        </w:rPr>
        <w:lastRenderedPageBreak/>
        <w:t>Figure 1.</w:t>
      </w:r>
      <w:r>
        <w:t xml:space="preserve"> Persons observed per month in the CPRD database.</w:t>
      </w:r>
      <w:r w:rsidR="00A37F14">
        <w:t xml:space="preserve"> Index dates will be sampled throughout the year 2008.</w:t>
      </w:r>
    </w:p>
    <w:p w14:paraId="1A10A48D" w14:textId="4163BFBD" w:rsidR="00382C39" w:rsidRDefault="00382C39" w:rsidP="00382C39">
      <w:pPr>
        <w:pStyle w:val="Heading3"/>
      </w:pPr>
      <w:bookmarkStart w:id="49" w:name="_Ref21788480"/>
      <w:bookmarkStart w:id="50" w:name="_Toc22404694"/>
      <w:r>
        <w:t>Exposure status</w:t>
      </w:r>
      <w:bookmarkEnd w:id="49"/>
      <w:bookmarkEnd w:id="50"/>
    </w:p>
    <w:p w14:paraId="2937011C" w14:textId="7C2CB3A9" w:rsidR="00C223FC" w:rsidRDefault="00285672" w:rsidP="00C223FC">
      <w:pPr>
        <w:pStyle w:val="BodyText11"/>
      </w:pPr>
      <w:r>
        <w:t>Similar to Walter et al,</w:t>
      </w:r>
      <w:r>
        <w:fldChar w:fldCharType="begin">
          <w:fldData xml:space="preserve">PEVuZE5vdGU+PENpdGU+PEF1dGhvcj5XYWx0ZXI8L0F1dGhvcj48WWVhcj4yMDExPC9ZZWFyPjxS
ZWNOdW0+MTM8L1JlY051bT48RGlzcGxheVRleHQ+PHN0eWxlIGZhY2U9InN1cGVyc2NyaXB0Ij40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x0ZXI8L0F1dGhvcj48WWVhcj4yMDExPC9ZZWFyPjxS
ZWNOdW0+MTM8L1JlY051bT48RGlzcGxheVRleHQ+PHN0eWxlIGZhY2U9InN1cGVyc2NyaXB0Ij40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285672">
        <w:rPr>
          <w:noProof/>
          <w:vertAlign w:val="superscript"/>
        </w:rPr>
        <w:t>4</w:t>
      </w:r>
      <w:r>
        <w:fldChar w:fldCharType="end"/>
      </w:r>
      <w:r>
        <w:t xml:space="preserve"> o</w:t>
      </w:r>
      <w:r w:rsidR="00F61197">
        <w:t>ur focus will be on ‘high use’, defined</w:t>
      </w:r>
      <w:r w:rsidR="00B53601">
        <w:t xml:space="preserve"> in the original study </w:t>
      </w:r>
      <w:r w:rsidR="00F61197">
        <w:t>as &gt;= 4 days/week for &gt;= 4 years</w:t>
      </w:r>
      <w:r w:rsidR="00BA6BFD">
        <w:t>.</w:t>
      </w:r>
      <w:r w:rsidR="00BA6BFD">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BA6BFD">
        <w:instrText xml:space="preserve"> ADDIN EN.CITE </w:instrText>
      </w:r>
      <w:r w:rsidR="00BA6BFD">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BA6BFD">
        <w:instrText xml:space="preserve"> ADDIN EN.CITE.DATA </w:instrText>
      </w:r>
      <w:r w:rsidR="00BA6BFD">
        <w:fldChar w:fldCharType="end"/>
      </w:r>
      <w:r w:rsidR="00BA6BFD">
        <w:fldChar w:fldCharType="separate"/>
      </w:r>
      <w:r w:rsidR="00BA6BFD" w:rsidRPr="00BA6BFD">
        <w:rPr>
          <w:noProof/>
          <w:vertAlign w:val="superscript"/>
        </w:rPr>
        <w:t>4</w:t>
      </w:r>
      <w:r w:rsidR="00BA6BFD">
        <w:fldChar w:fldCharType="end"/>
      </w:r>
      <w:r w:rsidR="00BA6BFD">
        <w:t xml:space="preserve"> In our analysis, we will</w:t>
      </w:r>
      <w:r w:rsidR="00B53601">
        <w:t xml:space="preserve"> classify subjects as ‘exposed’ if they are continuously exposed in the 4 years prior to the index date, </w:t>
      </w:r>
      <w:r w:rsidR="00C223FC">
        <w:t>allowing for gaps representing use of acetaminophen only 4 out of 7 days</w:t>
      </w:r>
      <w:r w:rsidR="006E17A3">
        <w:t>, with a minimum allowed gap of 30 days</w:t>
      </w:r>
      <w:r w:rsidR="00C223FC">
        <w:t xml:space="preserve">. For example, if someone received a </w:t>
      </w:r>
      <w:r w:rsidR="006E17A3">
        <w:t>25</w:t>
      </w:r>
      <w:r w:rsidR="00C223FC">
        <w:t xml:space="preserve">-day prescription of acetaminophen, we will consider them continuously exposed if they receive the next prescription </w:t>
      </w:r>
      <w:r w:rsidR="00E44E4C">
        <w:t xml:space="preserve">in </w:t>
      </w:r>
      <w:r w:rsidR="00E44E4C" w:rsidRPr="00BC1E81">
        <w:rPr>
          <w:i/>
        </w:rPr>
        <w:t>n</w:t>
      </w:r>
      <w:r w:rsidR="00E44E4C">
        <w:t xml:space="preserve"> days</w:t>
      </w:r>
      <w:r w:rsidR="00E44E4C" w:rsidRPr="00E44E4C">
        <w:t xml:space="preserve"> </w:t>
      </w:r>
      <w:r w:rsidR="00E44E4C">
        <w:t xml:space="preserve">of the first prescription start, were </w:t>
      </w:r>
      <w:r w:rsidR="00E44E4C" w:rsidRPr="00BC1E81">
        <w:rPr>
          <w:i/>
        </w:rPr>
        <w:t xml:space="preserve">n = </w:t>
      </w:r>
      <w:proofErr w:type="gramStart"/>
      <w:r w:rsidR="006E17A3" w:rsidRPr="00BC1E81">
        <w:rPr>
          <w:i/>
        </w:rPr>
        <w:t>max(</w:t>
      </w:r>
      <w:proofErr w:type="gramEnd"/>
      <w:r w:rsidR="006E17A3" w:rsidRPr="00BC1E81">
        <w:rPr>
          <w:i/>
        </w:rPr>
        <w:t>25</w:t>
      </w:r>
      <w:r w:rsidR="00C223FC" w:rsidRPr="00BC1E81">
        <w:rPr>
          <w:i/>
        </w:rPr>
        <w:t xml:space="preserve"> * 7 / 4</w:t>
      </w:r>
      <w:r w:rsidR="006E17A3" w:rsidRPr="00BC1E81">
        <w:rPr>
          <w:i/>
        </w:rPr>
        <w:t>, 25+30)</w:t>
      </w:r>
      <w:r w:rsidR="00C223FC">
        <w:t xml:space="preserve"> </w:t>
      </w:r>
      <w:r w:rsidR="006E17A3">
        <w:t>= 55 days</w:t>
      </w:r>
      <w:r w:rsidR="00C223FC">
        <w:t>.</w:t>
      </w:r>
    </w:p>
    <w:p w14:paraId="2ABF8024" w14:textId="60D2F6E5" w:rsidR="00382C39" w:rsidRDefault="00C223FC" w:rsidP="00C223FC">
      <w:pPr>
        <w:pStyle w:val="BodyText11"/>
      </w:pPr>
      <w:r>
        <w:t>Subjects will be classified as ‘unexposed’ if they were not prescribed any acetaminophen in the 4 years prior to the index date.</w:t>
      </w:r>
      <w:r w:rsidR="00BA6BFD">
        <w:t xml:space="preserve"> </w:t>
      </w:r>
    </w:p>
    <w:p w14:paraId="4D5E72AC" w14:textId="24387022" w:rsidR="00DA42CA" w:rsidRDefault="00DA42CA" w:rsidP="00DA42CA">
      <w:pPr>
        <w:pStyle w:val="Heading3"/>
      </w:pPr>
      <w:bookmarkStart w:id="51" w:name="_Toc22404695"/>
      <w:r>
        <w:t>Outcome status</w:t>
      </w:r>
      <w:bookmarkEnd w:id="51"/>
    </w:p>
    <w:p w14:paraId="24327F47" w14:textId="39C8A88C" w:rsidR="00DA42CA" w:rsidRDefault="00C71B87" w:rsidP="00C71B87">
      <w:pPr>
        <w:pStyle w:val="BodyText11"/>
      </w:pPr>
      <w:r>
        <w:t>Outcome status will be classified based on the occurrence of the outcome during the time after the index date</w:t>
      </w:r>
      <w:r w:rsidR="00DB5FBF">
        <w:t xml:space="preserve"> until the</w:t>
      </w:r>
      <w:r>
        <w:t xml:space="preserve"> end of observation. Subjects who had the outcome prior to the index date will be excluded in the analysis for that outcome.</w:t>
      </w:r>
    </w:p>
    <w:p w14:paraId="7DAAC8C1" w14:textId="2915798C" w:rsidR="008F094E" w:rsidRDefault="008F094E" w:rsidP="00C71B87">
      <w:pPr>
        <w:pStyle w:val="BodyText11"/>
      </w:pPr>
      <w:r>
        <w:t>Similar to Walter et al.</w: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x0ZXI8L0F1dGhvcj48WWVhcj4yMDExPC9ZZWFyPjxS
ZWNOdW0+MzY8L1JlY051bT48RGlzcGxheVRleHQ+PHN0eWxlIGZhY2U9InN1cGVyc2NyaXB0Ij40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8F094E">
        <w:rPr>
          <w:noProof/>
          <w:vertAlign w:val="superscript"/>
        </w:rPr>
        <w:t>4</w:t>
      </w:r>
      <w:r>
        <w:fldChar w:fldCharType="end"/>
      </w:r>
      <w:r>
        <w:t xml:space="preserve"> a separate analysis will be performed excluding those who experienced the outcome in the 2 years following the index date.</w:t>
      </w:r>
    </w:p>
    <w:p w14:paraId="37E4C222" w14:textId="7C746D4B" w:rsidR="00560684" w:rsidRDefault="005F4965" w:rsidP="005F4965">
      <w:pPr>
        <w:pStyle w:val="Heading3"/>
      </w:pPr>
      <w:bookmarkStart w:id="52" w:name="_Ref21788594"/>
      <w:bookmarkStart w:id="53" w:name="_Toc22404696"/>
      <w:r>
        <w:t>M</w:t>
      </w:r>
      <w:r w:rsidR="00560684">
        <w:t>odel specification</w:t>
      </w:r>
      <w:bookmarkEnd w:id="52"/>
      <w:bookmarkEnd w:id="53"/>
    </w:p>
    <w:p w14:paraId="1A1A5DAC" w14:textId="1C626B0D" w:rsidR="000E08D0" w:rsidRDefault="000E08D0" w:rsidP="000E08D0">
      <w:pPr>
        <w:pStyle w:val="BodyText11"/>
      </w:pPr>
      <w:r>
        <w:t>The following cohort design analyses will be performed:</w:t>
      </w:r>
    </w:p>
    <w:p w14:paraId="39E0B7B8" w14:textId="77777777" w:rsidR="00953729" w:rsidRDefault="00953729" w:rsidP="00953729">
      <w:pPr>
        <w:pStyle w:val="BodyText11"/>
        <w:spacing w:after="0"/>
        <w:rPr>
          <w:b/>
        </w:rPr>
      </w:pPr>
    </w:p>
    <w:p w14:paraId="06B181FB" w14:textId="046C5744" w:rsidR="00E404A3" w:rsidRPr="00E404A3" w:rsidRDefault="00E404A3" w:rsidP="00953729">
      <w:pPr>
        <w:pStyle w:val="BodyText11"/>
        <w:spacing w:after="0"/>
      </w:pPr>
      <w:r>
        <w:rPr>
          <w:b/>
        </w:rPr>
        <w:t xml:space="preserve">Table </w:t>
      </w:r>
      <w:r w:rsidR="00A2496F">
        <w:rPr>
          <w:b/>
        </w:rPr>
        <w:t>3</w:t>
      </w:r>
      <w:r>
        <w:t>. Cohort design analysis variants.</w:t>
      </w:r>
    </w:p>
    <w:tbl>
      <w:tblPr>
        <w:tblStyle w:val="PlainTable3"/>
        <w:tblW w:w="9270" w:type="dxa"/>
        <w:tblCellMar>
          <w:top w:w="72" w:type="dxa"/>
          <w:left w:w="72" w:type="dxa"/>
          <w:bottom w:w="72" w:type="dxa"/>
          <w:right w:w="72" w:type="dxa"/>
        </w:tblCellMar>
        <w:tblLook w:val="04A0" w:firstRow="1" w:lastRow="0" w:firstColumn="1" w:lastColumn="0" w:noHBand="0" w:noVBand="1"/>
      </w:tblPr>
      <w:tblGrid>
        <w:gridCol w:w="1329"/>
        <w:gridCol w:w="7941"/>
      </w:tblGrid>
      <w:tr w:rsidR="00EB6B24" w:rsidRPr="00D5286B" w14:paraId="539204D5" w14:textId="77777777" w:rsidTr="00EB6B24">
        <w:trPr>
          <w:cnfStyle w:val="100000000000" w:firstRow="1" w:lastRow="0" w:firstColumn="0" w:lastColumn="0" w:oddVBand="0" w:evenVBand="0" w:oddHBand="0" w:evenHBand="0" w:firstRowFirstColumn="0" w:firstRowLastColumn="0" w:lastRowFirstColumn="0" w:lastRowLastColumn="0"/>
          <w:trHeight w:val="603"/>
        </w:trPr>
        <w:tc>
          <w:tcPr>
            <w:cnfStyle w:val="001000000100" w:firstRow="0" w:lastRow="0" w:firstColumn="1" w:lastColumn="0" w:oddVBand="0" w:evenVBand="0" w:oddHBand="0" w:evenHBand="0" w:firstRowFirstColumn="1" w:firstRowLastColumn="0" w:lastRowFirstColumn="0" w:lastRowLastColumn="0"/>
            <w:tcW w:w="1329" w:type="dxa"/>
            <w:vAlign w:val="bottom"/>
          </w:tcPr>
          <w:p w14:paraId="46646EE9" w14:textId="77777777" w:rsidR="00EB6B24" w:rsidRPr="00D5286B" w:rsidRDefault="00EB6B24" w:rsidP="00DC7E1A">
            <w:pPr>
              <w:pStyle w:val="BodyText11"/>
              <w:spacing w:after="0"/>
              <w:jc w:val="left"/>
              <w:rPr>
                <w:bCs w:val="0"/>
                <w:caps w:val="0"/>
              </w:rPr>
            </w:pPr>
            <w:r w:rsidRPr="00D5286B">
              <w:rPr>
                <w:bCs w:val="0"/>
                <w:caps w:val="0"/>
              </w:rPr>
              <w:t>Analysis ID</w:t>
            </w:r>
          </w:p>
        </w:tc>
        <w:tc>
          <w:tcPr>
            <w:tcW w:w="7941" w:type="dxa"/>
            <w:vAlign w:val="bottom"/>
          </w:tcPr>
          <w:p w14:paraId="15FFAA87" w14:textId="7ED8B145" w:rsidR="00EB6B24" w:rsidRPr="00D5286B" w:rsidRDefault="00EB6B24" w:rsidP="00DC7E1A">
            <w:pPr>
              <w:pStyle w:val="BodyText11"/>
              <w:spacing w:after="0"/>
              <w:jc w:val="left"/>
              <w:cnfStyle w:val="100000000000" w:firstRow="1" w:lastRow="0" w:firstColumn="0" w:lastColumn="0" w:oddVBand="0" w:evenVBand="0" w:oddHBand="0" w:evenHBand="0" w:firstRowFirstColumn="0" w:firstRowLastColumn="0" w:lastRowFirstColumn="0" w:lastRowLastColumn="0"/>
              <w:rPr>
                <w:bCs w:val="0"/>
                <w:caps w:val="0"/>
              </w:rPr>
            </w:pPr>
            <w:r>
              <w:rPr>
                <w:bCs w:val="0"/>
                <w:caps w:val="0"/>
              </w:rPr>
              <w:t>Exclude subjects with the outcome in the 2 years following the index date</w:t>
            </w:r>
          </w:p>
        </w:tc>
      </w:tr>
      <w:tr w:rsidR="00EB6B24" w14:paraId="1D087979" w14:textId="77777777" w:rsidTr="00EB6B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23D04057" w14:textId="0F3E0860" w:rsidR="00EB6B24" w:rsidRPr="00AB0D10" w:rsidRDefault="00EB6B24" w:rsidP="00AB0D10">
            <w:pPr>
              <w:pStyle w:val="BodyText11"/>
              <w:spacing w:after="0"/>
              <w:jc w:val="center"/>
              <w:rPr>
                <w:bCs w:val="0"/>
                <w:caps w:val="0"/>
              </w:rPr>
            </w:pPr>
            <w:r>
              <w:rPr>
                <w:b w:val="0"/>
              </w:rPr>
              <w:t>9</w:t>
            </w:r>
          </w:p>
        </w:tc>
        <w:tc>
          <w:tcPr>
            <w:tcW w:w="7941" w:type="dxa"/>
            <w:vAlign w:val="center"/>
          </w:tcPr>
          <w:p w14:paraId="0740FEBC" w14:textId="07B72665" w:rsidR="00EB6B24" w:rsidRDefault="00EB6B24" w:rsidP="00DC7E1A">
            <w:pPr>
              <w:pStyle w:val="BodyText11"/>
              <w:spacing w:after="0"/>
              <w:jc w:val="left"/>
              <w:cnfStyle w:val="000000100000" w:firstRow="0" w:lastRow="0" w:firstColumn="0" w:lastColumn="0" w:oddVBand="0" w:evenVBand="0" w:oddHBand="1" w:evenHBand="0" w:firstRowFirstColumn="0" w:firstRowLastColumn="0" w:lastRowFirstColumn="0" w:lastRowLastColumn="0"/>
            </w:pPr>
            <w:r>
              <w:t>No</w:t>
            </w:r>
          </w:p>
        </w:tc>
      </w:tr>
      <w:tr w:rsidR="00EB6B24" w14:paraId="72BC6655" w14:textId="77777777" w:rsidTr="00EB6B24">
        <w:tc>
          <w:tcPr>
            <w:cnfStyle w:val="001000000000" w:firstRow="0" w:lastRow="0" w:firstColumn="1" w:lastColumn="0" w:oddVBand="0" w:evenVBand="0" w:oddHBand="0" w:evenHBand="0" w:firstRowFirstColumn="0" w:firstRowLastColumn="0" w:lastRowFirstColumn="0" w:lastRowLastColumn="0"/>
            <w:tcW w:w="1329" w:type="dxa"/>
            <w:vAlign w:val="center"/>
          </w:tcPr>
          <w:p w14:paraId="6928E1F5" w14:textId="5337E20B" w:rsidR="00EB6B24" w:rsidRPr="00D5286B" w:rsidRDefault="00EB6B24" w:rsidP="00DC7E1A">
            <w:pPr>
              <w:pStyle w:val="BodyText11"/>
              <w:spacing w:after="0"/>
              <w:jc w:val="center"/>
              <w:rPr>
                <w:b w:val="0"/>
              </w:rPr>
            </w:pPr>
            <w:r>
              <w:rPr>
                <w:b w:val="0"/>
              </w:rPr>
              <w:t>10</w:t>
            </w:r>
          </w:p>
        </w:tc>
        <w:tc>
          <w:tcPr>
            <w:tcW w:w="7941" w:type="dxa"/>
            <w:vAlign w:val="center"/>
          </w:tcPr>
          <w:p w14:paraId="60716D63" w14:textId="44D0C60B" w:rsidR="00EB6B24" w:rsidRDefault="00EB6B24" w:rsidP="00DC7E1A">
            <w:pPr>
              <w:pStyle w:val="BodyText11"/>
              <w:spacing w:after="0"/>
              <w:jc w:val="left"/>
              <w:cnfStyle w:val="000000000000" w:firstRow="0" w:lastRow="0" w:firstColumn="0" w:lastColumn="0" w:oddVBand="0" w:evenVBand="0" w:oddHBand="0" w:evenHBand="0" w:firstRowFirstColumn="0" w:firstRowLastColumn="0" w:lastRowFirstColumn="0" w:lastRowLastColumn="0"/>
            </w:pPr>
            <w:r>
              <w:t>Yes</w:t>
            </w:r>
          </w:p>
        </w:tc>
      </w:tr>
    </w:tbl>
    <w:p w14:paraId="61A1DB26" w14:textId="77777777" w:rsidR="00D03EB0" w:rsidRDefault="00D03EB0" w:rsidP="00EA0F64">
      <w:pPr>
        <w:pStyle w:val="BodyText11"/>
      </w:pPr>
    </w:p>
    <w:p w14:paraId="728B7868" w14:textId="7B5BA16A" w:rsidR="00EA0F64" w:rsidRPr="00C74E96" w:rsidRDefault="00EA0F64" w:rsidP="00EA0F64">
      <w:pPr>
        <w:pStyle w:val="BodyText11"/>
      </w:pPr>
      <w:r>
        <w:t>These two analyses will be used to estimate hazard ratios for all 3</w:t>
      </w:r>
      <w:r w:rsidR="000C61BA">
        <w:t>7</w:t>
      </w:r>
      <w:r>
        <w:t xml:space="preserve"> negative controls and </w:t>
      </w:r>
      <w:r w:rsidR="00B8734F">
        <w:t xml:space="preserve">four </w:t>
      </w:r>
      <w:r>
        <w:t>outcomes of interest, resulting in 2 x (</w:t>
      </w:r>
      <w:r w:rsidR="000C61BA">
        <w:t xml:space="preserve">37 </w:t>
      </w:r>
      <w:r>
        <w:t xml:space="preserve">+ </w:t>
      </w:r>
      <w:r w:rsidR="00B8734F">
        <w:t>4</w:t>
      </w:r>
      <w:r>
        <w:t xml:space="preserve">) = </w:t>
      </w:r>
      <w:r w:rsidR="000C61BA">
        <w:t xml:space="preserve">82 </w:t>
      </w:r>
      <w:r w:rsidR="00236A99">
        <w:t xml:space="preserve">hazard </w:t>
      </w:r>
      <w:r>
        <w:t>ratios and confidence intervals.</w:t>
      </w:r>
    </w:p>
    <w:p w14:paraId="730573B3" w14:textId="3334973C" w:rsidR="00A135AD" w:rsidRDefault="00A135AD" w:rsidP="00A135AD">
      <w:pPr>
        <w:pStyle w:val="Heading3"/>
      </w:pPr>
      <w:bookmarkStart w:id="54" w:name="_Toc22404697"/>
      <w:r>
        <w:t>Patient Characteristics Summary</w:t>
      </w:r>
      <w:bookmarkEnd w:id="54"/>
    </w:p>
    <w:p w14:paraId="6C7A41B0" w14:textId="77777777" w:rsidR="00E620AE" w:rsidRDefault="00A135AD" w:rsidP="001B4CB3">
      <w:pPr>
        <w:pStyle w:val="BodyText12"/>
        <w:rPr>
          <w:sz w:val="22"/>
        </w:rPr>
      </w:pPr>
      <w:r w:rsidRPr="0016697B">
        <w:rPr>
          <w:sz w:val="22"/>
        </w:rPr>
        <w:t xml:space="preserve">Descriptive analyses will be comprised of covariate balance of </w:t>
      </w:r>
      <w:r w:rsidR="00CD10A0">
        <w:rPr>
          <w:sz w:val="22"/>
        </w:rPr>
        <w:t xml:space="preserve">the variables described in Section </w:t>
      </w:r>
      <w:r w:rsidR="001B4CB3">
        <w:rPr>
          <w:sz w:val="22"/>
        </w:rPr>
        <w:fldChar w:fldCharType="begin"/>
      </w:r>
      <w:r w:rsidR="001B4CB3">
        <w:rPr>
          <w:sz w:val="22"/>
        </w:rPr>
        <w:instrText xml:space="preserve"> REF _Ref20830012 \r \h </w:instrText>
      </w:r>
      <w:r w:rsidR="001B4CB3">
        <w:rPr>
          <w:sz w:val="22"/>
        </w:rPr>
      </w:r>
      <w:r w:rsidR="001B4CB3">
        <w:rPr>
          <w:sz w:val="22"/>
        </w:rPr>
        <w:fldChar w:fldCharType="separate"/>
      </w:r>
      <w:r w:rsidR="001B4CB3">
        <w:rPr>
          <w:sz w:val="22"/>
        </w:rPr>
        <w:t>8.6.4</w:t>
      </w:r>
      <w:r w:rsidR="001B4CB3">
        <w:rPr>
          <w:sz w:val="22"/>
        </w:rPr>
        <w:fldChar w:fldCharType="end"/>
      </w:r>
      <w:r w:rsidR="001B4CB3">
        <w:rPr>
          <w:sz w:val="22"/>
        </w:rPr>
        <w:t xml:space="preserve">. </w:t>
      </w:r>
    </w:p>
    <w:p w14:paraId="3BAD3888" w14:textId="56C0DBA7" w:rsidR="00A135AD" w:rsidRDefault="006D12B1" w:rsidP="00E620AE">
      <w:pPr>
        <w:pStyle w:val="BodyText12"/>
        <w:rPr>
          <w:sz w:val="22"/>
        </w:rPr>
      </w:pPr>
      <w:r>
        <w:rPr>
          <w:sz w:val="22"/>
        </w:rPr>
        <w:t>Additionally, t</w:t>
      </w:r>
      <w:r w:rsidR="00E620AE" w:rsidRPr="00E620AE">
        <w:rPr>
          <w:sz w:val="22"/>
        </w:rPr>
        <w:t xml:space="preserve">he propensity score </w:t>
      </w:r>
      <w:r w:rsidR="00D70DF6">
        <w:rPr>
          <w:sz w:val="22"/>
        </w:rPr>
        <w:t>will be</w:t>
      </w:r>
      <w:r w:rsidR="00E620AE" w:rsidRPr="00E620AE">
        <w:rPr>
          <w:sz w:val="22"/>
        </w:rPr>
        <w:t xml:space="preserve"> estimated for each patient, using the predicted probability from a</w:t>
      </w:r>
      <w:r w:rsidR="00E620AE">
        <w:rPr>
          <w:sz w:val="22"/>
        </w:rPr>
        <w:t xml:space="preserve"> </w:t>
      </w:r>
      <w:r w:rsidR="00E620AE" w:rsidRPr="00E620AE">
        <w:rPr>
          <w:sz w:val="22"/>
        </w:rPr>
        <w:t>regularized logistic regression model, fit with a Laplace prior (LASSO) and the regularization</w:t>
      </w:r>
      <w:r w:rsidR="00E620AE">
        <w:rPr>
          <w:sz w:val="22"/>
        </w:rPr>
        <w:t xml:space="preserve"> </w:t>
      </w:r>
      <w:r w:rsidR="00E620AE" w:rsidRPr="00E620AE">
        <w:rPr>
          <w:sz w:val="22"/>
        </w:rPr>
        <w:t>hyperparameter selected by optimizing the likelihood in a 10-fold cross validation, using a</w:t>
      </w:r>
      <w:r w:rsidR="00E620AE">
        <w:rPr>
          <w:sz w:val="22"/>
        </w:rPr>
        <w:t xml:space="preserve"> </w:t>
      </w:r>
      <w:r w:rsidR="00E620AE" w:rsidRPr="00E620AE">
        <w:rPr>
          <w:sz w:val="22"/>
        </w:rPr>
        <w:t>starting variance of 0.01 and a tolerance of 2e-7.</w:t>
      </w:r>
      <w:r w:rsidR="00E620AE">
        <w:rPr>
          <w:sz w:val="22"/>
        </w:rPr>
        <w:t xml:space="preserve"> We will plot the propensity score distribution for exposed and unexposed to assess comparability.</w:t>
      </w:r>
    </w:p>
    <w:p w14:paraId="670DC6E8" w14:textId="77777777" w:rsidR="00F60C4A" w:rsidRDefault="00F60C4A" w:rsidP="0038213D">
      <w:pPr>
        <w:pStyle w:val="Heading2"/>
      </w:pPr>
      <w:bookmarkStart w:id="55" w:name="_Toc22404698"/>
      <w:r>
        <w:t>Quantification of bias</w:t>
      </w:r>
      <w:bookmarkEnd w:id="55"/>
    </w:p>
    <w:p w14:paraId="1694A945" w14:textId="69C2B74A" w:rsidR="00F60C4A" w:rsidRPr="00160C5E" w:rsidRDefault="00F60C4A" w:rsidP="0038213D">
      <w:pPr>
        <w:pStyle w:val="BodyText11"/>
      </w:pPr>
      <w:r>
        <w:t>We will plot the estimated odds ratios</w:t>
      </w:r>
      <w:r w:rsidR="00D53965">
        <w:t xml:space="preserve">/hazard </w:t>
      </w:r>
      <w:r w:rsidR="00D5664D">
        <w:t>ratios</w:t>
      </w:r>
      <w:r>
        <w:t xml:space="preserve"> and standard errors (linearly related to the width of the confidence interval). Study designs</w:t>
      </w:r>
      <w:r w:rsidRPr="00DC582C">
        <w:t xml:space="preserve"> </w:t>
      </w:r>
      <w:r>
        <w:t>that</w:t>
      </w:r>
      <w:r w:rsidRPr="00DC582C">
        <w:t xml:space="preserve"> adequately control for </w:t>
      </w:r>
      <w:r>
        <w:t>confounding factors</w:t>
      </w:r>
      <w:r w:rsidRPr="00DC582C">
        <w:t xml:space="preserve"> should produce</w:t>
      </w:r>
      <w:r>
        <w:t xml:space="preserve"> odds ratio </w:t>
      </w:r>
      <w:r w:rsidRPr="00DC582C">
        <w:t xml:space="preserve">estimates </w:t>
      </w:r>
      <w:r>
        <w:t xml:space="preserve">in line with the known true effect size </w:t>
      </w:r>
      <w:r w:rsidR="00AC40C3" w:rsidRPr="00AC40C3">
        <w:t xml:space="preserve">(i.e., a </w:t>
      </w:r>
      <w:r w:rsidR="00AC40C3">
        <w:t>odds ratio/</w:t>
      </w:r>
      <w:r w:rsidR="00AC40C3" w:rsidRPr="00AC40C3">
        <w:t>hazard ratio of 1.0)</w:t>
      </w:r>
      <w:r w:rsidR="00AC40C3">
        <w:t xml:space="preserve"> </w:t>
      </w:r>
      <w:r>
        <w:t xml:space="preserve">for the negative </w:t>
      </w:r>
      <w:r>
        <w:lastRenderedPageBreak/>
        <w:t xml:space="preserve">control </w:t>
      </w:r>
      <w:r w:rsidRPr="00DC582C">
        <w:t>outcome</w:t>
      </w:r>
      <w:r>
        <w:t>s. We will compute the percentage of negative controls having a p-value below 0.05, with the expectation that for an unbiased study design this percentage should be 5%. We will fit an empirical null distribution</w:t>
      </w:r>
      <w:r w:rsidR="004B4C53">
        <w:fldChar w:fldCharType="begin">
          <w:fldData xml:space="preserve">PEVuZE5vdGU+PENpdGU+PEF1dGhvcj5TY2h1ZW1pZTwvQXV0aG9yPjxZZWFyPjIwMTQ8L1llYXI+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IwOS0xODwvcGFnZXM+PHZvbHVtZT4zMzwvdm9sdW1lPjxudW1iZXI+MjwvbnVt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=
</w:fldData>
        </w:fldChar>
      </w:r>
      <w:r w:rsidR="003B5170">
        <w:instrText xml:space="preserve"> ADDIN EN.CITE </w:instrText>
      </w:r>
      <w:r w:rsidR="003B5170">
        <w:fldChar w:fldCharType="begin">
          <w:fldData xml:space="preserve">PEVuZE5vdGU+PENpdGU+PEF1dGhvcj5TY2h1ZW1pZTwvQXV0aG9yPjxZZWFyPjIwMTQ8L1llYXI+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=
</w:fldData>
        </w:fldChar>
      </w:r>
      <w:r w:rsidR="003B5170">
        <w:instrText xml:space="preserve"> ADDIN EN.CITE.DATA </w:instrText>
      </w:r>
      <w:r w:rsidR="003B5170">
        <w:fldChar w:fldCharType="end"/>
      </w:r>
      <w:r w:rsidR="004B4C53">
        <w:fldChar w:fldCharType="separate"/>
      </w:r>
      <w:r w:rsidR="003B5170" w:rsidRPr="003B5170">
        <w:rPr>
          <w:noProof/>
          <w:vertAlign w:val="superscript"/>
        </w:rPr>
        <w:t>31</w:t>
      </w:r>
      <w:r w:rsidR="004B4C53">
        <w:fldChar w:fldCharType="end"/>
      </w:r>
      <w:r>
        <w:t xml:space="preserve"> to the distribution of negative control estimates and report the estimated distribution parameters.</w:t>
      </w:r>
    </w:p>
    <w:p w14:paraId="602E80A0" w14:textId="77777777" w:rsidR="00F60C4A" w:rsidRDefault="00F60C4A" w:rsidP="0038213D">
      <w:pPr>
        <w:pStyle w:val="Heading1"/>
        <w:rPr>
          <w:caps w:val="0"/>
        </w:rPr>
      </w:pPr>
      <w:bookmarkStart w:id="56" w:name="_Toc470006284"/>
      <w:bookmarkStart w:id="57" w:name="_Toc22404699"/>
      <w:r>
        <w:t>STRENGTHS AND LIMITATIONS OF THE RESEARCH METHODS</w:t>
      </w:r>
      <w:bookmarkEnd w:id="56"/>
      <w:bookmarkEnd w:id="57"/>
    </w:p>
    <w:p w14:paraId="73095BAE" w14:textId="2067A63A" w:rsidR="00F60C4A" w:rsidRPr="00AD4CBB" w:rsidRDefault="00F60C4A" w:rsidP="0038213D">
      <w:pPr>
        <w:pStyle w:val="BodyText11"/>
      </w:pPr>
      <w:r>
        <w:t>This is an observational study and as such is subject to the inherent bias because we were not able to randomize treatment</w:t>
      </w:r>
      <w:r w:rsidR="004F0BD3">
        <w:t>. F</w:t>
      </w:r>
      <w:r>
        <w:t>or example</w:t>
      </w:r>
      <w:r w:rsidR="004F0BD3">
        <w:t>, i</w:t>
      </w:r>
      <w:r>
        <w:t>n this data source, the drug data is based on prescriptions written, not dispensed, so we do not know if the drugs were taken and how.  For those prescriptions that were repeated, the likelihood that the medication was ingested increases.</w:t>
      </w:r>
      <w:r w:rsidR="00854359">
        <w:t xml:space="preserve"> </w:t>
      </w:r>
      <w:r w:rsidRPr="00AD4CBB">
        <w:t xml:space="preserve">Exposure </w:t>
      </w:r>
      <w:r>
        <w:t xml:space="preserve">attribution based on a single prescription </w:t>
      </w:r>
      <w:r w:rsidRPr="00AD4CBB">
        <w:t xml:space="preserve">may be seen as a limitation, however we would argue that any other measures such as dose or drug era would be </w:t>
      </w:r>
      <w:r>
        <w:t xml:space="preserve">similarly </w:t>
      </w:r>
      <w:r w:rsidRPr="00AD4CBB">
        <w:t>confounded with underlying health</w:t>
      </w:r>
      <w:r>
        <w:t>.</w:t>
      </w:r>
    </w:p>
    <w:p w14:paraId="490F0F15" w14:textId="77777777" w:rsidR="00F60C4A" w:rsidRDefault="00F60C4A" w:rsidP="0038213D">
      <w:pPr>
        <w:pStyle w:val="Heading1"/>
      </w:pPr>
      <w:bookmarkStart w:id="58" w:name="_Toc22404700"/>
      <w:r>
        <w:t>PROTECTION OF HUMAN SUBJECTS</w:t>
      </w:r>
      <w:bookmarkEnd w:id="58"/>
    </w:p>
    <w:p w14:paraId="61C26F9E" w14:textId="77777777" w:rsidR="00F60C4A" w:rsidRPr="004469CA" w:rsidRDefault="00F60C4A" w:rsidP="0038213D">
      <w:pPr>
        <w:pStyle w:val="BodyText11"/>
      </w:pPr>
      <w:r w:rsidRPr="004469CA">
        <w:t xml:space="preserve">Approval for CPRD use </w:t>
      </w:r>
      <w:r>
        <w:t>will be</w:t>
      </w:r>
      <w:r w:rsidRPr="004469CA">
        <w:t xml:space="preserve"> obtained from the Independent Scientific Advisory Committee (ISAC).</w:t>
      </w:r>
    </w:p>
    <w:p w14:paraId="7B40FC2D" w14:textId="77777777" w:rsidR="00F60C4A" w:rsidRDefault="00F60C4A" w:rsidP="0038213D">
      <w:pPr>
        <w:pStyle w:val="Heading1"/>
      </w:pPr>
      <w:bookmarkStart w:id="59" w:name="_Toc22404701"/>
      <w:r>
        <w:t>MANAGEMENT AND REPORTING OF ADVERSE EVENTS AND ADVERSE REACTIONS</w:t>
      </w:r>
      <w:bookmarkEnd w:id="59"/>
    </w:p>
    <w:p w14:paraId="07174D40" w14:textId="77777777" w:rsidR="00F60C4A" w:rsidRPr="00687025" w:rsidRDefault="00F60C4A" w:rsidP="0038213D">
      <w:pPr>
        <w:pStyle w:val="BodyText11"/>
      </w:pPr>
      <w:r w:rsidRPr="00687025">
        <w:t xml:space="preserve">This study uses coded data that already exist in an electronic database.  In this type of database, it is not possible to link (i.e., identify a potential causal association between) a particular product and medical event for any individual. Thus, the </w:t>
      </w:r>
      <w:r w:rsidRPr="00687025">
        <w:rPr>
          <w:i/>
          <w:iCs/>
        </w:rPr>
        <w:t>minimum criteria for reporting an adverse event (i.e., identifiable patient, identifiable reporter, a suspect product, and event) are not available</w:t>
      </w:r>
      <w:r w:rsidRPr="00687025">
        <w:t xml:space="preserve"> and adverse events are not reportable as individual AE reports. The study results will be assessed for medically important results</w:t>
      </w:r>
      <w:r>
        <w:t>.</w:t>
      </w:r>
    </w:p>
    <w:p w14:paraId="23FB5051" w14:textId="77777777" w:rsidR="00F60C4A" w:rsidRDefault="00F60C4A" w:rsidP="0038213D">
      <w:pPr>
        <w:pStyle w:val="Heading1"/>
      </w:pPr>
      <w:bookmarkStart w:id="60" w:name="_Toc22404702"/>
      <w:r>
        <w:t>PLANS FOR DISSEMINATING AND COMMUNICATING STUDY RESULTS</w:t>
      </w:r>
      <w:bookmarkEnd w:id="60"/>
    </w:p>
    <w:p w14:paraId="7B44F283" w14:textId="47DD8D10" w:rsidR="00F60C4A" w:rsidRPr="005B720F" w:rsidRDefault="00887835" w:rsidP="0038213D">
      <w:pPr>
        <w:pStyle w:val="BodyText11"/>
      </w:pPr>
      <w:r>
        <w:t xml:space="preserve">The results of this study will be presented to the California </w:t>
      </w:r>
      <w:r w:rsidRPr="00887835">
        <w:t>Office of Environmental Health Hazard Assessment</w:t>
      </w:r>
      <w:r>
        <w:t xml:space="preserve"> as part of the Proposition 65 Implementation Program. </w:t>
      </w:r>
      <w:r w:rsidR="00F60C4A">
        <w:t xml:space="preserve">An article will be written and submitted to a peer review journal for publication. </w:t>
      </w:r>
    </w:p>
    <w:p w14:paraId="1F18898C" w14:textId="77777777" w:rsidR="00F60C4A" w:rsidRDefault="00F60C4A" w:rsidP="0038213D">
      <w:pPr>
        <w:pStyle w:val="Heading1"/>
      </w:pPr>
      <w:bookmarkStart w:id="61" w:name="_Toc22404703"/>
      <w:r>
        <w:t>references</w:t>
      </w:r>
      <w:bookmarkEnd w:id="61"/>
    </w:p>
    <w:p w14:paraId="6422FACA" w14:textId="77777777" w:rsidR="003B5170" w:rsidRPr="003B5170" w:rsidRDefault="004B4C53" w:rsidP="003B5170">
      <w:pPr>
        <w:pStyle w:val="EndNoteBibliography"/>
        <w:ind w:left="720" w:hanging="720"/>
      </w:pPr>
      <w:r w:rsidRPr="005A60EE">
        <w:rPr>
          <w:sz w:val="22"/>
          <w:szCs w:val="22"/>
        </w:rPr>
        <w:fldChar w:fldCharType="begin"/>
      </w:r>
      <w:r w:rsidRPr="005A60EE">
        <w:rPr>
          <w:sz w:val="22"/>
          <w:szCs w:val="22"/>
        </w:rPr>
        <w:instrText xml:space="preserve"> ADDIN EN.REFLIST </w:instrText>
      </w:r>
      <w:r w:rsidRPr="005A60EE">
        <w:rPr>
          <w:sz w:val="22"/>
          <w:szCs w:val="22"/>
        </w:rPr>
        <w:fldChar w:fldCharType="separate"/>
      </w:r>
      <w:r w:rsidR="003B5170" w:rsidRPr="003B5170">
        <w:t xml:space="preserve">1. Weiss NS. Use of acetaminophen in relation to the occurrence of cancer: a review of epidemiologic studies. </w:t>
      </w:r>
      <w:r w:rsidR="003B5170" w:rsidRPr="003B5170">
        <w:rPr>
          <w:i/>
        </w:rPr>
        <w:t>Cancer causes &amp; control : CCC</w:t>
      </w:r>
      <w:r w:rsidR="003B5170" w:rsidRPr="003B5170">
        <w:t xml:space="preserve"> 2016;27(12):1411-18. doi: 10.1007/s10552-016-0818-2 [published Online First: 2016/11/11]</w:t>
      </w:r>
    </w:p>
    <w:p w14:paraId="5080294F" w14:textId="77777777" w:rsidR="003B5170" w:rsidRPr="003B5170" w:rsidRDefault="003B5170" w:rsidP="003B5170">
      <w:pPr>
        <w:pStyle w:val="EndNoteBibliography"/>
        <w:ind w:left="720" w:hanging="720"/>
      </w:pPr>
      <w:r w:rsidRPr="003B5170">
        <w:t xml:space="preserve">2. Weinstein RB, Ryan P, Berlin JA, et al. Channeling in the Use of Nonprescription Paracetamol and Ibuprofen in an Electronic Medical Records Database: Evidence and Implications. </w:t>
      </w:r>
      <w:r w:rsidRPr="003B5170">
        <w:rPr>
          <w:i/>
        </w:rPr>
        <w:t>Drug safety</w:t>
      </w:r>
      <w:r w:rsidRPr="003B5170">
        <w:t xml:space="preserve"> 2017;40(12):1279-92. doi: 10.1007/s40264-017-0581-7 [published Online First: 2017/08/07]</w:t>
      </w:r>
    </w:p>
    <w:p w14:paraId="086C11CE" w14:textId="77777777" w:rsidR="003B5170" w:rsidRPr="003B5170" w:rsidRDefault="003B5170" w:rsidP="003B5170">
      <w:pPr>
        <w:pStyle w:val="EndNoteBibliography"/>
        <w:ind w:left="720" w:hanging="720"/>
      </w:pPr>
      <w:r w:rsidRPr="003B5170">
        <w:t xml:space="preserve">3. Schuemie MJ, Ryan PB, Man KKC, et al. A plea to stop using the case-control design in retrospective database studies. </w:t>
      </w:r>
      <w:r w:rsidRPr="003B5170">
        <w:rPr>
          <w:i/>
        </w:rPr>
        <w:t>Statistics in medicine</w:t>
      </w:r>
      <w:r w:rsidRPr="003B5170">
        <w:t xml:space="preserve"> 2019;38(22):4199-208. doi: 10.1002/sim.8215 [published Online First: 2019/08/23]</w:t>
      </w:r>
    </w:p>
    <w:p w14:paraId="35D30EE9" w14:textId="77777777" w:rsidR="003B5170" w:rsidRPr="003B5170" w:rsidRDefault="003B5170" w:rsidP="003B5170">
      <w:pPr>
        <w:pStyle w:val="EndNoteBibliography"/>
        <w:ind w:left="720" w:hanging="720"/>
      </w:pPr>
      <w:r w:rsidRPr="003B5170">
        <w:t xml:space="preserve">4. Walter RB, Milano F, Brasky TM, et al. Long-term use of acetaminophen, aspirin, and other nonsteroidal anti-inflammatory drugs and risk of hematologic malignancies: results from the prospective Vitamins and Lifestyle (VITAL) study. </w:t>
      </w:r>
      <w:r w:rsidRPr="003B5170">
        <w:rPr>
          <w:i/>
        </w:rPr>
        <w:t>Journal of clinical oncology : official journal of the American Society of Clinical Oncology</w:t>
      </w:r>
      <w:r w:rsidRPr="003B5170">
        <w:t xml:space="preserve"> 2011;29(17):2424-31. doi: 10.1200/jco.2011.34.6346 [published Online First: 2011/05/11]</w:t>
      </w:r>
    </w:p>
    <w:p w14:paraId="341134B2" w14:textId="77777777" w:rsidR="003B5170" w:rsidRPr="003B5170" w:rsidRDefault="003B5170" w:rsidP="003B5170">
      <w:pPr>
        <w:pStyle w:val="EndNoteBibliography"/>
        <w:ind w:left="720" w:hanging="720"/>
      </w:pPr>
      <w:r w:rsidRPr="003B5170">
        <w:t xml:space="preserve">5. Garcia Rodriguez LA, Gonzalez-Perez A. Risk of breast cancer among users of aspirin and other anti-inflammatory drugs. </w:t>
      </w:r>
      <w:r w:rsidRPr="003B5170">
        <w:rPr>
          <w:i/>
        </w:rPr>
        <w:t>British journal of cancer</w:t>
      </w:r>
      <w:r w:rsidRPr="003B5170">
        <w:t xml:space="preserve"> 2004;91(3):525-9. doi: 10.1038/sj.bjc.6602003 [published Online First: 2004/07/01]</w:t>
      </w:r>
    </w:p>
    <w:p w14:paraId="30610D52" w14:textId="77777777" w:rsidR="003B5170" w:rsidRPr="003B5170" w:rsidRDefault="003B5170" w:rsidP="003B5170">
      <w:pPr>
        <w:pStyle w:val="EndNoteBibliography"/>
        <w:ind w:left="720" w:hanging="720"/>
      </w:pPr>
      <w:r w:rsidRPr="003B5170">
        <w:lastRenderedPageBreak/>
        <w:t xml:space="preserve">6. Hannibal CG, Rossing MA, Wicklund KG, et al. Analgesic drug use and risk of epithelial ovarian cancer. </w:t>
      </w:r>
      <w:r w:rsidRPr="003B5170">
        <w:rPr>
          <w:i/>
        </w:rPr>
        <w:t>American journal of epidemiology</w:t>
      </w:r>
      <w:r w:rsidRPr="003B5170">
        <w:t xml:space="preserve"> 2008;167(12):1430-7. doi: 10.1093/aje/kwn082 [published Online First: 2008/04/09]</w:t>
      </w:r>
    </w:p>
    <w:p w14:paraId="14ED1416" w14:textId="77777777" w:rsidR="003B5170" w:rsidRPr="003B5170" w:rsidRDefault="003B5170" w:rsidP="003B5170">
      <w:pPr>
        <w:pStyle w:val="EndNoteBibliography"/>
        <w:ind w:left="720" w:hanging="720"/>
      </w:pPr>
      <w:r w:rsidRPr="003B5170">
        <w:t xml:space="preserve">7. Garcia Rodriguez LA, Gonzalez-Perez A. Inverse association between nonsteroidal anti-inflammatory drugs and prostate cancer. </w:t>
      </w:r>
      <w:r w:rsidRPr="003B5170">
        <w:rPr>
          <w:i/>
        </w:rPr>
        <w:t>Cancer epidemiology, biomarkers &amp; prevention : a publication of the American Association for Cancer Research, cosponsored by the American Society of Preventive Oncology</w:t>
      </w:r>
      <w:r w:rsidRPr="003B5170">
        <w:t xml:space="preserve"> 2004;13(4):649-53. [published Online First: 2004/04/07]</w:t>
      </w:r>
    </w:p>
    <w:p w14:paraId="68047F54" w14:textId="77777777" w:rsidR="003B5170" w:rsidRPr="003B5170" w:rsidRDefault="003B5170" w:rsidP="003B5170">
      <w:pPr>
        <w:pStyle w:val="EndNoteBibliography"/>
        <w:ind w:left="720" w:hanging="720"/>
      </w:pPr>
      <w:r w:rsidRPr="003B5170">
        <w:t xml:space="preserve">8. Swerdel JN, Hripcsak G, Ryan PB. PheValuator: Development and evaluation of a phenotype algorithm evaluator. </w:t>
      </w:r>
      <w:r w:rsidRPr="003B5170">
        <w:rPr>
          <w:i/>
        </w:rPr>
        <w:t>Journal of biomedical informatics</w:t>
      </w:r>
      <w:r w:rsidRPr="003B5170">
        <w:t xml:space="preserve"> 2019;97:103258. doi: 10.1016/j.jbi.2019.103258 [published Online First: 2019/08/02]</w:t>
      </w:r>
    </w:p>
    <w:p w14:paraId="52B40453" w14:textId="77777777" w:rsidR="003B5170" w:rsidRPr="003B5170" w:rsidRDefault="003B5170" w:rsidP="003B5170">
      <w:pPr>
        <w:pStyle w:val="EndNoteBibliography"/>
        <w:ind w:left="720" w:hanging="720"/>
      </w:pPr>
      <w:r w:rsidRPr="003B5170">
        <w:t xml:space="preserve">9. Hagberg KW, Sahasrabuddhe VV, McGlynn KA, et al. Does Angiotensin-Converting Enzyme Inhibitor and beta-Blocker Use Reduce the Risk of Primary Liver Cancer? A Case-Control Study Using the U.K. Clinical Practice Research Datalink. </w:t>
      </w:r>
      <w:r w:rsidRPr="003B5170">
        <w:rPr>
          <w:i/>
        </w:rPr>
        <w:t>Pharmacotherapy</w:t>
      </w:r>
      <w:r w:rsidRPr="003B5170">
        <w:t xml:space="preserve"> 2016;36(2):187-95. doi: 10.1002/phar.1704 [published Online First: 2016/02/06]</w:t>
      </w:r>
    </w:p>
    <w:p w14:paraId="0D42F02E" w14:textId="77777777" w:rsidR="003B5170" w:rsidRPr="003B5170" w:rsidRDefault="003B5170" w:rsidP="003B5170">
      <w:pPr>
        <w:pStyle w:val="EndNoteBibliography"/>
        <w:ind w:left="720" w:hanging="720"/>
      </w:pPr>
      <w:r w:rsidRPr="003B5170">
        <w:t xml:space="preserve">10. McGlynn KA, Hagberg K, Chen J, et al. Menopausal hormone therapy use and risk of primary liver cancer in the clinical practice research datalink. </w:t>
      </w:r>
      <w:r w:rsidRPr="003B5170">
        <w:rPr>
          <w:i/>
        </w:rPr>
        <w:t>International journal of cancer</w:t>
      </w:r>
      <w:r w:rsidRPr="003B5170">
        <w:t xml:space="preserve"> 2016;138(9):2146-53. doi: 10.1002/ijc.29960 [published Online First: 2015/12/15]</w:t>
      </w:r>
    </w:p>
    <w:p w14:paraId="766249E6" w14:textId="77777777" w:rsidR="003B5170" w:rsidRPr="003B5170" w:rsidRDefault="003B5170" w:rsidP="003B5170">
      <w:pPr>
        <w:pStyle w:val="EndNoteBibliography"/>
        <w:ind w:left="720" w:hanging="720"/>
      </w:pPr>
      <w:r w:rsidRPr="003B5170">
        <w:t xml:space="preserve">11. Thistle JE, Petrick JL, Yang B, et al. Domperidone use and risk of primary liver cancer in the Clinical Practice Research Datalink. </w:t>
      </w:r>
      <w:r w:rsidRPr="003B5170">
        <w:rPr>
          <w:i/>
        </w:rPr>
        <w:t>Cancer epidemiology</w:t>
      </w:r>
      <w:r w:rsidRPr="003B5170">
        <w:t xml:space="preserve"> 2018;55:170-75. doi: 10.1016/j.canep.2018.06.009 [published Online First: 2018/07/10]</w:t>
      </w:r>
    </w:p>
    <w:p w14:paraId="781042A7" w14:textId="77777777" w:rsidR="003B5170" w:rsidRPr="003B5170" w:rsidRDefault="003B5170" w:rsidP="003B5170">
      <w:pPr>
        <w:pStyle w:val="EndNoteBibliography"/>
        <w:ind w:left="720" w:hanging="720"/>
      </w:pPr>
      <w:r w:rsidRPr="003B5170">
        <w:t xml:space="preserve">12. Winnenburg R, Sorbello A, Ripple A, et al. Leveraging MEDLINE indexing for pharmacovigilance - Inherent limitations and mitigation strategies. </w:t>
      </w:r>
      <w:r w:rsidRPr="003B5170">
        <w:rPr>
          <w:i/>
        </w:rPr>
        <w:t>Journal of biomedical informatics</w:t>
      </w:r>
      <w:r w:rsidRPr="003B5170">
        <w:t xml:space="preserve"> 2015;57:425-35. doi: 10.1016/j.jbi.2015.08.022 [published Online First: 2015/09/08]</w:t>
      </w:r>
    </w:p>
    <w:p w14:paraId="70516FC3" w14:textId="77777777" w:rsidR="003B5170" w:rsidRPr="003B5170" w:rsidRDefault="003B5170" w:rsidP="003B5170">
      <w:pPr>
        <w:pStyle w:val="EndNoteBibliography"/>
        <w:ind w:left="720" w:hanging="720"/>
      </w:pPr>
      <w:r w:rsidRPr="003B5170">
        <w:t xml:space="preserve">13. Duke J, Friedlin J, Li X. Consistency in the safety labeling of bioequivalent medications. </w:t>
      </w:r>
      <w:r w:rsidRPr="003B5170">
        <w:rPr>
          <w:i/>
        </w:rPr>
        <w:t>Pharmacoepidemiology and drug safety</w:t>
      </w:r>
      <w:r w:rsidRPr="003B5170">
        <w:t xml:space="preserve"> 2013;22(3):294-301. doi: 10.1002/pds.3351 [published Online First: 2012/10/09]</w:t>
      </w:r>
    </w:p>
    <w:p w14:paraId="7BF4A819" w14:textId="77777777" w:rsidR="003B5170" w:rsidRPr="003B5170" w:rsidRDefault="003B5170" w:rsidP="003B5170">
      <w:pPr>
        <w:pStyle w:val="EndNoteBibliography"/>
        <w:ind w:left="720" w:hanging="720"/>
      </w:pPr>
      <w:r w:rsidRPr="003B5170">
        <w:t xml:space="preserve">14. Banda JM, Evans L, Vanguri RS, et al. A curated and standardized adverse drug event resource to accelerate drug safety research. </w:t>
      </w:r>
      <w:r w:rsidRPr="003B5170">
        <w:rPr>
          <w:i/>
        </w:rPr>
        <w:t>Scientific data</w:t>
      </w:r>
      <w:r w:rsidRPr="003B5170">
        <w:t xml:space="preserve"> 2016;3:160026. doi: 10.1038/sdata.2016.26 [published Online First: 2016/05/20]</w:t>
      </w:r>
    </w:p>
    <w:p w14:paraId="3AA8A356" w14:textId="77777777" w:rsidR="003B5170" w:rsidRPr="003B5170" w:rsidRDefault="003B5170" w:rsidP="003B5170">
      <w:pPr>
        <w:pStyle w:val="EndNoteBibliography"/>
        <w:ind w:left="720" w:hanging="720"/>
      </w:pPr>
      <w:r w:rsidRPr="003B5170">
        <w:t xml:space="preserve">15. Evans SJ, Waller PC, Davis S. Use of proportional reporting ratios (PRRs) for signal generation from spontaneous adverse drug reaction reports. </w:t>
      </w:r>
      <w:r w:rsidRPr="003B5170">
        <w:rPr>
          <w:i/>
        </w:rPr>
        <w:t>Pharmacoepidemiology and drug safety</w:t>
      </w:r>
      <w:r w:rsidRPr="003B5170">
        <w:t xml:space="preserve"> 2001;10(6):483-6. doi: 10.1002/pds.677 [published Online First: 2002/02/07]</w:t>
      </w:r>
    </w:p>
    <w:p w14:paraId="475C3A9B" w14:textId="77777777" w:rsidR="003B5170" w:rsidRPr="003B5170" w:rsidRDefault="003B5170" w:rsidP="003B5170">
      <w:pPr>
        <w:pStyle w:val="EndNoteBibliography"/>
        <w:ind w:left="720" w:hanging="720"/>
      </w:pPr>
      <w:r w:rsidRPr="003B5170">
        <w:t xml:space="preserve">16. Kaye JA, Myers MW, Jick H. Acetaminophen and the risk of renal and bladder cancer in the general practice research database. </w:t>
      </w:r>
      <w:r w:rsidRPr="003B5170">
        <w:rPr>
          <w:i/>
        </w:rPr>
        <w:t>Epidemiology (Cambridge, Mass)</w:t>
      </w:r>
      <w:r w:rsidRPr="003B5170">
        <w:t xml:space="preserve"> 2001;12(6):690-4. [published Online First: 2001/10/27]</w:t>
      </w:r>
    </w:p>
    <w:p w14:paraId="46A5C43E" w14:textId="77777777" w:rsidR="003B5170" w:rsidRPr="003B5170" w:rsidRDefault="003B5170" w:rsidP="003B5170">
      <w:pPr>
        <w:pStyle w:val="EndNoteBibliography"/>
        <w:ind w:left="720" w:hanging="720"/>
      </w:pPr>
      <w:r w:rsidRPr="003B5170">
        <w:t xml:space="preserve">17. Meier CR, Schmitz S, Jick H. Association between acetaminophen or nonsteroidal antiinflammatory drugs and risk of developing ovarian, breast, or colon cancer. </w:t>
      </w:r>
      <w:r w:rsidRPr="003B5170">
        <w:rPr>
          <w:i/>
        </w:rPr>
        <w:t>Pharmacotherapy</w:t>
      </w:r>
      <w:r w:rsidRPr="003B5170">
        <w:t xml:space="preserve"> 2002;22(3):303-9. [published Online First: 2002/03/20]</w:t>
      </w:r>
    </w:p>
    <w:p w14:paraId="67EC857E" w14:textId="77777777" w:rsidR="003B5170" w:rsidRPr="003B5170" w:rsidRDefault="003B5170" w:rsidP="003B5170">
      <w:pPr>
        <w:pStyle w:val="EndNoteBibliography"/>
        <w:ind w:left="720" w:hanging="720"/>
      </w:pPr>
      <w:r w:rsidRPr="003B5170">
        <w:t xml:space="preserve">18. Yang B, Petrick JL, Chen J, et al. Associations of NSAID and paracetamol use with risk of primary liver cancer in the Clinical Practice Research Datalink. </w:t>
      </w:r>
      <w:r w:rsidRPr="003B5170">
        <w:rPr>
          <w:i/>
        </w:rPr>
        <w:t>Cancer epidemiology</w:t>
      </w:r>
      <w:r w:rsidRPr="003B5170">
        <w:t xml:space="preserve"> 2016;43:105-11. doi: 10.1016/j.canep.2016.06.009 [published Online First: 2016/07/16]</w:t>
      </w:r>
    </w:p>
    <w:p w14:paraId="4F55414D" w14:textId="77777777" w:rsidR="003B5170" w:rsidRPr="003B5170" w:rsidRDefault="003B5170" w:rsidP="003B5170">
      <w:pPr>
        <w:pStyle w:val="EndNoteBibliography"/>
        <w:ind w:left="720" w:hanging="720"/>
      </w:pPr>
      <w:r w:rsidRPr="003B5170">
        <w:t xml:space="preserve">19. Derby LE, Jick H. Acetaminophen and renal and bladder cancer. </w:t>
      </w:r>
      <w:r w:rsidRPr="003B5170">
        <w:rPr>
          <w:i/>
        </w:rPr>
        <w:t>Epidemiology (Cambridge, Mass)</w:t>
      </w:r>
      <w:r w:rsidRPr="003B5170">
        <w:t xml:space="preserve"> 1996;7(4):358-62. [published Online First: 1996/07/01]</w:t>
      </w:r>
    </w:p>
    <w:p w14:paraId="013E76D0" w14:textId="77777777" w:rsidR="003B5170" w:rsidRPr="003B5170" w:rsidRDefault="003B5170" w:rsidP="003B5170">
      <w:pPr>
        <w:pStyle w:val="EndNoteBibliography"/>
        <w:ind w:left="720" w:hanging="720"/>
      </w:pPr>
      <w:r w:rsidRPr="003B5170">
        <w:t xml:space="preserve">20. Fortuny J, Kogevinas M, Garcia-Closas M, et al. Use of analgesics and nonsteroidal anti-inflammatory drugs, genetic predisposition, and bladder cancer risk in Spain. </w:t>
      </w:r>
      <w:r w:rsidRPr="003B5170">
        <w:rPr>
          <w:i/>
        </w:rPr>
        <w:t>Cancer epidemiology, biomarkers &amp; prevention : a publication of the American Association for Cancer Research, cosponsored by the American Society of Preventive Oncology</w:t>
      </w:r>
      <w:r w:rsidRPr="003B5170">
        <w:t xml:space="preserve"> </w:t>
      </w:r>
      <w:r w:rsidRPr="003B5170">
        <w:lastRenderedPageBreak/>
        <w:t>2006;15(9):1696-702. doi: 10.1158/1055-9965.epi-06-0038 [published Online First: 2006/09/21]</w:t>
      </w:r>
    </w:p>
    <w:p w14:paraId="7765832D" w14:textId="77777777" w:rsidR="003B5170" w:rsidRPr="003B5170" w:rsidRDefault="003B5170" w:rsidP="003B5170">
      <w:pPr>
        <w:pStyle w:val="EndNoteBibliography"/>
        <w:ind w:left="720" w:hanging="720"/>
      </w:pPr>
      <w:r w:rsidRPr="003B5170">
        <w:t xml:space="preserve">21. Garcia-Rodriguez LA, Huerta-Alvarez C. Reduced risk of colorectal cancer among long-term users of aspirin and nonaspirin nonsteroidal antiinflammatory drugs. </w:t>
      </w:r>
      <w:r w:rsidRPr="003B5170">
        <w:rPr>
          <w:i/>
        </w:rPr>
        <w:t>Epidemiology (Cambridge, Mass)</w:t>
      </w:r>
      <w:r w:rsidRPr="003B5170">
        <w:t xml:space="preserve"> 2001;12(1):88-93. [published Online First: 2001/01/04]</w:t>
      </w:r>
    </w:p>
    <w:p w14:paraId="1EE6361C" w14:textId="77777777" w:rsidR="003B5170" w:rsidRPr="003B5170" w:rsidRDefault="003B5170" w:rsidP="003B5170">
      <w:pPr>
        <w:pStyle w:val="EndNoteBibliography"/>
        <w:ind w:left="720" w:hanging="720"/>
      </w:pPr>
      <w:r w:rsidRPr="003B5170">
        <w:t xml:space="preserve">22. Becker N, Fortuny J, Alvaro T, et al. Medical history and risk of lymphoma: results of a European case-control study (EPILYMPH). </w:t>
      </w:r>
      <w:r w:rsidRPr="003B5170">
        <w:rPr>
          <w:i/>
        </w:rPr>
        <w:t>Journal of cancer research and clinical oncology</w:t>
      </w:r>
      <w:r w:rsidRPr="003B5170">
        <w:t xml:space="preserve"> 2009;135(8):1099-107. doi: 10.1007/s00432-009-0551-2 [published Online First: 2009/02/12]</w:t>
      </w:r>
    </w:p>
    <w:p w14:paraId="45FDFA79" w14:textId="77777777" w:rsidR="003B5170" w:rsidRPr="003B5170" w:rsidRDefault="003B5170" w:rsidP="003B5170">
      <w:pPr>
        <w:pStyle w:val="EndNoteBibliography"/>
        <w:ind w:left="720" w:hanging="720"/>
      </w:pPr>
      <w:r w:rsidRPr="003B5170">
        <w:t xml:space="preserve">23. Chang ET, Zheng T, Weir EG, et al. Aspirin and the risk of Hodgkin's lymphoma in a population-based case-control study. </w:t>
      </w:r>
      <w:r w:rsidRPr="003B5170">
        <w:rPr>
          <w:i/>
        </w:rPr>
        <w:t>Journal of the National Cancer Institute</w:t>
      </w:r>
      <w:r w:rsidRPr="003B5170">
        <w:t xml:space="preserve"> 2004;96(4):305-15. doi: 10.1093/jnci/djh038 [published Online First: 2004/02/19]</w:t>
      </w:r>
    </w:p>
    <w:p w14:paraId="7B1B7CE5" w14:textId="77777777" w:rsidR="003B5170" w:rsidRPr="003B5170" w:rsidRDefault="003B5170" w:rsidP="003B5170">
      <w:pPr>
        <w:pStyle w:val="EndNoteBibliography"/>
        <w:ind w:left="720" w:hanging="720"/>
      </w:pPr>
      <w:r w:rsidRPr="003B5170">
        <w:t xml:space="preserve">24. Erickson P, Gardner LD, Loffredo CA, et al. Racial and Ethnic Differences in the Relationship between Aspirin Use and Non-Small Cell Lung Cancer Risk and Survival. </w:t>
      </w:r>
      <w:r w:rsidRPr="003B5170">
        <w:rPr>
          <w:i/>
        </w:rPr>
        <w:t>Cancer epidemiology, biomarkers &amp; prevention : a publication of the American Association for Cancer Research, cosponsored by the American Society of Preventive Oncology</w:t>
      </w:r>
      <w:r w:rsidRPr="003B5170">
        <w:t xml:space="preserve"> 2018;27(12):1518-26. doi: 10.1158/1055-9965.epi-18-0366 [published Online First: 2018/09/02]</w:t>
      </w:r>
    </w:p>
    <w:p w14:paraId="5F25A5DA" w14:textId="77777777" w:rsidR="003B5170" w:rsidRPr="003B5170" w:rsidRDefault="003B5170" w:rsidP="003B5170">
      <w:pPr>
        <w:pStyle w:val="EndNoteBibliography"/>
        <w:ind w:left="720" w:hanging="720"/>
      </w:pPr>
      <w:r w:rsidRPr="003B5170">
        <w:t xml:space="preserve">25. Karami S, Daughtery SE, Schwartz K, et al. Analgesic use and risk of renal cell carcinoma: A case-control, cohort and meta-analytic assessment. </w:t>
      </w:r>
      <w:r w:rsidRPr="003B5170">
        <w:rPr>
          <w:i/>
        </w:rPr>
        <w:t>International journal of cancer</w:t>
      </w:r>
      <w:r w:rsidRPr="003B5170">
        <w:t xml:space="preserve"> 2016;139(3):584-92. doi: 10.1002/ijc.30108 [published Online First: 2016/03/25]</w:t>
      </w:r>
    </w:p>
    <w:p w14:paraId="5E0F08C3" w14:textId="77777777" w:rsidR="003B5170" w:rsidRPr="003B5170" w:rsidRDefault="003B5170" w:rsidP="003B5170">
      <w:pPr>
        <w:pStyle w:val="EndNoteBibliography"/>
        <w:ind w:left="720" w:hanging="720"/>
      </w:pPr>
      <w:r w:rsidRPr="003B5170">
        <w:t xml:space="preserve">26. Kho PF, Fawcett J, Fritschi L, et al. Nonsteroidal anti-inflammatory drugs, statins, and pancreatic cancer risk: a population-based case-control study. </w:t>
      </w:r>
      <w:r w:rsidRPr="003B5170">
        <w:rPr>
          <w:i/>
        </w:rPr>
        <w:t>Cancer causes &amp; control : CCC</w:t>
      </w:r>
      <w:r w:rsidRPr="003B5170">
        <w:t xml:space="preserve"> 2016;27(12):1457-64. doi: 10.1007/s10552-016-0824-4 [published Online First: 2016/11/07]</w:t>
      </w:r>
    </w:p>
    <w:p w14:paraId="514DF984" w14:textId="77777777" w:rsidR="003B5170" w:rsidRPr="003B5170" w:rsidRDefault="003B5170" w:rsidP="003B5170">
      <w:pPr>
        <w:pStyle w:val="EndNoteBibliography"/>
        <w:ind w:left="720" w:hanging="720"/>
      </w:pPr>
      <w:r w:rsidRPr="003B5170">
        <w:t xml:space="preserve">27. Moysich KB, Bonner MR, Beehler GP, et al. Regular analgesic use and risk of multiple myeloma. </w:t>
      </w:r>
      <w:r w:rsidRPr="003B5170">
        <w:rPr>
          <w:i/>
        </w:rPr>
        <w:t>Leukemia research</w:t>
      </w:r>
      <w:r w:rsidRPr="003B5170">
        <w:t xml:space="preserve"> 2007;31(4):547-51. doi: 10.1016/j.leukres.2006.07.027 [published Online First: 2006/09/12]</w:t>
      </w:r>
    </w:p>
    <w:p w14:paraId="6DFE54B7" w14:textId="77777777" w:rsidR="003B5170" w:rsidRPr="003B5170" w:rsidRDefault="003B5170" w:rsidP="003B5170">
      <w:pPr>
        <w:pStyle w:val="EndNoteBibliography"/>
        <w:ind w:left="720" w:hanging="720"/>
      </w:pPr>
      <w:r w:rsidRPr="003B5170">
        <w:t xml:space="preserve">28. Schneeweiss S, Wang PS, Avorn J, et al. Improved comorbidity adjustment for predicting mortality in Medicare populations. </w:t>
      </w:r>
      <w:r w:rsidRPr="003B5170">
        <w:rPr>
          <w:i/>
        </w:rPr>
        <w:t>Health Serv Res</w:t>
      </w:r>
      <w:r w:rsidRPr="003B5170">
        <w:t xml:space="preserve"> 2003;38(4):1103-20. doi: 10.1111/1475-6773.00165</w:t>
      </w:r>
    </w:p>
    <w:p w14:paraId="45923B52" w14:textId="77777777" w:rsidR="003B5170" w:rsidRPr="003B5170" w:rsidRDefault="003B5170" w:rsidP="003B5170">
      <w:pPr>
        <w:pStyle w:val="EndNoteBibliography"/>
        <w:ind w:left="720" w:hanging="720"/>
      </w:pPr>
      <w:r w:rsidRPr="003B5170">
        <w:t xml:space="preserve">29. Miettinen OS. Individual matching with multiple controls in the case of all-or-none responses. </w:t>
      </w:r>
      <w:r w:rsidRPr="003B5170">
        <w:rPr>
          <w:i/>
        </w:rPr>
        <w:t>Biometrics</w:t>
      </w:r>
      <w:r w:rsidRPr="003B5170">
        <w:t xml:space="preserve"> 1969;25(2):339-55. [published Online First: 1969/06/01]</w:t>
      </w:r>
    </w:p>
    <w:p w14:paraId="1ADF86C6" w14:textId="77777777" w:rsidR="003B5170" w:rsidRPr="003B5170" w:rsidRDefault="003B5170" w:rsidP="003B5170">
      <w:pPr>
        <w:pStyle w:val="EndNoteBibliography"/>
        <w:ind w:left="720" w:hanging="720"/>
      </w:pPr>
      <w:r w:rsidRPr="003B5170">
        <w:t xml:space="preserve">30. Schoenfeld DA. Sample-size formula for the proportional-hazards regression model. </w:t>
      </w:r>
      <w:r w:rsidRPr="003B5170">
        <w:rPr>
          <w:i/>
        </w:rPr>
        <w:t>Biometrics</w:t>
      </w:r>
      <w:r w:rsidRPr="003B5170">
        <w:t xml:space="preserve"> 1983;39(2):499-503. [published Online First: 1983/06/01]</w:t>
      </w:r>
    </w:p>
    <w:p w14:paraId="5F32ACEA" w14:textId="77777777" w:rsidR="003B5170" w:rsidRPr="003B5170" w:rsidRDefault="003B5170" w:rsidP="003B5170">
      <w:pPr>
        <w:pStyle w:val="EndNoteBibliography"/>
        <w:ind w:left="720" w:hanging="720"/>
      </w:pPr>
      <w:r w:rsidRPr="003B5170">
        <w:t xml:space="preserve">31. Schuemie MJ, Ryan PB, DuMouchel W, et al. Interpreting observational studies: why empirical calibration is needed to correct p-values. </w:t>
      </w:r>
      <w:r w:rsidRPr="003B5170">
        <w:rPr>
          <w:i/>
        </w:rPr>
        <w:t>Statistics in medicine</w:t>
      </w:r>
      <w:r w:rsidRPr="003B5170">
        <w:t xml:space="preserve"> 2014;33(2):209-18. doi: 10.1002/sim.5925 [published Online First: 2013/08/01]</w:t>
      </w:r>
    </w:p>
    <w:p w14:paraId="512DB614" w14:textId="602DFC3D" w:rsidR="00FD2426" w:rsidRDefault="004B4C53">
      <w:r w:rsidRPr="005A60EE">
        <w:rPr>
          <w:sz w:val="22"/>
          <w:szCs w:val="22"/>
        </w:rPr>
        <w:fldChar w:fldCharType="end"/>
      </w:r>
      <w:bookmarkStart w:id="62" w:name="_GoBack"/>
      <w:bookmarkEnd w:id="62"/>
    </w:p>
    <w:sectPr w:rsidR="00FD2426" w:rsidSect="0038213D">
      <w:headerReference w:type="default" r:id="rId17"/>
      <w:footnotePr>
        <w:numFmt w:val="lowerLetter"/>
        <w:numRestart w:val="eachPage"/>
      </w:footnotePr>
      <w:endnotePr>
        <w:numFmt w:val="decimal"/>
      </w:endnotePr>
      <w:pgSz w:w="12240" w:h="15840" w:code="1"/>
      <w:pgMar w:top="1152" w:right="1440" w:bottom="1152" w:left="1440" w:header="54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15002" w14:textId="77777777" w:rsidR="000F0B53" w:rsidRDefault="000F0B53" w:rsidP="004B4C53">
      <w:r>
        <w:separator/>
      </w:r>
    </w:p>
  </w:endnote>
  <w:endnote w:type="continuationSeparator" w:id="0">
    <w:p w14:paraId="48516686" w14:textId="77777777" w:rsidR="000F0B53" w:rsidRDefault="000F0B53" w:rsidP="004B4C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0CBA26" w14:textId="1655B2A9" w:rsidR="000C288B" w:rsidRDefault="000C288B" w:rsidP="0038213D">
    <w:pPr>
      <w:pStyle w:val="Footer"/>
      <w:pBdr>
        <w:top w:val="single" w:sz="4" w:space="1" w:color="auto"/>
      </w:pBdr>
      <w:tabs>
        <w:tab w:val="left" w:pos="0"/>
        <w:tab w:val="right" w:pos="2880"/>
      </w:tabs>
    </w:pPr>
    <w:r w:rsidRPr="004B4C53">
      <w:t>Status</w:t>
    </w:r>
    <w:r w:rsidRPr="00DA247D">
      <w:t xml:space="preserve">: </w:t>
    </w:r>
    <w:r w:rsidR="00561A87">
      <w:t>Approved</w:t>
    </w:r>
    <w:r>
      <w:t xml:space="preserve">   </w:t>
    </w:r>
    <w:r w:rsidRPr="004B4C53">
      <w:t>Date</w:t>
    </w:r>
    <w:r>
      <w:t>: 1</w:t>
    </w:r>
    <w:r w:rsidR="00C71786">
      <w:t>9</w:t>
    </w:r>
    <w:r>
      <w:t xml:space="preserve"> October 2019 </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E3D62" w14:textId="77777777" w:rsidR="000F0B53" w:rsidRDefault="000F0B53" w:rsidP="004B4C53">
      <w:r>
        <w:separator/>
      </w:r>
    </w:p>
  </w:footnote>
  <w:footnote w:type="continuationSeparator" w:id="0">
    <w:p w14:paraId="2F0E4A98" w14:textId="77777777" w:rsidR="000F0B53" w:rsidRDefault="000F0B53" w:rsidP="004B4C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5FBC3" w14:textId="77777777" w:rsidR="000C288B" w:rsidRPr="00E1478E" w:rsidRDefault="000C288B">
    <w:pPr>
      <w:pStyle w:val="Header"/>
    </w:pPr>
    <w:r w:rsidRPr="00E1478E">
      <w:ptab w:relativeTo="margin" w:alignment="right" w:leader="none"/>
    </w:r>
  </w:p>
  <w:p w14:paraId="3548479A" w14:textId="77777777" w:rsidR="000C288B" w:rsidRPr="00682B49" w:rsidRDefault="000C288B" w:rsidP="0038213D">
    <w:pPr>
      <w:pStyle w:val="Header"/>
      <w:pBdr>
        <w:bottom w:val="single" w:sz="4" w:space="1" w:color="auto"/>
      </w:pBdr>
    </w:pPr>
    <w:r w:rsidRPr="00F35EC5">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5944E" w14:textId="77777777" w:rsidR="000C288B" w:rsidRPr="00BC0EA4" w:rsidRDefault="000C288B" w:rsidP="0038213D">
    <w:pPr>
      <w:pStyle w:val="Header"/>
      <w:pBdr>
        <w:bottom w:val="single" w:sz="4" w:space="1" w:color="auto"/>
      </w:pBdr>
    </w:pPr>
    <w:r w:rsidRPr="00E870D1">
      <w:t xml:space="preserve">Study Protocol for </w:t>
    </w:r>
    <w:r>
      <w:t>Retrospective</w:t>
    </w:r>
    <w:r w:rsidRPr="00E870D1">
      <w:t xml:space="preserve"> Observational Studies </w:t>
    </w:r>
    <w:r>
      <w:t>Using Secondary Data</w:t>
    </w:r>
    <w:r>
      <w:ptab w:relativeTo="margin" w:alignment="right" w:leader="none"/>
    </w:r>
    <w:r>
      <w:t>Protoco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EE641898"/>
    <w:lvl w:ilvl="0">
      <w:start w:val="1"/>
      <w:numFmt w:val="none"/>
      <w:pStyle w:val="Heading0"/>
      <w:suff w:val="nothing"/>
      <w:lvlText w:val=""/>
      <w:lvlJc w:val="left"/>
      <w:pPr>
        <w:ind w:left="0" w:firstLine="0"/>
      </w:pPr>
      <w:rPr>
        <w:rFonts w:hint="default"/>
      </w:rPr>
    </w:lvl>
    <w:lvl w:ilvl="1">
      <w:start w:val="1"/>
      <w:numFmt w:val="decimal"/>
      <w:pStyle w:val="Heading1"/>
      <w:lvlText w:val="%2."/>
      <w:lvlJc w:val="left"/>
      <w:pPr>
        <w:tabs>
          <w:tab w:val="num" w:pos="821"/>
        </w:tabs>
        <w:ind w:left="821" w:hanging="821"/>
      </w:pPr>
      <w:rPr>
        <w:rFonts w:hint="default"/>
      </w:rPr>
    </w:lvl>
    <w:lvl w:ilvl="2">
      <w:start w:val="1"/>
      <w:numFmt w:val="decimal"/>
      <w:pStyle w:val="Heading2"/>
      <w:lvlText w:val="%2.%3."/>
      <w:lvlJc w:val="left"/>
      <w:pPr>
        <w:tabs>
          <w:tab w:val="num" w:pos="821"/>
        </w:tabs>
        <w:ind w:left="821" w:hanging="821"/>
      </w:pPr>
      <w:rPr>
        <w:rFonts w:hint="default"/>
      </w:rPr>
    </w:lvl>
    <w:lvl w:ilvl="3">
      <w:start w:val="1"/>
      <w:numFmt w:val="decimal"/>
      <w:pStyle w:val="Heading3"/>
      <w:lvlText w:val="%2.%3.%4."/>
      <w:lvlJc w:val="left"/>
      <w:pPr>
        <w:tabs>
          <w:tab w:val="num" w:pos="1397"/>
        </w:tabs>
        <w:ind w:left="1397" w:hanging="1397"/>
      </w:pPr>
      <w:rPr>
        <w:rFonts w:hint="default"/>
      </w:rPr>
    </w:lvl>
    <w:lvl w:ilvl="4">
      <w:start w:val="1"/>
      <w:numFmt w:val="decimal"/>
      <w:lvlText w:val="%2.%3.%4.%5."/>
      <w:lvlJc w:val="left"/>
      <w:pPr>
        <w:tabs>
          <w:tab w:val="num" w:pos="1397"/>
        </w:tabs>
        <w:ind w:left="1397" w:hanging="1397"/>
      </w:pPr>
      <w:rPr>
        <w:rFonts w:hint="default"/>
      </w:rPr>
    </w:lvl>
    <w:lvl w:ilvl="5">
      <w:start w:val="1"/>
      <w:numFmt w:val="decimal"/>
      <w:pStyle w:val="Heading5"/>
      <w:lvlText w:val="%2.%3.%4.%5.%6."/>
      <w:lvlJc w:val="left"/>
      <w:pPr>
        <w:tabs>
          <w:tab w:val="num" w:pos="1397"/>
        </w:tabs>
        <w:ind w:left="1397" w:hanging="1397"/>
      </w:pPr>
      <w:rPr>
        <w:rFonts w:hint="default"/>
      </w:rPr>
    </w:lvl>
    <w:lvl w:ilvl="6">
      <w:start w:val="1"/>
      <w:numFmt w:val="decimal"/>
      <w:pStyle w:val="Heading6"/>
      <w:lvlText w:val="%2.%3.%4.%5.%6.%7."/>
      <w:lvlJc w:val="left"/>
      <w:pPr>
        <w:tabs>
          <w:tab w:val="num" w:pos="2160"/>
        </w:tabs>
        <w:ind w:left="2160" w:hanging="2160"/>
      </w:pPr>
      <w:rPr>
        <w:rFonts w:hint="default"/>
      </w:rPr>
    </w:lvl>
    <w:lvl w:ilvl="7">
      <w:start w:val="1"/>
      <w:numFmt w:val="decimal"/>
      <w:pStyle w:val="Heading7"/>
      <w:lvlText w:val="%2.%3.%4.%5.%6.%7.%8."/>
      <w:lvlJc w:val="left"/>
      <w:pPr>
        <w:tabs>
          <w:tab w:val="num" w:pos="2160"/>
        </w:tabs>
        <w:ind w:left="2160" w:hanging="2160"/>
      </w:pPr>
      <w:rPr>
        <w:rFonts w:hint="default"/>
      </w:rPr>
    </w:lvl>
    <w:lvl w:ilvl="8">
      <w:start w:val="1"/>
      <w:numFmt w:val="decimal"/>
      <w:pStyle w:val="Heading8"/>
      <w:lvlText w:val="%2.%3.%4.%5.%6.%7.%8.%9."/>
      <w:lvlJc w:val="left"/>
      <w:pPr>
        <w:tabs>
          <w:tab w:val="num" w:pos="2160"/>
        </w:tabs>
        <w:ind w:left="2160" w:hanging="2160"/>
      </w:pPr>
      <w:rPr>
        <w:rFonts w:hint="default"/>
      </w:rPr>
    </w:lvl>
  </w:abstractNum>
  <w:abstractNum w:abstractNumId="1" w15:restartNumberingAfterBreak="0">
    <w:nsid w:val="054D0A97"/>
    <w:multiLevelType w:val="hybridMultilevel"/>
    <w:tmpl w:val="21AC0D6E"/>
    <w:lvl w:ilvl="0" w:tplc="7CBA4CD0">
      <w:start w:val="1"/>
      <w:numFmt w:val="lowerLetter"/>
      <w:pStyle w:val="Numbered11-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0C6A77DE"/>
    <w:multiLevelType w:val="multilevel"/>
    <w:tmpl w:val="C7BCEC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13837FA"/>
    <w:multiLevelType w:val="hybridMultilevel"/>
    <w:tmpl w:val="71AA2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5E1179"/>
    <w:multiLevelType w:val="hybridMultilevel"/>
    <w:tmpl w:val="2202F57E"/>
    <w:lvl w:ilvl="0" w:tplc="81700F12">
      <w:start w:val="1"/>
      <w:numFmt w:val="bullet"/>
      <w:lvlText w:val=""/>
      <w:lvlJc w:val="left"/>
      <w:pPr>
        <w:tabs>
          <w:tab w:val="num" w:pos="432"/>
        </w:tabs>
        <w:ind w:left="432" w:hanging="43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B6395A"/>
    <w:multiLevelType w:val="hybridMultilevel"/>
    <w:tmpl w:val="1CC06AF0"/>
    <w:lvl w:ilvl="0" w:tplc="4E24535A">
      <w:start w:val="1"/>
      <w:numFmt w:val="lowerLetter"/>
      <w:pStyle w:val="Numbered12-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15:restartNumberingAfterBreak="0">
    <w:nsid w:val="25B84494"/>
    <w:multiLevelType w:val="hybridMultilevel"/>
    <w:tmpl w:val="6DEA1B10"/>
    <w:lvl w:ilvl="0" w:tplc="A8F0B08E">
      <w:start w:val="1"/>
      <w:numFmt w:val="bullet"/>
      <w:pStyle w:val="Bullet11-2"/>
      <w:lvlText w:val=""/>
      <w:lvlJc w:val="left"/>
      <w:pPr>
        <w:tabs>
          <w:tab w:val="num" w:pos="864"/>
        </w:tabs>
        <w:ind w:left="864" w:hanging="432"/>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012133"/>
    <w:multiLevelType w:val="hybridMultilevel"/>
    <w:tmpl w:val="086EAE32"/>
    <w:lvl w:ilvl="0" w:tplc="563240EE">
      <w:start w:val="1"/>
      <w:numFmt w:val="bullet"/>
      <w:pStyle w:val="GuideDash"/>
      <w:lvlText w:val=""/>
      <w:lvlJc w:val="left"/>
      <w:pPr>
        <w:tabs>
          <w:tab w:val="num" w:pos="1786"/>
        </w:tabs>
        <w:ind w:left="1714"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6132FB"/>
    <w:multiLevelType w:val="hybridMultilevel"/>
    <w:tmpl w:val="199AA300"/>
    <w:lvl w:ilvl="0" w:tplc="543CD1EE">
      <w:start w:val="1"/>
      <w:numFmt w:val="decimal"/>
      <w:pStyle w:val="Numbered12-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9" w15:restartNumberingAfterBreak="0">
    <w:nsid w:val="33284EED"/>
    <w:multiLevelType w:val="hybridMultilevel"/>
    <w:tmpl w:val="D9E23944"/>
    <w:lvl w:ilvl="0" w:tplc="579431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9340E1"/>
    <w:multiLevelType w:val="hybridMultilevel"/>
    <w:tmpl w:val="40B6106E"/>
    <w:lvl w:ilvl="0" w:tplc="CB12182E">
      <w:start w:val="1"/>
      <w:numFmt w:val="bullet"/>
      <w:pStyle w:val="Bullet11-4"/>
      <w:lvlText w:val=""/>
      <w:lvlJc w:val="left"/>
      <w:pPr>
        <w:tabs>
          <w:tab w:val="num" w:pos="1728"/>
        </w:tabs>
        <w:ind w:left="1728" w:hanging="432"/>
      </w:pPr>
      <w:rPr>
        <w:rFonts w:ascii="Symbol" w:hAnsi="Symbol" w:hint="default"/>
      </w:rPr>
    </w:lvl>
    <w:lvl w:ilvl="1" w:tplc="04090019" w:tentative="1">
      <w:start w:val="1"/>
      <w:numFmt w:val="bullet"/>
      <w:lvlText w:val="o"/>
      <w:lvlJc w:val="left"/>
      <w:pPr>
        <w:ind w:left="2736" w:hanging="360"/>
      </w:pPr>
      <w:rPr>
        <w:rFonts w:ascii="Courier New" w:hAnsi="Courier New" w:cs="Courier New" w:hint="default"/>
      </w:rPr>
    </w:lvl>
    <w:lvl w:ilvl="2" w:tplc="0409001B" w:tentative="1">
      <w:start w:val="1"/>
      <w:numFmt w:val="bullet"/>
      <w:lvlText w:val=""/>
      <w:lvlJc w:val="left"/>
      <w:pPr>
        <w:ind w:left="3456" w:hanging="360"/>
      </w:pPr>
      <w:rPr>
        <w:rFonts w:ascii="Wingdings" w:hAnsi="Wingdings" w:hint="default"/>
      </w:rPr>
    </w:lvl>
    <w:lvl w:ilvl="3" w:tplc="0409000F" w:tentative="1">
      <w:start w:val="1"/>
      <w:numFmt w:val="bullet"/>
      <w:lvlText w:val=""/>
      <w:lvlJc w:val="left"/>
      <w:pPr>
        <w:ind w:left="4176" w:hanging="360"/>
      </w:pPr>
      <w:rPr>
        <w:rFonts w:ascii="Symbol" w:hAnsi="Symbol" w:hint="default"/>
      </w:rPr>
    </w:lvl>
    <w:lvl w:ilvl="4" w:tplc="04090019" w:tentative="1">
      <w:start w:val="1"/>
      <w:numFmt w:val="bullet"/>
      <w:lvlText w:val="o"/>
      <w:lvlJc w:val="left"/>
      <w:pPr>
        <w:ind w:left="4896" w:hanging="360"/>
      </w:pPr>
      <w:rPr>
        <w:rFonts w:ascii="Courier New" w:hAnsi="Courier New" w:cs="Courier New" w:hint="default"/>
      </w:rPr>
    </w:lvl>
    <w:lvl w:ilvl="5" w:tplc="0409001B" w:tentative="1">
      <w:start w:val="1"/>
      <w:numFmt w:val="bullet"/>
      <w:lvlText w:val=""/>
      <w:lvlJc w:val="left"/>
      <w:pPr>
        <w:ind w:left="5616" w:hanging="360"/>
      </w:pPr>
      <w:rPr>
        <w:rFonts w:ascii="Wingdings" w:hAnsi="Wingdings" w:hint="default"/>
      </w:rPr>
    </w:lvl>
    <w:lvl w:ilvl="6" w:tplc="0409000F" w:tentative="1">
      <w:start w:val="1"/>
      <w:numFmt w:val="bullet"/>
      <w:lvlText w:val=""/>
      <w:lvlJc w:val="left"/>
      <w:pPr>
        <w:ind w:left="6336" w:hanging="360"/>
      </w:pPr>
      <w:rPr>
        <w:rFonts w:ascii="Symbol" w:hAnsi="Symbol" w:hint="default"/>
      </w:rPr>
    </w:lvl>
    <w:lvl w:ilvl="7" w:tplc="04090019" w:tentative="1">
      <w:start w:val="1"/>
      <w:numFmt w:val="bullet"/>
      <w:lvlText w:val="o"/>
      <w:lvlJc w:val="left"/>
      <w:pPr>
        <w:ind w:left="7056" w:hanging="360"/>
      </w:pPr>
      <w:rPr>
        <w:rFonts w:ascii="Courier New" w:hAnsi="Courier New" w:cs="Courier New" w:hint="default"/>
      </w:rPr>
    </w:lvl>
    <w:lvl w:ilvl="8" w:tplc="0409001B" w:tentative="1">
      <w:start w:val="1"/>
      <w:numFmt w:val="bullet"/>
      <w:lvlText w:val=""/>
      <w:lvlJc w:val="left"/>
      <w:pPr>
        <w:ind w:left="7776" w:hanging="360"/>
      </w:pPr>
      <w:rPr>
        <w:rFonts w:ascii="Wingdings" w:hAnsi="Wingdings" w:hint="default"/>
      </w:rPr>
    </w:lvl>
  </w:abstractNum>
  <w:abstractNum w:abstractNumId="11" w15:restartNumberingAfterBreak="0">
    <w:nsid w:val="3A627BA6"/>
    <w:multiLevelType w:val="hybridMultilevel"/>
    <w:tmpl w:val="D222FADE"/>
    <w:lvl w:ilvl="0" w:tplc="E3F24EE2">
      <w:start w:val="1"/>
      <w:numFmt w:val="lowerLetter"/>
      <w:pStyle w:val="Numbered11-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12" w15:restartNumberingAfterBreak="0">
    <w:nsid w:val="3BFE4B2A"/>
    <w:multiLevelType w:val="hybridMultilevel"/>
    <w:tmpl w:val="0D68D196"/>
    <w:lvl w:ilvl="0" w:tplc="7D78CA18">
      <w:start w:val="1"/>
      <w:numFmt w:val="bullet"/>
      <w:pStyle w:val="GuideBullet"/>
      <w:lvlText w:val=""/>
      <w:lvlJc w:val="left"/>
      <w:pPr>
        <w:tabs>
          <w:tab w:val="num" w:pos="360"/>
        </w:tabs>
        <w:ind w:left="288"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C681289"/>
    <w:multiLevelType w:val="hybridMultilevel"/>
    <w:tmpl w:val="4C747622"/>
    <w:lvl w:ilvl="0" w:tplc="7F2C4ACE">
      <w:start w:val="1"/>
      <w:numFmt w:val="decimal"/>
      <w:pStyle w:val="Reference"/>
      <w:lvlText w:val="%1."/>
      <w:lvlJc w:val="left"/>
      <w:pPr>
        <w:tabs>
          <w:tab w:val="num" w:pos="432"/>
        </w:tabs>
        <w:ind w:left="432" w:hanging="432"/>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B7710D"/>
    <w:multiLevelType w:val="hybridMultilevel"/>
    <w:tmpl w:val="B214161A"/>
    <w:lvl w:ilvl="0" w:tplc="604C9C14">
      <w:start w:val="1"/>
      <w:numFmt w:val="bullet"/>
      <w:pStyle w:val="Bullet11-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135F53"/>
    <w:multiLevelType w:val="hybridMultilevel"/>
    <w:tmpl w:val="917CE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4813B1"/>
    <w:multiLevelType w:val="hybridMultilevel"/>
    <w:tmpl w:val="84C4C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106289"/>
    <w:multiLevelType w:val="hybridMultilevel"/>
    <w:tmpl w:val="AA305F66"/>
    <w:lvl w:ilvl="0" w:tplc="3FEEF272">
      <w:start w:val="1"/>
      <w:numFmt w:val="bullet"/>
      <w:pStyle w:val="Bullet12-4"/>
      <w:lvlText w:val=""/>
      <w:lvlJc w:val="left"/>
      <w:pPr>
        <w:tabs>
          <w:tab w:val="num" w:pos="1728"/>
        </w:tabs>
        <w:ind w:left="1728" w:hanging="432"/>
      </w:pPr>
      <w:rPr>
        <w:rFonts w:ascii="Symbol" w:hAnsi="Symbol" w:hint="default"/>
      </w:rPr>
    </w:lvl>
    <w:lvl w:ilvl="1" w:tplc="87B84278" w:tentative="1">
      <w:start w:val="1"/>
      <w:numFmt w:val="bullet"/>
      <w:lvlText w:val="o"/>
      <w:lvlJc w:val="left"/>
      <w:pPr>
        <w:ind w:left="2736" w:hanging="360"/>
      </w:pPr>
      <w:rPr>
        <w:rFonts w:ascii="Courier New" w:hAnsi="Courier New" w:cs="Courier New" w:hint="default"/>
      </w:rPr>
    </w:lvl>
    <w:lvl w:ilvl="2" w:tplc="61B6F222" w:tentative="1">
      <w:start w:val="1"/>
      <w:numFmt w:val="bullet"/>
      <w:lvlText w:val=""/>
      <w:lvlJc w:val="left"/>
      <w:pPr>
        <w:ind w:left="3456" w:hanging="360"/>
      </w:pPr>
      <w:rPr>
        <w:rFonts w:ascii="Wingdings" w:hAnsi="Wingdings" w:hint="default"/>
      </w:rPr>
    </w:lvl>
    <w:lvl w:ilvl="3" w:tplc="A5D68794" w:tentative="1">
      <w:start w:val="1"/>
      <w:numFmt w:val="bullet"/>
      <w:lvlText w:val=""/>
      <w:lvlJc w:val="left"/>
      <w:pPr>
        <w:ind w:left="4176" w:hanging="360"/>
      </w:pPr>
      <w:rPr>
        <w:rFonts w:ascii="Symbol" w:hAnsi="Symbol" w:hint="default"/>
      </w:rPr>
    </w:lvl>
    <w:lvl w:ilvl="4" w:tplc="9988A51E" w:tentative="1">
      <w:start w:val="1"/>
      <w:numFmt w:val="bullet"/>
      <w:lvlText w:val="o"/>
      <w:lvlJc w:val="left"/>
      <w:pPr>
        <w:ind w:left="4896" w:hanging="360"/>
      </w:pPr>
      <w:rPr>
        <w:rFonts w:ascii="Courier New" w:hAnsi="Courier New" w:cs="Courier New" w:hint="default"/>
      </w:rPr>
    </w:lvl>
    <w:lvl w:ilvl="5" w:tplc="0EA8A69C" w:tentative="1">
      <w:start w:val="1"/>
      <w:numFmt w:val="bullet"/>
      <w:lvlText w:val=""/>
      <w:lvlJc w:val="left"/>
      <w:pPr>
        <w:ind w:left="5616" w:hanging="360"/>
      </w:pPr>
      <w:rPr>
        <w:rFonts w:ascii="Wingdings" w:hAnsi="Wingdings" w:hint="default"/>
      </w:rPr>
    </w:lvl>
    <w:lvl w:ilvl="6" w:tplc="33E8BFD2" w:tentative="1">
      <w:start w:val="1"/>
      <w:numFmt w:val="bullet"/>
      <w:lvlText w:val=""/>
      <w:lvlJc w:val="left"/>
      <w:pPr>
        <w:ind w:left="6336" w:hanging="360"/>
      </w:pPr>
      <w:rPr>
        <w:rFonts w:ascii="Symbol" w:hAnsi="Symbol" w:hint="default"/>
      </w:rPr>
    </w:lvl>
    <w:lvl w:ilvl="7" w:tplc="6F7EBE98" w:tentative="1">
      <w:start w:val="1"/>
      <w:numFmt w:val="bullet"/>
      <w:lvlText w:val="o"/>
      <w:lvlJc w:val="left"/>
      <w:pPr>
        <w:ind w:left="7056" w:hanging="360"/>
      </w:pPr>
      <w:rPr>
        <w:rFonts w:ascii="Courier New" w:hAnsi="Courier New" w:cs="Courier New" w:hint="default"/>
      </w:rPr>
    </w:lvl>
    <w:lvl w:ilvl="8" w:tplc="75B29F26" w:tentative="1">
      <w:start w:val="1"/>
      <w:numFmt w:val="bullet"/>
      <w:lvlText w:val=""/>
      <w:lvlJc w:val="left"/>
      <w:pPr>
        <w:ind w:left="7776" w:hanging="360"/>
      </w:pPr>
      <w:rPr>
        <w:rFonts w:ascii="Wingdings" w:hAnsi="Wingdings" w:hint="default"/>
      </w:rPr>
    </w:lvl>
  </w:abstractNum>
  <w:abstractNum w:abstractNumId="18" w15:restartNumberingAfterBreak="0">
    <w:nsid w:val="49D65DD1"/>
    <w:multiLevelType w:val="hybridMultilevel"/>
    <w:tmpl w:val="97AE7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DE4F40"/>
    <w:multiLevelType w:val="hybridMultilevel"/>
    <w:tmpl w:val="01DCB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714268"/>
    <w:multiLevelType w:val="hybridMultilevel"/>
    <w:tmpl w:val="494EAE04"/>
    <w:lvl w:ilvl="0" w:tplc="58F66F8A">
      <w:start w:val="1"/>
      <w:numFmt w:val="decimal"/>
      <w:pStyle w:val="Numbered12-1"/>
      <w:lvlText w:val="%1."/>
      <w:lvlJc w:val="left"/>
      <w:pPr>
        <w:tabs>
          <w:tab w:val="num" w:pos="864"/>
        </w:tabs>
        <w:ind w:left="864" w:hanging="432"/>
      </w:pPr>
      <w:rPr>
        <w:rFonts w:ascii="Times New Roman" w:eastAsia="Times New Roman" w:hAnsi="Times New Roman" w:cs="Times New Roman"/>
        <w:sz w:val="24"/>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1" w15:restartNumberingAfterBreak="0">
    <w:nsid w:val="56717CC2"/>
    <w:multiLevelType w:val="hybridMultilevel"/>
    <w:tmpl w:val="ACA4C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10487"/>
    <w:multiLevelType w:val="multilevel"/>
    <w:tmpl w:val="BECE81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DC468D9"/>
    <w:multiLevelType w:val="hybridMultilevel"/>
    <w:tmpl w:val="81203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022CB1"/>
    <w:multiLevelType w:val="singleLevel"/>
    <w:tmpl w:val="577EEDDE"/>
    <w:lvl w:ilvl="0">
      <w:start w:val="1"/>
      <w:numFmt w:val="bullet"/>
      <w:pStyle w:val="Bullet12-3"/>
      <w:lvlText w:val="o"/>
      <w:lvlJc w:val="left"/>
      <w:pPr>
        <w:tabs>
          <w:tab w:val="num" w:pos="1296"/>
        </w:tabs>
        <w:ind w:left="1296" w:hanging="432"/>
      </w:pPr>
      <w:rPr>
        <w:rFonts w:ascii="Courier New" w:hAnsi="Courier New" w:hint="default"/>
      </w:rPr>
    </w:lvl>
  </w:abstractNum>
  <w:abstractNum w:abstractNumId="25"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6" w15:restartNumberingAfterBreak="0">
    <w:nsid w:val="60BE2FF2"/>
    <w:multiLevelType w:val="hybridMultilevel"/>
    <w:tmpl w:val="E3ACF658"/>
    <w:lvl w:ilvl="0" w:tplc="4F501F7C">
      <w:start w:val="1"/>
      <w:numFmt w:val="bullet"/>
      <w:pStyle w:val="Bullet11-3"/>
      <w:lvlText w:val="o"/>
      <w:lvlJc w:val="left"/>
      <w:pPr>
        <w:tabs>
          <w:tab w:val="num" w:pos="1296"/>
        </w:tabs>
        <w:ind w:left="1296" w:hanging="432"/>
      </w:pPr>
      <w:rPr>
        <w:rFonts w:ascii="Courier New" w:hAnsi="Courier New" w:hint="default"/>
      </w:rPr>
    </w:lvl>
    <w:lvl w:ilvl="1" w:tplc="A732B43C" w:tentative="1">
      <w:start w:val="1"/>
      <w:numFmt w:val="bullet"/>
      <w:lvlText w:val="o"/>
      <w:lvlJc w:val="left"/>
      <w:pPr>
        <w:ind w:left="2304" w:hanging="360"/>
      </w:pPr>
      <w:rPr>
        <w:rFonts w:ascii="Courier New" w:hAnsi="Courier New" w:cs="Courier New" w:hint="default"/>
      </w:rPr>
    </w:lvl>
    <w:lvl w:ilvl="2" w:tplc="1012CAA0" w:tentative="1">
      <w:start w:val="1"/>
      <w:numFmt w:val="bullet"/>
      <w:lvlText w:val=""/>
      <w:lvlJc w:val="left"/>
      <w:pPr>
        <w:ind w:left="3024" w:hanging="360"/>
      </w:pPr>
      <w:rPr>
        <w:rFonts w:ascii="Wingdings" w:hAnsi="Wingdings" w:hint="default"/>
      </w:rPr>
    </w:lvl>
    <w:lvl w:ilvl="3" w:tplc="D1621BA6" w:tentative="1">
      <w:start w:val="1"/>
      <w:numFmt w:val="bullet"/>
      <w:lvlText w:val=""/>
      <w:lvlJc w:val="left"/>
      <w:pPr>
        <w:ind w:left="3744" w:hanging="360"/>
      </w:pPr>
      <w:rPr>
        <w:rFonts w:ascii="Symbol" w:hAnsi="Symbol" w:hint="default"/>
      </w:rPr>
    </w:lvl>
    <w:lvl w:ilvl="4" w:tplc="1754574C" w:tentative="1">
      <w:start w:val="1"/>
      <w:numFmt w:val="bullet"/>
      <w:lvlText w:val="o"/>
      <w:lvlJc w:val="left"/>
      <w:pPr>
        <w:ind w:left="4464" w:hanging="360"/>
      </w:pPr>
      <w:rPr>
        <w:rFonts w:ascii="Courier New" w:hAnsi="Courier New" w:cs="Courier New" w:hint="default"/>
      </w:rPr>
    </w:lvl>
    <w:lvl w:ilvl="5" w:tplc="727A3324" w:tentative="1">
      <w:start w:val="1"/>
      <w:numFmt w:val="bullet"/>
      <w:lvlText w:val=""/>
      <w:lvlJc w:val="left"/>
      <w:pPr>
        <w:ind w:left="5184" w:hanging="360"/>
      </w:pPr>
      <w:rPr>
        <w:rFonts w:ascii="Wingdings" w:hAnsi="Wingdings" w:hint="default"/>
      </w:rPr>
    </w:lvl>
    <w:lvl w:ilvl="6" w:tplc="3C1C7644" w:tentative="1">
      <w:start w:val="1"/>
      <w:numFmt w:val="bullet"/>
      <w:lvlText w:val=""/>
      <w:lvlJc w:val="left"/>
      <w:pPr>
        <w:ind w:left="5904" w:hanging="360"/>
      </w:pPr>
      <w:rPr>
        <w:rFonts w:ascii="Symbol" w:hAnsi="Symbol" w:hint="default"/>
      </w:rPr>
    </w:lvl>
    <w:lvl w:ilvl="7" w:tplc="B21A45CA" w:tentative="1">
      <w:start w:val="1"/>
      <w:numFmt w:val="bullet"/>
      <w:lvlText w:val="o"/>
      <w:lvlJc w:val="left"/>
      <w:pPr>
        <w:ind w:left="6624" w:hanging="360"/>
      </w:pPr>
      <w:rPr>
        <w:rFonts w:ascii="Courier New" w:hAnsi="Courier New" w:cs="Courier New" w:hint="default"/>
      </w:rPr>
    </w:lvl>
    <w:lvl w:ilvl="8" w:tplc="C088A29A" w:tentative="1">
      <w:start w:val="1"/>
      <w:numFmt w:val="bullet"/>
      <w:lvlText w:val=""/>
      <w:lvlJc w:val="left"/>
      <w:pPr>
        <w:ind w:left="7344" w:hanging="360"/>
      </w:pPr>
      <w:rPr>
        <w:rFonts w:ascii="Wingdings" w:hAnsi="Wingdings" w:hint="default"/>
      </w:rPr>
    </w:lvl>
  </w:abstractNum>
  <w:abstractNum w:abstractNumId="27" w15:restartNumberingAfterBreak="0">
    <w:nsid w:val="611227B5"/>
    <w:multiLevelType w:val="hybridMultilevel"/>
    <w:tmpl w:val="DD861FAE"/>
    <w:lvl w:ilvl="0" w:tplc="1B74770E">
      <w:start w:val="1"/>
      <w:numFmt w:val="decimal"/>
      <w:pStyle w:val="Numbered11-1"/>
      <w:lvlText w:val="%1."/>
      <w:lvlJc w:val="left"/>
      <w:pPr>
        <w:tabs>
          <w:tab w:val="num" w:pos="864"/>
        </w:tabs>
        <w:ind w:left="864" w:hanging="432"/>
      </w:pPr>
      <w:rPr>
        <w:rFonts w:ascii="Times New Roman" w:hAnsi="Times New Roman" w:hint="default"/>
        <w:sz w:val="22"/>
      </w:rPr>
    </w:lvl>
    <w:lvl w:ilvl="1" w:tplc="FFFFFFFF" w:tentative="1">
      <w:start w:val="1"/>
      <w:numFmt w:val="lowerLetter"/>
      <w:lvlText w:val="%2."/>
      <w:lvlJc w:val="left"/>
      <w:pPr>
        <w:ind w:left="1872" w:hanging="360"/>
      </w:pPr>
    </w:lvl>
    <w:lvl w:ilvl="2" w:tplc="FFFFFFFF" w:tentative="1">
      <w:start w:val="1"/>
      <w:numFmt w:val="lowerRoman"/>
      <w:lvlText w:val="%3."/>
      <w:lvlJc w:val="right"/>
      <w:pPr>
        <w:ind w:left="2592" w:hanging="180"/>
      </w:pPr>
    </w:lvl>
    <w:lvl w:ilvl="3" w:tplc="FFFFFFFF" w:tentative="1">
      <w:start w:val="1"/>
      <w:numFmt w:val="decimal"/>
      <w:lvlText w:val="%4."/>
      <w:lvlJc w:val="left"/>
      <w:pPr>
        <w:ind w:left="3312" w:hanging="360"/>
      </w:pPr>
    </w:lvl>
    <w:lvl w:ilvl="4" w:tplc="FFFFFFFF" w:tentative="1">
      <w:start w:val="1"/>
      <w:numFmt w:val="lowerLetter"/>
      <w:lvlText w:val="%5."/>
      <w:lvlJc w:val="left"/>
      <w:pPr>
        <w:ind w:left="4032" w:hanging="360"/>
      </w:pPr>
    </w:lvl>
    <w:lvl w:ilvl="5" w:tplc="FFFFFFFF" w:tentative="1">
      <w:start w:val="1"/>
      <w:numFmt w:val="lowerRoman"/>
      <w:lvlText w:val="%6."/>
      <w:lvlJc w:val="right"/>
      <w:pPr>
        <w:ind w:left="4752" w:hanging="180"/>
      </w:pPr>
    </w:lvl>
    <w:lvl w:ilvl="6" w:tplc="FFFFFFFF" w:tentative="1">
      <w:start w:val="1"/>
      <w:numFmt w:val="decimal"/>
      <w:lvlText w:val="%7."/>
      <w:lvlJc w:val="left"/>
      <w:pPr>
        <w:ind w:left="5472" w:hanging="360"/>
      </w:pPr>
    </w:lvl>
    <w:lvl w:ilvl="7" w:tplc="FFFFFFFF" w:tentative="1">
      <w:start w:val="1"/>
      <w:numFmt w:val="lowerLetter"/>
      <w:lvlText w:val="%8."/>
      <w:lvlJc w:val="left"/>
      <w:pPr>
        <w:ind w:left="6192" w:hanging="360"/>
      </w:pPr>
    </w:lvl>
    <w:lvl w:ilvl="8" w:tplc="FFFFFFFF" w:tentative="1">
      <w:start w:val="1"/>
      <w:numFmt w:val="lowerRoman"/>
      <w:lvlText w:val="%9."/>
      <w:lvlJc w:val="right"/>
      <w:pPr>
        <w:ind w:left="6912" w:hanging="180"/>
      </w:pPr>
    </w:lvl>
  </w:abstractNum>
  <w:abstractNum w:abstractNumId="28" w15:restartNumberingAfterBreak="0">
    <w:nsid w:val="618030C8"/>
    <w:multiLevelType w:val="hybridMultilevel"/>
    <w:tmpl w:val="207EE9C2"/>
    <w:lvl w:ilvl="0" w:tplc="1DFCB68A">
      <w:start w:val="1"/>
      <w:numFmt w:val="lowerLetter"/>
      <w:pStyle w:val="Numbered12-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29" w15:restartNumberingAfterBreak="0">
    <w:nsid w:val="63713A5C"/>
    <w:multiLevelType w:val="hybridMultilevel"/>
    <w:tmpl w:val="30D49C44"/>
    <w:lvl w:ilvl="0" w:tplc="6FEC3F90">
      <w:start w:val="1"/>
      <w:numFmt w:val="decimal"/>
      <w:pStyle w:val="Numbered11-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0" w15:restartNumberingAfterBreak="0">
    <w:nsid w:val="65CD40EB"/>
    <w:multiLevelType w:val="hybridMultilevel"/>
    <w:tmpl w:val="57408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FF2EA5"/>
    <w:multiLevelType w:val="hybridMultilevel"/>
    <w:tmpl w:val="7E6A4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894C68"/>
    <w:multiLevelType w:val="singleLevel"/>
    <w:tmpl w:val="A28A1628"/>
    <w:lvl w:ilvl="0">
      <w:start w:val="1"/>
      <w:numFmt w:val="bullet"/>
      <w:pStyle w:val="Bullet12-2"/>
      <w:lvlText w:val=""/>
      <w:lvlJc w:val="left"/>
      <w:pPr>
        <w:tabs>
          <w:tab w:val="num" w:pos="864"/>
        </w:tabs>
        <w:ind w:left="864" w:hanging="432"/>
      </w:pPr>
      <w:rPr>
        <w:rFonts w:ascii="Symbol" w:hAnsi="Symbol" w:hint="default"/>
      </w:rPr>
    </w:lvl>
  </w:abstractNum>
  <w:abstractNum w:abstractNumId="33" w15:restartNumberingAfterBreak="0">
    <w:nsid w:val="74861183"/>
    <w:multiLevelType w:val="hybridMultilevel"/>
    <w:tmpl w:val="FDBA6A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254F9D"/>
    <w:multiLevelType w:val="multilevel"/>
    <w:tmpl w:val="06D0C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6626CF1"/>
    <w:multiLevelType w:val="hybridMultilevel"/>
    <w:tmpl w:val="8230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EA1ACC"/>
    <w:multiLevelType w:val="hybridMultilevel"/>
    <w:tmpl w:val="25F2F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B62B2B"/>
    <w:multiLevelType w:val="hybridMultilevel"/>
    <w:tmpl w:val="00BA1F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7"/>
  </w:num>
  <w:num w:numId="3">
    <w:abstractNumId w:val="4"/>
  </w:num>
  <w:num w:numId="4">
    <w:abstractNumId w:val="6"/>
  </w:num>
  <w:num w:numId="5">
    <w:abstractNumId w:val="26"/>
  </w:num>
  <w:num w:numId="6">
    <w:abstractNumId w:val="10"/>
  </w:num>
  <w:num w:numId="7">
    <w:abstractNumId w:val="25"/>
  </w:num>
  <w:num w:numId="8">
    <w:abstractNumId w:val="32"/>
  </w:num>
  <w:num w:numId="9">
    <w:abstractNumId w:val="24"/>
  </w:num>
  <w:num w:numId="10">
    <w:abstractNumId w:val="17"/>
  </w:num>
  <w:num w:numId="11">
    <w:abstractNumId w:val="0"/>
  </w:num>
  <w:num w:numId="12">
    <w:abstractNumId w:val="27"/>
  </w:num>
  <w:num w:numId="13">
    <w:abstractNumId w:val="1"/>
  </w:num>
  <w:num w:numId="14">
    <w:abstractNumId w:val="29"/>
  </w:num>
  <w:num w:numId="15">
    <w:abstractNumId w:val="11"/>
  </w:num>
  <w:num w:numId="16">
    <w:abstractNumId w:val="20"/>
  </w:num>
  <w:num w:numId="17">
    <w:abstractNumId w:val="5"/>
  </w:num>
  <w:num w:numId="18">
    <w:abstractNumId w:val="8"/>
  </w:num>
  <w:num w:numId="19">
    <w:abstractNumId w:val="28"/>
  </w:num>
  <w:num w:numId="20">
    <w:abstractNumId w:val="13"/>
  </w:num>
  <w:num w:numId="21">
    <w:abstractNumId w:val="18"/>
  </w:num>
  <w:num w:numId="22">
    <w:abstractNumId w:val="30"/>
  </w:num>
  <w:num w:numId="23">
    <w:abstractNumId w:val="14"/>
  </w:num>
  <w:num w:numId="24">
    <w:abstractNumId w:val="15"/>
  </w:num>
  <w:num w:numId="25">
    <w:abstractNumId w:val="3"/>
  </w:num>
  <w:num w:numId="26">
    <w:abstractNumId w:val="19"/>
  </w:num>
  <w:num w:numId="27">
    <w:abstractNumId w:val="16"/>
  </w:num>
  <w:num w:numId="28">
    <w:abstractNumId w:val="31"/>
  </w:num>
  <w:num w:numId="29">
    <w:abstractNumId w:val="9"/>
  </w:num>
  <w:num w:numId="30">
    <w:abstractNumId w:val="14"/>
  </w:num>
  <w:num w:numId="31">
    <w:abstractNumId w:val="33"/>
  </w:num>
  <w:num w:numId="32">
    <w:abstractNumId w:val="34"/>
  </w:num>
  <w:num w:numId="33">
    <w:abstractNumId w:val="37"/>
  </w:num>
  <w:num w:numId="34">
    <w:abstractNumId w:val="22"/>
  </w:num>
  <w:num w:numId="35">
    <w:abstractNumId w:val="36"/>
  </w:num>
  <w:num w:numId="36">
    <w:abstractNumId w:val="35"/>
  </w:num>
  <w:num w:numId="37">
    <w:abstractNumId w:val="21"/>
  </w:num>
  <w:num w:numId="38">
    <w:abstractNumId w:val="23"/>
  </w:num>
  <w:num w:numId="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e9sv924s550keawrvpd2dase502wsvt99e&quot;&gt;Apap&lt;record-ids&gt;&lt;item&gt;2&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F60C4A"/>
    <w:rsid w:val="000253CE"/>
    <w:rsid w:val="000315AD"/>
    <w:rsid w:val="0005038B"/>
    <w:rsid w:val="00056687"/>
    <w:rsid w:val="0006044E"/>
    <w:rsid w:val="000621DB"/>
    <w:rsid w:val="00095F04"/>
    <w:rsid w:val="000A33E8"/>
    <w:rsid w:val="000A3AED"/>
    <w:rsid w:val="000A7EB1"/>
    <w:rsid w:val="000B19C7"/>
    <w:rsid w:val="000C288B"/>
    <w:rsid w:val="000C61BA"/>
    <w:rsid w:val="000D6572"/>
    <w:rsid w:val="000E08D0"/>
    <w:rsid w:val="000E35F1"/>
    <w:rsid w:val="000E6A22"/>
    <w:rsid w:val="000F0B53"/>
    <w:rsid w:val="00110DC1"/>
    <w:rsid w:val="00112DC3"/>
    <w:rsid w:val="00117EF7"/>
    <w:rsid w:val="001207FD"/>
    <w:rsid w:val="00131102"/>
    <w:rsid w:val="00134BF0"/>
    <w:rsid w:val="00134DD4"/>
    <w:rsid w:val="001467C3"/>
    <w:rsid w:val="00151FC9"/>
    <w:rsid w:val="001537F0"/>
    <w:rsid w:val="0016653F"/>
    <w:rsid w:val="00170451"/>
    <w:rsid w:val="00171464"/>
    <w:rsid w:val="0017146A"/>
    <w:rsid w:val="00180649"/>
    <w:rsid w:val="00186E68"/>
    <w:rsid w:val="001914F1"/>
    <w:rsid w:val="001A0506"/>
    <w:rsid w:val="001B4CB3"/>
    <w:rsid w:val="001B675B"/>
    <w:rsid w:val="001C2018"/>
    <w:rsid w:val="001E1F80"/>
    <w:rsid w:val="001E4A0F"/>
    <w:rsid w:val="001E6081"/>
    <w:rsid w:val="00202425"/>
    <w:rsid w:val="0020285D"/>
    <w:rsid w:val="00204E32"/>
    <w:rsid w:val="00207A49"/>
    <w:rsid w:val="0021301B"/>
    <w:rsid w:val="00214195"/>
    <w:rsid w:val="00217EEF"/>
    <w:rsid w:val="00220C6D"/>
    <w:rsid w:val="00231858"/>
    <w:rsid w:val="00233136"/>
    <w:rsid w:val="00236A99"/>
    <w:rsid w:val="00240FC8"/>
    <w:rsid w:val="00246A55"/>
    <w:rsid w:val="002608B7"/>
    <w:rsid w:val="00285672"/>
    <w:rsid w:val="002A0889"/>
    <w:rsid w:val="002D50C4"/>
    <w:rsid w:val="002F073A"/>
    <w:rsid w:val="002F2477"/>
    <w:rsid w:val="00301C6C"/>
    <w:rsid w:val="003107DC"/>
    <w:rsid w:val="00320F79"/>
    <w:rsid w:val="00326DEF"/>
    <w:rsid w:val="00337D08"/>
    <w:rsid w:val="00362336"/>
    <w:rsid w:val="00367A03"/>
    <w:rsid w:val="0038213D"/>
    <w:rsid w:val="00382C39"/>
    <w:rsid w:val="00383BB4"/>
    <w:rsid w:val="003845C0"/>
    <w:rsid w:val="003A4126"/>
    <w:rsid w:val="003B5170"/>
    <w:rsid w:val="003C654F"/>
    <w:rsid w:val="003E139C"/>
    <w:rsid w:val="00431F4C"/>
    <w:rsid w:val="00451803"/>
    <w:rsid w:val="00453E03"/>
    <w:rsid w:val="00482164"/>
    <w:rsid w:val="00484A32"/>
    <w:rsid w:val="004B0433"/>
    <w:rsid w:val="004B4C53"/>
    <w:rsid w:val="004C3E75"/>
    <w:rsid w:val="004D65D8"/>
    <w:rsid w:val="004E2AEE"/>
    <w:rsid w:val="004F0BD3"/>
    <w:rsid w:val="004F6397"/>
    <w:rsid w:val="00502FAB"/>
    <w:rsid w:val="005033BE"/>
    <w:rsid w:val="005172F6"/>
    <w:rsid w:val="00524C80"/>
    <w:rsid w:val="00542D65"/>
    <w:rsid w:val="00560684"/>
    <w:rsid w:val="00561A87"/>
    <w:rsid w:val="00563AB6"/>
    <w:rsid w:val="005652F7"/>
    <w:rsid w:val="0056797B"/>
    <w:rsid w:val="00570632"/>
    <w:rsid w:val="005754AC"/>
    <w:rsid w:val="00584642"/>
    <w:rsid w:val="005850CD"/>
    <w:rsid w:val="00585999"/>
    <w:rsid w:val="005A60EE"/>
    <w:rsid w:val="005A7B22"/>
    <w:rsid w:val="005B1E16"/>
    <w:rsid w:val="005B5EB7"/>
    <w:rsid w:val="005C10CD"/>
    <w:rsid w:val="005C2B3D"/>
    <w:rsid w:val="005F4965"/>
    <w:rsid w:val="005F4A4D"/>
    <w:rsid w:val="005F50A8"/>
    <w:rsid w:val="006008F3"/>
    <w:rsid w:val="00615501"/>
    <w:rsid w:val="0061676A"/>
    <w:rsid w:val="00617124"/>
    <w:rsid w:val="006177C0"/>
    <w:rsid w:val="0063507B"/>
    <w:rsid w:val="00647B58"/>
    <w:rsid w:val="0066314E"/>
    <w:rsid w:val="006755B4"/>
    <w:rsid w:val="0069149F"/>
    <w:rsid w:val="006B4D08"/>
    <w:rsid w:val="006C6DFE"/>
    <w:rsid w:val="006D12B1"/>
    <w:rsid w:val="006D413D"/>
    <w:rsid w:val="006E17A3"/>
    <w:rsid w:val="00701FF1"/>
    <w:rsid w:val="007152E4"/>
    <w:rsid w:val="00730348"/>
    <w:rsid w:val="007323DE"/>
    <w:rsid w:val="007433EC"/>
    <w:rsid w:val="0075292D"/>
    <w:rsid w:val="0076296B"/>
    <w:rsid w:val="00762F02"/>
    <w:rsid w:val="00767E7C"/>
    <w:rsid w:val="00772EC8"/>
    <w:rsid w:val="007C3AAA"/>
    <w:rsid w:val="007C42BC"/>
    <w:rsid w:val="007C7683"/>
    <w:rsid w:val="007E5982"/>
    <w:rsid w:val="007E662C"/>
    <w:rsid w:val="007F4BE6"/>
    <w:rsid w:val="008328C1"/>
    <w:rsid w:val="00854359"/>
    <w:rsid w:val="00856EA4"/>
    <w:rsid w:val="00887835"/>
    <w:rsid w:val="00890AFD"/>
    <w:rsid w:val="00891DB7"/>
    <w:rsid w:val="00895880"/>
    <w:rsid w:val="008964EF"/>
    <w:rsid w:val="00896A70"/>
    <w:rsid w:val="008A2274"/>
    <w:rsid w:val="008A51AF"/>
    <w:rsid w:val="008C2185"/>
    <w:rsid w:val="008D2B73"/>
    <w:rsid w:val="008D5CDD"/>
    <w:rsid w:val="008D7952"/>
    <w:rsid w:val="008E0BA3"/>
    <w:rsid w:val="008E37EA"/>
    <w:rsid w:val="008F0757"/>
    <w:rsid w:val="008F094E"/>
    <w:rsid w:val="00913744"/>
    <w:rsid w:val="009152EA"/>
    <w:rsid w:val="009169C8"/>
    <w:rsid w:val="009328DE"/>
    <w:rsid w:val="0093510A"/>
    <w:rsid w:val="00936811"/>
    <w:rsid w:val="00937C4C"/>
    <w:rsid w:val="00940995"/>
    <w:rsid w:val="00947E50"/>
    <w:rsid w:val="00953729"/>
    <w:rsid w:val="00961C76"/>
    <w:rsid w:val="009863E3"/>
    <w:rsid w:val="009A5861"/>
    <w:rsid w:val="009A5D05"/>
    <w:rsid w:val="009A686A"/>
    <w:rsid w:val="009A7E26"/>
    <w:rsid w:val="009B3ADC"/>
    <w:rsid w:val="009C273E"/>
    <w:rsid w:val="009C2B34"/>
    <w:rsid w:val="009C4F05"/>
    <w:rsid w:val="009C555A"/>
    <w:rsid w:val="009F2C37"/>
    <w:rsid w:val="009F7D3B"/>
    <w:rsid w:val="00A0245B"/>
    <w:rsid w:val="00A039DE"/>
    <w:rsid w:val="00A050C2"/>
    <w:rsid w:val="00A066DC"/>
    <w:rsid w:val="00A06A91"/>
    <w:rsid w:val="00A135AD"/>
    <w:rsid w:val="00A17886"/>
    <w:rsid w:val="00A228D4"/>
    <w:rsid w:val="00A2496F"/>
    <w:rsid w:val="00A37F14"/>
    <w:rsid w:val="00A4017A"/>
    <w:rsid w:val="00A7664C"/>
    <w:rsid w:val="00A86B04"/>
    <w:rsid w:val="00AA0432"/>
    <w:rsid w:val="00AB0D10"/>
    <w:rsid w:val="00AB3461"/>
    <w:rsid w:val="00AB3590"/>
    <w:rsid w:val="00AB78EB"/>
    <w:rsid w:val="00AC40C3"/>
    <w:rsid w:val="00AC6F65"/>
    <w:rsid w:val="00AD45D8"/>
    <w:rsid w:val="00AD6C15"/>
    <w:rsid w:val="00AE3309"/>
    <w:rsid w:val="00AE78CD"/>
    <w:rsid w:val="00AF4024"/>
    <w:rsid w:val="00AF7112"/>
    <w:rsid w:val="00AF773B"/>
    <w:rsid w:val="00B06102"/>
    <w:rsid w:val="00B14BEF"/>
    <w:rsid w:val="00B151A9"/>
    <w:rsid w:val="00B4044A"/>
    <w:rsid w:val="00B476E8"/>
    <w:rsid w:val="00B53601"/>
    <w:rsid w:val="00B74470"/>
    <w:rsid w:val="00B76CFE"/>
    <w:rsid w:val="00B83E4B"/>
    <w:rsid w:val="00B8439D"/>
    <w:rsid w:val="00B84951"/>
    <w:rsid w:val="00B8734F"/>
    <w:rsid w:val="00B97980"/>
    <w:rsid w:val="00B97E87"/>
    <w:rsid w:val="00BA6BFD"/>
    <w:rsid w:val="00BB718D"/>
    <w:rsid w:val="00BC1E81"/>
    <w:rsid w:val="00BF4B24"/>
    <w:rsid w:val="00C04116"/>
    <w:rsid w:val="00C223FC"/>
    <w:rsid w:val="00C2546F"/>
    <w:rsid w:val="00C46FD7"/>
    <w:rsid w:val="00C47709"/>
    <w:rsid w:val="00C63C36"/>
    <w:rsid w:val="00C71786"/>
    <w:rsid w:val="00C71B87"/>
    <w:rsid w:val="00C73E78"/>
    <w:rsid w:val="00C96B83"/>
    <w:rsid w:val="00C97073"/>
    <w:rsid w:val="00CA2D1B"/>
    <w:rsid w:val="00CA34C3"/>
    <w:rsid w:val="00CA633A"/>
    <w:rsid w:val="00CA794E"/>
    <w:rsid w:val="00CA7D4F"/>
    <w:rsid w:val="00CC32D2"/>
    <w:rsid w:val="00CD10A0"/>
    <w:rsid w:val="00D03EB0"/>
    <w:rsid w:val="00D05E90"/>
    <w:rsid w:val="00D1041D"/>
    <w:rsid w:val="00D17ADB"/>
    <w:rsid w:val="00D20691"/>
    <w:rsid w:val="00D225DD"/>
    <w:rsid w:val="00D23C36"/>
    <w:rsid w:val="00D32CC8"/>
    <w:rsid w:val="00D33744"/>
    <w:rsid w:val="00D41DBF"/>
    <w:rsid w:val="00D53965"/>
    <w:rsid w:val="00D5664D"/>
    <w:rsid w:val="00D63A87"/>
    <w:rsid w:val="00D64B00"/>
    <w:rsid w:val="00D673E6"/>
    <w:rsid w:val="00D70DF6"/>
    <w:rsid w:val="00D7211B"/>
    <w:rsid w:val="00DA0ECC"/>
    <w:rsid w:val="00DA1F5A"/>
    <w:rsid w:val="00DA42CA"/>
    <w:rsid w:val="00DA7E15"/>
    <w:rsid w:val="00DB1862"/>
    <w:rsid w:val="00DB5FBF"/>
    <w:rsid w:val="00DC414F"/>
    <w:rsid w:val="00DC7E1A"/>
    <w:rsid w:val="00DE52A8"/>
    <w:rsid w:val="00DF5B90"/>
    <w:rsid w:val="00E04E12"/>
    <w:rsid w:val="00E16839"/>
    <w:rsid w:val="00E27E44"/>
    <w:rsid w:val="00E404A3"/>
    <w:rsid w:val="00E44E4C"/>
    <w:rsid w:val="00E50CEF"/>
    <w:rsid w:val="00E620AE"/>
    <w:rsid w:val="00E63F70"/>
    <w:rsid w:val="00E64B2D"/>
    <w:rsid w:val="00E802D1"/>
    <w:rsid w:val="00E80C49"/>
    <w:rsid w:val="00E8735E"/>
    <w:rsid w:val="00EA0F64"/>
    <w:rsid w:val="00EA23A8"/>
    <w:rsid w:val="00EA3366"/>
    <w:rsid w:val="00EA55C8"/>
    <w:rsid w:val="00EB539B"/>
    <w:rsid w:val="00EB6B24"/>
    <w:rsid w:val="00ED08EC"/>
    <w:rsid w:val="00ED5349"/>
    <w:rsid w:val="00ED585E"/>
    <w:rsid w:val="00ED6140"/>
    <w:rsid w:val="00F1637F"/>
    <w:rsid w:val="00F4362D"/>
    <w:rsid w:val="00F56C87"/>
    <w:rsid w:val="00F60C4A"/>
    <w:rsid w:val="00F61197"/>
    <w:rsid w:val="00F6755E"/>
    <w:rsid w:val="00F711D6"/>
    <w:rsid w:val="00F9496B"/>
    <w:rsid w:val="00FA3EBC"/>
    <w:rsid w:val="00FB2752"/>
    <w:rsid w:val="00FD2426"/>
    <w:rsid w:val="00FD3E06"/>
    <w:rsid w:val="00FE1C77"/>
    <w:rsid w:val="00FE3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86C14C"/>
  <w15:chartTrackingRefBased/>
  <w15:docId w15:val="{2B3363A8-79CF-4710-983F-4BC655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0C4A"/>
    <w:pPr>
      <w:spacing w:after="0" w:line="240" w:lineRule="auto"/>
    </w:pPr>
    <w:rPr>
      <w:rFonts w:ascii="Times New Roman" w:eastAsia="Times New Roman" w:hAnsi="Times New Roman" w:cs="Times New Roman"/>
      <w:sz w:val="24"/>
      <w:szCs w:val="20"/>
    </w:rPr>
  </w:style>
  <w:style w:type="paragraph" w:styleId="Heading1">
    <w:name w:val="heading 1"/>
    <w:next w:val="BodyText12"/>
    <w:link w:val="Heading1Char"/>
    <w:qFormat/>
    <w:rsid w:val="00F60C4A"/>
    <w:pPr>
      <w:keepNext/>
      <w:keepLines/>
      <w:numPr>
        <w:ilvl w:val="1"/>
        <w:numId w:val="11"/>
      </w:numPr>
      <w:spacing w:before="240" w:after="120" w:line="240" w:lineRule="auto"/>
      <w:outlineLvl w:val="0"/>
    </w:pPr>
    <w:rPr>
      <w:rFonts w:ascii="Arial" w:eastAsia="Times New Roman" w:hAnsi="Arial" w:cs="Times New Roman"/>
      <w:b/>
      <w:caps/>
      <w:sz w:val="24"/>
      <w:szCs w:val="20"/>
    </w:rPr>
  </w:style>
  <w:style w:type="paragraph" w:styleId="Heading2">
    <w:name w:val="heading 2"/>
    <w:next w:val="BodyText12"/>
    <w:link w:val="Heading2Char"/>
    <w:qFormat/>
    <w:rsid w:val="00F60C4A"/>
    <w:pPr>
      <w:keepNext/>
      <w:keepLines/>
      <w:numPr>
        <w:ilvl w:val="2"/>
        <w:numId w:val="11"/>
      </w:numPr>
      <w:spacing w:before="240" w:after="120" w:line="240" w:lineRule="auto"/>
      <w:outlineLvl w:val="1"/>
    </w:pPr>
    <w:rPr>
      <w:rFonts w:ascii="Arial" w:eastAsia="Times New Roman" w:hAnsi="Arial" w:cs="Times New Roman"/>
      <w:b/>
      <w:sz w:val="24"/>
      <w:szCs w:val="20"/>
    </w:rPr>
  </w:style>
  <w:style w:type="paragraph" w:styleId="Heading3">
    <w:name w:val="heading 3"/>
    <w:next w:val="BodyText12"/>
    <w:link w:val="Heading3Char"/>
    <w:qFormat/>
    <w:rsid w:val="00F60C4A"/>
    <w:pPr>
      <w:keepNext/>
      <w:keepLines/>
      <w:numPr>
        <w:ilvl w:val="3"/>
        <w:numId w:val="11"/>
      </w:numPr>
      <w:spacing w:before="240" w:after="120" w:line="240" w:lineRule="auto"/>
      <w:outlineLvl w:val="2"/>
    </w:pPr>
    <w:rPr>
      <w:rFonts w:ascii="Arial" w:eastAsia="Times New Roman" w:hAnsi="Arial" w:cs="Times New Roman"/>
      <w:b/>
      <w:sz w:val="24"/>
      <w:szCs w:val="20"/>
    </w:rPr>
  </w:style>
  <w:style w:type="paragraph" w:styleId="Heading4">
    <w:name w:val="heading 4"/>
    <w:next w:val="BodyText12"/>
    <w:link w:val="Heading4Char"/>
    <w:qFormat/>
    <w:rsid w:val="000B19C7"/>
    <w:pPr>
      <w:keepNext/>
      <w:keepLines/>
      <w:spacing w:before="240" w:after="120" w:line="240" w:lineRule="auto"/>
      <w:outlineLvl w:val="3"/>
    </w:pPr>
    <w:rPr>
      <w:rFonts w:ascii="Arial" w:eastAsia="Times New Roman" w:hAnsi="Arial" w:cs="Times New Roman"/>
      <w:b/>
      <w:sz w:val="24"/>
      <w:szCs w:val="20"/>
    </w:rPr>
  </w:style>
  <w:style w:type="paragraph" w:styleId="Heading5">
    <w:name w:val="heading 5"/>
    <w:next w:val="BodyText12"/>
    <w:link w:val="Heading5Char"/>
    <w:rsid w:val="00F60C4A"/>
    <w:pPr>
      <w:keepNext/>
      <w:keepLines/>
      <w:numPr>
        <w:ilvl w:val="5"/>
        <w:numId w:val="11"/>
      </w:numPr>
      <w:spacing w:before="240" w:after="120" w:line="240" w:lineRule="auto"/>
      <w:outlineLvl w:val="4"/>
    </w:pPr>
    <w:rPr>
      <w:rFonts w:ascii="Arial" w:eastAsia="Times New Roman" w:hAnsi="Arial" w:cs="Times New Roman"/>
      <w:b/>
      <w:sz w:val="24"/>
      <w:szCs w:val="20"/>
    </w:rPr>
  </w:style>
  <w:style w:type="paragraph" w:styleId="Heading6">
    <w:name w:val="heading 6"/>
    <w:next w:val="BodyText12"/>
    <w:link w:val="Heading6Char"/>
    <w:rsid w:val="00F60C4A"/>
    <w:pPr>
      <w:keepNext/>
      <w:keepLines/>
      <w:numPr>
        <w:ilvl w:val="6"/>
        <w:numId w:val="11"/>
      </w:numPr>
      <w:spacing w:before="240" w:after="120" w:line="240" w:lineRule="auto"/>
      <w:outlineLvl w:val="5"/>
    </w:pPr>
    <w:rPr>
      <w:rFonts w:ascii="Arial" w:eastAsia="Times New Roman" w:hAnsi="Arial" w:cs="Times New Roman"/>
      <w:b/>
      <w:sz w:val="24"/>
      <w:szCs w:val="20"/>
    </w:rPr>
  </w:style>
  <w:style w:type="paragraph" w:styleId="Heading7">
    <w:name w:val="heading 7"/>
    <w:next w:val="BodyText12"/>
    <w:link w:val="Heading7Char"/>
    <w:rsid w:val="00F60C4A"/>
    <w:pPr>
      <w:keepNext/>
      <w:keepLines/>
      <w:numPr>
        <w:ilvl w:val="7"/>
        <w:numId w:val="11"/>
      </w:numPr>
      <w:spacing w:before="240" w:after="120" w:line="240" w:lineRule="auto"/>
      <w:outlineLvl w:val="6"/>
    </w:pPr>
    <w:rPr>
      <w:rFonts w:ascii="Arial" w:eastAsia="Times New Roman" w:hAnsi="Arial" w:cs="Times New Roman"/>
      <w:b/>
      <w:sz w:val="24"/>
      <w:szCs w:val="20"/>
    </w:rPr>
  </w:style>
  <w:style w:type="paragraph" w:styleId="Heading8">
    <w:name w:val="heading 8"/>
    <w:next w:val="BodyText12"/>
    <w:link w:val="Heading8Char"/>
    <w:rsid w:val="00F60C4A"/>
    <w:pPr>
      <w:keepNext/>
      <w:keepLines/>
      <w:numPr>
        <w:ilvl w:val="8"/>
        <w:numId w:val="11"/>
      </w:numPr>
      <w:spacing w:before="240" w:after="120" w:line="240" w:lineRule="auto"/>
      <w:outlineLvl w:val="7"/>
    </w:pPr>
    <w:rPr>
      <w:rFonts w:ascii="Arial" w:eastAsia="Times New Roman" w:hAnsi="Arial" w:cs="Times New Roman"/>
      <w:b/>
      <w:sz w:val="24"/>
      <w:szCs w:val="20"/>
    </w:rPr>
  </w:style>
  <w:style w:type="paragraph" w:styleId="Heading9">
    <w:name w:val="heading 9"/>
    <w:next w:val="BodyText12"/>
    <w:link w:val="Heading9Char"/>
    <w:semiHidden/>
    <w:qFormat/>
    <w:rsid w:val="00F60C4A"/>
    <w:pPr>
      <w:keepNext/>
      <w:keepLines/>
      <w:tabs>
        <w:tab w:val="left" w:pos="2650"/>
      </w:tabs>
      <w:spacing w:after="60" w:line="240" w:lineRule="auto"/>
      <w:outlineLvl w:val="8"/>
    </w:pPr>
    <w:rPr>
      <w:rFonts w:ascii="Arial" w:eastAsia="Times New Roman" w:hAnsi="Arial" w:cs="Times New Roman"/>
      <w:b/>
      <w:i/>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60C4A"/>
    <w:rPr>
      <w:rFonts w:ascii="Arial" w:eastAsia="Times New Roman" w:hAnsi="Arial" w:cs="Times New Roman"/>
      <w:b/>
      <w:caps/>
      <w:sz w:val="24"/>
      <w:szCs w:val="20"/>
    </w:rPr>
  </w:style>
  <w:style w:type="character" w:customStyle="1" w:styleId="Heading2Char">
    <w:name w:val="Heading 2 Char"/>
    <w:basedOn w:val="DefaultParagraphFont"/>
    <w:link w:val="Heading2"/>
    <w:rsid w:val="00F60C4A"/>
    <w:rPr>
      <w:rFonts w:ascii="Arial" w:eastAsia="Times New Roman" w:hAnsi="Arial" w:cs="Times New Roman"/>
      <w:b/>
      <w:sz w:val="24"/>
      <w:szCs w:val="20"/>
    </w:rPr>
  </w:style>
  <w:style w:type="character" w:customStyle="1" w:styleId="Heading3Char">
    <w:name w:val="Heading 3 Char"/>
    <w:basedOn w:val="DefaultParagraphFont"/>
    <w:link w:val="Heading3"/>
    <w:rsid w:val="00F60C4A"/>
    <w:rPr>
      <w:rFonts w:ascii="Arial" w:eastAsia="Times New Roman" w:hAnsi="Arial" w:cs="Times New Roman"/>
      <w:b/>
      <w:sz w:val="24"/>
      <w:szCs w:val="20"/>
    </w:rPr>
  </w:style>
  <w:style w:type="character" w:customStyle="1" w:styleId="Heading4Char">
    <w:name w:val="Heading 4 Char"/>
    <w:basedOn w:val="DefaultParagraphFont"/>
    <w:link w:val="Heading4"/>
    <w:rsid w:val="000B19C7"/>
    <w:rPr>
      <w:rFonts w:ascii="Arial" w:eastAsia="Times New Roman" w:hAnsi="Arial" w:cs="Times New Roman"/>
      <w:b/>
      <w:sz w:val="24"/>
      <w:szCs w:val="20"/>
    </w:rPr>
  </w:style>
  <w:style w:type="character" w:customStyle="1" w:styleId="Heading5Char">
    <w:name w:val="Heading 5 Char"/>
    <w:basedOn w:val="DefaultParagraphFont"/>
    <w:link w:val="Heading5"/>
    <w:rsid w:val="00F60C4A"/>
    <w:rPr>
      <w:rFonts w:ascii="Arial" w:eastAsia="Times New Roman" w:hAnsi="Arial" w:cs="Times New Roman"/>
      <w:b/>
      <w:sz w:val="24"/>
      <w:szCs w:val="20"/>
    </w:rPr>
  </w:style>
  <w:style w:type="character" w:customStyle="1" w:styleId="Heading6Char">
    <w:name w:val="Heading 6 Char"/>
    <w:basedOn w:val="DefaultParagraphFont"/>
    <w:link w:val="Heading6"/>
    <w:rsid w:val="00F60C4A"/>
    <w:rPr>
      <w:rFonts w:ascii="Arial" w:eastAsia="Times New Roman" w:hAnsi="Arial" w:cs="Times New Roman"/>
      <w:b/>
      <w:sz w:val="24"/>
      <w:szCs w:val="20"/>
    </w:rPr>
  </w:style>
  <w:style w:type="character" w:customStyle="1" w:styleId="Heading7Char">
    <w:name w:val="Heading 7 Char"/>
    <w:basedOn w:val="DefaultParagraphFont"/>
    <w:link w:val="Heading7"/>
    <w:rsid w:val="00F60C4A"/>
    <w:rPr>
      <w:rFonts w:ascii="Arial" w:eastAsia="Times New Roman" w:hAnsi="Arial" w:cs="Times New Roman"/>
      <w:b/>
      <w:sz w:val="24"/>
      <w:szCs w:val="20"/>
    </w:rPr>
  </w:style>
  <w:style w:type="character" w:customStyle="1" w:styleId="Heading8Char">
    <w:name w:val="Heading 8 Char"/>
    <w:basedOn w:val="DefaultParagraphFont"/>
    <w:link w:val="Heading8"/>
    <w:rsid w:val="00F60C4A"/>
    <w:rPr>
      <w:rFonts w:ascii="Arial" w:eastAsia="Times New Roman" w:hAnsi="Arial" w:cs="Times New Roman"/>
      <w:b/>
      <w:sz w:val="24"/>
      <w:szCs w:val="20"/>
    </w:rPr>
  </w:style>
  <w:style w:type="character" w:customStyle="1" w:styleId="Heading9Char">
    <w:name w:val="Heading 9 Char"/>
    <w:basedOn w:val="DefaultParagraphFont"/>
    <w:link w:val="Heading9"/>
    <w:semiHidden/>
    <w:rsid w:val="00F60C4A"/>
    <w:rPr>
      <w:rFonts w:ascii="Arial" w:eastAsia="Times New Roman" w:hAnsi="Arial" w:cs="Times New Roman"/>
      <w:b/>
      <w:i/>
      <w:sz w:val="24"/>
      <w:szCs w:val="20"/>
    </w:rPr>
  </w:style>
  <w:style w:type="paragraph" w:customStyle="1" w:styleId="BodyText12">
    <w:name w:val="Body Text 12"/>
    <w:link w:val="BodyText12Char"/>
    <w:rsid w:val="00F60C4A"/>
    <w:pPr>
      <w:spacing w:after="240" w:line="264" w:lineRule="auto"/>
      <w:jc w:val="both"/>
    </w:pPr>
    <w:rPr>
      <w:rFonts w:ascii="Times New Roman" w:eastAsia="Times New Roman" w:hAnsi="Times New Roman" w:cs="Times New Roman"/>
      <w:sz w:val="24"/>
      <w:szCs w:val="20"/>
    </w:rPr>
  </w:style>
  <w:style w:type="paragraph" w:styleId="TOC1">
    <w:name w:val="toc 1"/>
    <w:uiPriority w:val="39"/>
    <w:rsid w:val="00F60C4A"/>
    <w:pPr>
      <w:tabs>
        <w:tab w:val="left" w:pos="504"/>
        <w:tab w:val="right" w:leader="dot" w:pos="9360"/>
      </w:tabs>
      <w:spacing w:before="200" w:after="0" w:line="240" w:lineRule="auto"/>
      <w:ind w:left="504" w:right="720" w:hanging="504"/>
    </w:pPr>
    <w:rPr>
      <w:rFonts w:ascii="Arial" w:eastAsia="Times New Roman" w:hAnsi="Arial" w:cs="Times New Roman"/>
      <w:b/>
      <w:caps/>
      <w:sz w:val="20"/>
      <w:szCs w:val="20"/>
    </w:rPr>
  </w:style>
  <w:style w:type="paragraph" w:styleId="TOC2">
    <w:name w:val="toc 2"/>
    <w:uiPriority w:val="39"/>
    <w:rsid w:val="00F60C4A"/>
    <w:pPr>
      <w:tabs>
        <w:tab w:val="left" w:pos="720"/>
        <w:tab w:val="right" w:leader="dot" w:pos="9360"/>
      </w:tabs>
      <w:spacing w:after="0" w:line="240" w:lineRule="auto"/>
      <w:ind w:left="720" w:right="720" w:hanging="720"/>
    </w:pPr>
    <w:rPr>
      <w:rFonts w:ascii="Arial" w:eastAsia="Times New Roman" w:hAnsi="Arial" w:cs="Times New Roman"/>
      <w:sz w:val="20"/>
      <w:szCs w:val="20"/>
    </w:rPr>
  </w:style>
  <w:style w:type="paragraph" w:styleId="TOC3">
    <w:name w:val="toc 3"/>
    <w:uiPriority w:val="39"/>
    <w:rsid w:val="00F60C4A"/>
    <w:pPr>
      <w:tabs>
        <w:tab w:val="left" w:pos="907"/>
        <w:tab w:val="right" w:leader="dot" w:pos="9360"/>
      </w:tabs>
      <w:spacing w:after="0" w:line="240" w:lineRule="auto"/>
      <w:ind w:left="907" w:right="720" w:hanging="907"/>
    </w:pPr>
    <w:rPr>
      <w:rFonts w:ascii="Arial" w:eastAsia="Times New Roman" w:hAnsi="Arial" w:cs="Times New Roman"/>
      <w:sz w:val="20"/>
      <w:szCs w:val="20"/>
    </w:rPr>
  </w:style>
  <w:style w:type="paragraph" w:styleId="TOC4">
    <w:name w:val="toc 4"/>
    <w:uiPriority w:val="39"/>
    <w:rsid w:val="00F60C4A"/>
    <w:pPr>
      <w:tabs>
        <w:tab w:val="left" w:pos="1080"/>
        <w:tab w:val="right" w:leader="dot" w:pos="9360"/>
      </w:tabs>
      <w:spacing w:after="0" w:line="240" w:lineRule="auto"/>
      <w:ind w:left="1080" w:right="720" w:hanging="1080"/>
    </w:pPr>
    <w:rPr>
      <w:rFonts w:ascii="Arial" w:eastAsia="Times New Roman" w:hAnsi="Arial" w:cs="Times New Roman"/>
      <w:sz w:val="20"/>
      <w:szCs w:val="20"/>
    </w:rPr>
  </w:style>
  <w:style w:type="paragraph" w:styleId="TOC5">
    <w:name w:val="toc 5"/>
    <w:semiHidden/>
    <w:rsid w:val="00F60C4A"/>
    <w:pPr>
      <w:tabs>
        <w:tab w:val="left" w:pos="1267"/>
        <w:tab w:val="right" w:leader="dot" w:pos="9360"/>
      </w:tabs>
      <w:spacing w:after="0" w:line="240" w:lineRule="auto"/>
      <w:ind w:left="1267" w:right="720" w:hanging="1267"/>
    </w:pPr>
    <w:rPr>
      <w:rFonts w:ascii="Arial" w:eastAsia="Times New Roman" w:hAnsi="Arial" w:cs="Times New Roman"/>
      <w:sz w:val="20"/>
      <w:szCs w:val="24"/>
    </w:rPr>
  </w:style>
  <w:style w:type="paragraph" w:styleId="TOC6">
    <w:name w:val="toc 6"/>
    <w:semiHidden/>
    <w:rsid w:val="00F60C4A"/>
    <w:pPr>
      <w:tabs>
        <w:tab w:val="left" w:pos="1440"/>
        <w:tab w:val="right" w:leader="dot" w:pos="9360"/>
      </w:tabs>
      <w:spacing w:after="0" w:line="240" w:lineRule="auto"/>
      <w:ind w:left="1440" w:right="720" w:hanging="1440"/>
    </w:pPr>
    <w:rPr>
      <w:rFonts w:ascii="Arial" w:eastAsia="Times New Roman" w:hAnsi="Arial" w:cs="Times New Roman"/>
      <w:sz w:val="20"/>
      <w:szCs w:val="20"/>
    </w:rPr>
  </w:style>
  <w:style w:type="paragraph" w:styleId="TOC7">
    <w:name w:val="toc 7"/>
    <w:semiHidden/>
    <w:rsid w:val="00F60C4A"/>
    <w:pPr>
      <w:tabs>
        <w:tab w:val="left" w:pos="1613"/>
        <w:tab w:val="right" w:leader="dot" w:pos="9360"/>
      </w:tabs>
      <w:spacing w:after="0" w:line="240" w:lineRule="auto"/>
      <w:ind w:left="1613" w:right="720" w:hanging="1613"/>
    </w:pPr>
    <w:rPr>
      <w:rFonts w:ascii="Arial" w:eastAsia="Times New Roman" w:hAnsi="Arial" w:cs="Times New Roman"/>
      <w:sz w:val="20"/>
      <w:szCs w:val="20"/>
    </w:rPr>
  </w:style>
  <w:style w:type="paragraph" w:styleId="TOC8">
    <w:name w:val="toc 8"/>
    <w:next w:val="Basic12"/>
    <w:semiHidden/>
    <w:rsid w:val="00F60C4A"/>
    <w:pPr>
      <w:tabs>
        <w:tab w:val="left" w:pos="1800"/>
        <w:tab w:val="right" w:leader="dot" w:pos="9360"/>
      </w:tabs>
      <w:spacing w:after="0" w:line="240" w:lineRule="auto"/>
      <w:ind w:left="1800" w:right="720" w:hanging="1800"/>
    </w:pPr>
    <w:rPr>
      <w:rFonts w:ascii="Arial" w:eastAsia="Times New Roman" w:hAnsi="Arial" w:cs="Times New Roman"/>
      <w:sz w:val="20"/>
      <w:szCs w:val="20"/>
    </w:rPr>
  </w:style>
  <w:style w:type="paragraph" w:customStyle="1" w:styleId="Basic12">
    <w:name w:val="Basic 12"/>
    <w:rsid w:val="00F60C4A"/>
    <w:pPr>
      <w:spacing w:after="0" w:line="240" w:lineRule="auto"/>
    </w:pPr>
    <w:rPr>
      <w:rFonts w:ascii="Times New Roman" w:eastAsia="Times New Roman" w:hAnsi="Times New Roman" w:cs="Times New Roman"/>
      <w:sz w:val="24"/>
      <w:szCs w:val="20"/>
    </w:rPr>
  </w:style>
  <w:style w:type="paragraph" w:styleId="TOC9">
    <w:name w:val="toc 9"/>
    <w:basedOn w:val="Normal"/>
    <w:next w:val="Normal"/>
    <w:autoRedefine/>
    <w:semiHidden/>
    <w:rsid w:val="00F60C4A"/>
    <w:pPr>
      <w:tabs>
        <w:tab w:val="left" w:pos="2347"/>
        <w:tab w:val="right" w:leader="dot" w:pos="9360"/>
      </w:tabs>
      <w:ind w:left="1627" w:right="720" w:hanging="1627"/>
    </w:pPr>
    <w:rPr>
      <w:rFonts w:ascii="Arial" w:hAnsi="Arial"/>
      <w:sz w:val="20"/>
    </w:rPr>
  </w:style>
  <w:style w:type="paragraph" w:styleId="FootnoteText">
    <w:name w:val="footnote text"/>
    <w:link w:val="FootnoteTextChar"/>
    <w:semiHidden/>
    <w:rsid w:val="00F60C4A"/>
    <w:pPr>
      <w:tabs>
        <w:tab w:val="left" w:pos="288"/>
      </w:tabs>
      <w:spacing w:after="120" w:line="240" w:lineRule="auto"/>
      <w:ind w:left="288" w:hanging="288"/>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F60C4A"/>
    <w:rPr>
      <w:rFonts w:ascii="Times New Roman" w:eastAsia="Times New Roman" w:hAnsi="Times New Roman" w:cs="Times New Roman"/>
      <w:sz w:val="20"/>
      <w:szCs w:val="20"/>
    </w:rPr>
  </w:style>
  <w:style w:type="paragraph" w:styleId="Header">
    <w:name w:val="header"/>
    <w:link w:val="HeaderChar"/>
    <w:uiPriority w:val="99"/>
    <w:rsid w:val="00F60C4A"/>
    <w:pPr>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F60C4A"/>
    <w:rPr>
      <w:rFonts w:ascii="Times New Roman" w:eastAsia="Times New Roman" w:hAnsi="Times New Roman" w:cs="Times New Roman"/>
      <w:sz w:val="20"/>
      <w:szCs w:val="20"/>
    </w:rPr>
  </w:style>
  <w:style w:type="paragraph" w:styleId="Footer">
    <w:name w:val="footer"/>
    <w:link w:val="FooterChar"/>
    <w:uiPriority w:val="99"/>
    <w:rsid w:val="00F60C4A"/>
    <w:pPr>
      <w:spacing w:before="60" w:after="0"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F60C4A"/>
    <w:rPr>
      <w:rFonts w:ascii="Times New Roman" w:eastAsia="Times New Roman" w:hAnsi="Times New Roman" w:cs="Times New Roman"/>
      <w:sz w:val="20"/>
      <w:szCs w:val="20"/>
    </w:rPr>
  </w:style>
  <w:style w:type="paragraph" w:customStyle="1" w:styleId="Basic11">
    <w:name w:val="Basic 11"/>
    <w:rsid w:val="00F60C4A"/>
    <w:pPr>
      <w:spacing w:after="0" w:line="240" w:lineRule="auto"/>
    </w:pPr>
    <w:rPr>
      <w:rFonts w:ascii="Times New Roman" w:eastAsia="Times New Roman" w:hAnsi="Times New Roman" w:cs="Times New Roman"/>
      <w:szCs w:val="20"/>
    </w:rPr>
  </w:style>
  <w:style w:type="paragraph" w:customStyle="1" w:styleId="BodyText11">
    <w:name w:val="Body Text 11"/>
    <w:qFormat/>
    <w:rsid w:val="00F60C4A"/>
    <w:pPr>
      <w:spacing w:after="180" w:line="240" w:lineRule="auto"/>
      <w:jc w:val="both"/>
    </w:pPr>
    <w:rPr>
      <w:rFonts w:ascii="Times New Roman" w:eastAsia="Times New Roman" w:hAnsi="Times New Roman" w:cs="Times New Roman"/>
      <w:szCs w:val="20"/>
    </w:rPr>
  </w:style>
  <w:style w:type="character" w:styleId="FootnoteReference">
    <w:name w:val="footnote reference"/>
    <w:semiHidden/>
    <w:rsid w:val="00F60C4A"/>
    <w:rPr>
      <w:dstrike w:val="0"/>
      <w:noProof w:val="0"/>
      <w:color w:val="auto"/>
      <w:vertAlign w:val="superscript"/>
      <w:lang w:val="en-US"/>
    </w:rPr>
  </w:style>
  <w:style w:type="character" w:styleId="PageNumber">
    <w:name w:val="page number"/>
    <w:basedOn w:val="DefaultParagraphFont"/>
    <w:semiHidden/>
    <w:rsid w:val="00F60C4A"/>
    <w:rPr>
      <w:rFonts w:ascii="Times New Roman" w:hAnsi="Times New Roman"/>
      <w:sz w:val="20"/>
      <w:lang w:val="en-US"/>
    </w:rPr>
  </w:style>
  <w:style w:type="character" w:styleId="Hyperlink">
    <w:name w:val="Hyperlink"/>
    <w:basedOn w:val="DefaultParagraphFont"/>
    <w:uiPriority w:val="99"/>
    <w:rsid w:val="00F60C4A"/>
    <w:rPr>
      <w:color w:val="0000FF"/>
      <w:u w:val="none"/>
    </w:rPr>
  </w:style>
  <w:style w:type="paragraph" w:styleId="DocumentMap">
    <w:name w:val="Document Map"/>
    <w:basedOn w:val="Normal"/>
    <w:link w:val="DocumentMapChar"/>
    <w:semiHidden/>
    <w:rsid w:val="00F60C4A"/>
    <w:pPr>
      <w:shd w:val="clear" w:color="auto" w:fill="000080"/>
    </w:pPr>
    <w:rPr>
      <w:rFonts w:ascii="Tahoma" w:hAnsi="Tahoma" w:cs="Tahoma"/>
    </w:rPr>
  </w:style>
  <w:style w:type="character" w:customStyle="1" w:styleId="DocumentMapChar">
    <w:name w:val="Document Map Char"/>
    <w:basedOn w:val="DefaultParagraphFont"/>
    <w:link w:val="DocumentMap"/>
    <w:semiHidden/>
    <w:rsid w:val="00F60C4A"/>
    <w:rPr>
      <w:rFonts w:ascii="Tahoma" w:eastAsia="Times New Roman" w:hAnsi="Tahoma" w:cs="Tahoma"/>
      <w:sz w:val="24"/>
      <w:szCs w:val="20"/>
      <w:shd w:val="clear" w:color="auto" w:fill="000080"/>
    </w:rPr>
  </w:style>
  <w:style w:type="character" w:styleId="FollowedHyperlink">
    <w:name w:val="FollowedHyperlink"/>
    <w:basedOn w:val="DefaultParagraphFont"/>
    <w:semiHidden/>
    <w:rsid w:val="00F60C4A"/>
    <w:rPr>
      <w:color w:val="800080"/>
      <w:u w:val="none"/>
    </w:rPr>
  </w:style>
  <w:style w:type="paragraph" w:customStyle="1" w:styleId="MarkforTOC">
    <w:name w:val="Mark for TOC"/>
    <w:next w:val="Basic11"/>
    <w:rsid w:val="00F60C4A"/>
    <w:pPr>
      <w:keepNext/>
      <w:spacing w:before="60" w:after="60" w:line="240" w:lineRule="auto"/>
      <w:ind w:left="1440" w:hanging="1440"/>
    </w:pPr>
    <w:rPr>
      <w:rFonts w:ascii="Arial" w:eastAsia="Times New Roman" w:hAnsi="Arial" w:cs="Times New Roman"/>
      <w:b/>
      <w:sz w:val="20"/>
      <w:szCs w:val="20"/>
    </w:rPr>
  </w:style>
  <w:style w:type="paragraph" w:customStyle="1" w:styleId="GuideBullet">
    <w:name w:val="GuideBullet"/>
    <w:semiHidden/>
    <w:rsid w:val="00F60C4A"/>
    <w:pPr>
      <w:numPr>
        <w:numId w:val="1"/>
      </w:numPr>
      <w:tabs>
        <w:tab w:val="left" w:pos="288"/>
      </w:tabs>
      <w:spacing w:after="40" w:line="240" w:lineRule="auto"/>
    </w:pPr>
    <w:rPr>
      <w:rFonts w:ascii="Times New Roman" w:eastAsia="Times New Roman" w:hAnsi="Times New Roman" w:cs="Times New Roman"/>
      <w:szCs w:val="20"/>
    </w:rPr>
  </w:style>
  <w:style w:type="paragraph" w:customStyle="1" w:styleId="GuideDash">
    <w:name w:val="GuideDash"/>
    <w:semiHidden/>
    <w:rsid w:val="00F60C4A"/>
    <w:pPr>
      <w:numPr>
        <w:numId w:val="2"/>
      </w:numPr>
      <w:tabs>
        <w:tab w:val="clear" w:pos="1786"/>
        <w:tab w:val="left" w:pos="576"/>
      </w:tabs>
      <w:spacing w:after="40" w:line="240" w:lineRule="auto"/>
      <w:ind w:left="576"/>
    </w:pPr>
    <w:rPr>
      <w:rFonts w:ascii="Times New Roman" w:eastAsia="Times New Roman" w:hAnsi="Times New Roman" w:cs="Times New Roman"/>
      <w:szCs w:val="20"/>
    </w:rPr>
  </w:style>
  <w:style w:type="paragraph" w:customStyle="1" w:styleId="GuideText">
    <w:name w:val="GuideText"/>
    <w:semiHidden/>
    <w:rsid w:val="00F60C4A"/>
    <w:pPr>
      <w:keepLines/>
      <w:spacing w:after="100" w:line="240" w:lineRule="auto"/>
    </w:pPr>
    <w:rPr>
      <w:rFonts w:ascii="Times New Roman" w:eastAsia="Times New Roman" w:hAnsi="Times New Roman" w:cs="Times New Roman"/>
      <w:szCs w:val="20"/>
    </w:rPr>
  </w:style>
  <w:style w:type="paragraph" w:customStyle="1" w:styleId="BodyText11Indent">
    <w:name w:val="Body Text 11 Indent"/>
    <w:rsid w:val="00F60C4A"/>
    <w:pPr>
      <w:spacing w:after="180" w:line="240" w:lineRule="auto"/>
      <w:ind w:left="432"/>
      <w:jc w:val="both"/>
    </w:pPr>
    <w:rPr>
      <w:rFonts w:ascii="Times New Roman" w:eastAsia="Times New Roman" w:hAnsi="Times New Roman" w:cs="Times New Roman"/>
      <w:szCs w:val="20"/>
    </w:rPr>
  </w:style>
  <w:style w:type="paragraph" w:customStyle="1" w:styleId="BodyText12Indent">
    <w:name w:val="Body Text 12 Indent"/>
    <w:rsid w:val="00F60C4A"/>
    <w:pPr>
      <w:spacing w:after="240" w:line="240" w:lineRule="auto"/>
      <w:ind w:left="432"/>
      <w:jc w:val="both"/>
    </w:pPr>
    <w:rPr>
      <w:rFonts w:ascii="Times New Roman" w:eastAsia="Times New Roman" w:hAnsi="Times New Roman" w:cs="Times New Roman"/>
      <w:sz w:val="24"/>
      <w:szCs w:val="20"/>
    </w:rPr>
  </w:style>
  <w:style w:type="paragraph" w:customStyle="1" w:styleId="Bullet11-1">
    <w:name w:val="Bullet 11-1"/>
    <w:basedOn w:val="ListParagraph"/>
    <w:qFormat/>
    <w:rsid w:val="00F60C4A"/>
    <w:pPr>
      <w:numPr>
        <w:numId w:val="23"/>
      </w:numPr>
    </w:pPr>
    <w:rPr>
      <w:rFonts w:ascii="Times New Roman" w:hAnsi="Times New Roman" w:cs="Times New Roman"/>
    </w:rPr>
  </w:style>
  <w:style w:type="paragraph" w:customStyle="1" w:styleId="Bullet11-2">
    <w:name w:val="Bullet 11-2"/>
    <w:qFormat/>
    <w:rsid w:val="00F60C4A"/>
    <w:pPr>
      <w:numPr>
        <w:numId w:val="4"/>
      </w:numPr>
      <w:spacing w:after="120" w:line="240" w:lineRule="auto"/>
      <w:jc w:val="both"/>
    </w:pPr>
    <w:rPr>
      <w:rFonts w:ascii="Times New Roman" w:eastAsia="Times New Roman" w:hAnsi="Times New Roman" w:cs="Times New Roman"/>
      <w:szCs w:val="20"/>
    </w:rPr>
  </w:style>
  <w:style w:type="paragraph" w:customStyle="1" w:styleId="Bullet11-3">
    <w:name w:val="Bullet 11-3"/>
    <w:qFormat/>
    <w:rsid w:val="00F60C4A"/>
    <w:pPr>
      <w:numPr>
        <w:numId w:val="5"/>
      </w:numPr>
      <w:spacing w:after="120" w:line="240" w:lineRule="auto"/>
      <w:jc w:val="both"/>
    </w:pPr>
    <w:rPr>
      <w:rFonts w:ascii="Times New Roman" w:eastAsia="Times New Roman" w:hAnsi="Times New Roman" w:cs="Times New Roman"/>
      <w:szCs w:val="20"/>
    </w:rPr>
  </w:style>
  <w:style w:type="paragraph" w:customStyle="1" w:styleId="Bullet11-4">
    <w:name w:val="Bullet 11-4"/>
    <w:qFormat/>
    <w:rsid w:val="00F60C4A"/>
    <w:pPr>
      <w:numPr>
        <w:numId w:val="6"/>
      </w:numPr>
      <w:spacing w:after="120" w:line="240" w:lineRule="auto"/>
      <w:jc w:val="both"/>
    </w:pPr>
    <w:rPr>
      <w:rFonts w:ascii="Times New Roman" w:eastAsia="Times New Roman" w:hAnsi="Times New Roman" w:cs="Times New Roman"/>
      <w:szCs w:val="20"/>
    </w:rPr>
  </w:style>
  <w:style w:type="paragraph" w:customStyle="1" w:styleId="Bullet12-1">
    <w:name w:val="Bullet 12-1"/>
    <w:qFormat/>
    <w:rsid w:val="00F60C4A"/>
    <w:pPr>
      <w:numPr>
        <w:numId w:val="7"/>
      </w:numPr>
      <w:spacing w:after="120" w:line="240" w:lineRule="auto"/>
      <w:jc w:val="both"/>
    </w:pPr>
    <w:rPr>
      <w:rFonts w:ascii="Times New Roman" w:eastAsia="Times New Roman" w:hAnsi="Times New Roman" w:cs="Times New Roman"/>
      <w:sz w:val="24"/>
      <w:szCs w:val="20"/>
    </w:rPr>
  </w:style>
  <w:style w:type="paragraph" w:customStyle="1" w:styleId="Bullet12-2">
    <w:name w:val="Bullet 12-2"/>
    <w:qFormat/>
    <w:rsid w:val="00F60C4A"/>
    <w:pPr>
      <w:numPr>
        <w:numId w:val="8"/>
      </w:numPr>
      <w:spacing w:after="120" w:line="240" w:lineRule="auto"/>
      <w:jc w:val="both"/>
    </w:pPr>
    <w:rPr>
      <w:rFonts w:ascii="Times New Roman" w:eastAsia="Times New Roman" w:hAnsi="Times New Roman" w:cs="Times New Roman"/>
      <w:sz w:val="24"/>
      <w:szCs w:val="20"/>
    </w:rPr>
  </w:style>
  <w:style w:type="paragraph" w:customStyle="1" w:styleId="Bullet12-3">
    <w:name w:val="Bullet 12-3"/>
    <w:qFormat/>
    <w:rsid w:val="00F60C4A"/>
    <w:pPr>
      <w:numPr>
        <w:numId w:val="9"/>
      </w:numPr>
      <w:spacing w:after="120" w:line="240" w:lineRule="auto"/>
      <w:jc w:val="both"/>
    </w:pPr>
    <w:rPr>
      <w:rFonts w:ascii="Times New Roman" w:eastAsia="Times New Roman" w:hAnsi="Times New Roman" w:cs="Times New Roman"/>
      <w:sz w:val="24"/>
      <w:szCs w:val="20"/>
    </w:rPr>
  </w:style>
  <w:style w:type="paragraph" w:customStyle="1" w:styleId="Bullet12-4">
    <w:name w:val="Bullet 12-4"/>
    <w:qFormat/>
    <w:rsid w:val="00F60C4A"/>
    <w:pPr>
      <w:numPr>
        <w:numId w:val="10"/>
      </w:numPr>
      <w:spacing w:after="120" w:line="240" w:lineRule="auto"/>
      <w:jc w:val="both"/>
    </w:pPr>
    <w:rPr>
      <w:rFonts w:ascii="Times New Roman" w:eastAsia="Times New Roman" w:hAnsi="Times New Roman" w:cs="Times New Roman"/>
      <w:sz w:val="24"/>
      <w:szCs w:val="20"/>
    </w:rPr>
  </w:style>
  <w:style w:type="paragraph" w:styleId="Caption">
    <w:name w:val="caption"/>
    <w:next w:val="TableText"/>
    <w:qFormat/>
    <w:rsid w:val="00F60C4A"/>
    <w:pPr>
      <w:keepNext/>
      <w:tabs>
        <w:tab w:val="left" w:pos="1152"/>
      </w:tabs>
      <w:spacing w:before="60" w:after="60" w:line="240" w:lineRule="auto"/>
      <w:ind w:left="1152" w:hanging="1152"/>
    </w:pPr>
    <w:rPr>
      <w:rFonts w:ascii="Times New Roman" w:eastAsia="Times New Roman" w:hAnsi="Times New Roman" w:cs="Times New Roman"/>
      <w:b/>
      <w:bCs/>
      <w:sz w:val="20"/>
      <w:szCs w:val="18"/>
    </w:rPr>
  </w:style>
  <w:style w:type="paragraph" w:customStyle="1" w:styleId="TableText">
    <w:name w:val="Table Text"/>
    <w:qFormat/>
    <w:rsid w:val="00F60C4A"/>
    <w:pPr>
      <w:tabs>
        <w:tab w:val="left" w:pos="288"/>
        <w:tab w:val="left" w:pos="576"/>
        <w:tab w:val="left" w:pos="864"/>
      </w:tabs>
      <w:spacing w:after="0" w:line="240" w:lineRule="auto"/>
    </w:pPr>
    <w:rPr>
      <w:rFonts w:ascii="Times New Roman" w:eastAsia="Times New Roman" w:hAnsi="Times New Roman" w:cs="Times New Roman"/>
      <w:sz w:val="20"/>
      <w:szCs w:val="20"/>
    </w:rPr>
  </w:style>
  <w:style w:type="paragraph" w:customStyle="1" w:styleId="Heading0">
    <w:name w:val="Heading 0"/>
    <w:next w:val="BodyText12"/>
    <w:qFormat/>
    <w:rsid w:val="00F60C4A"/>
    <w:pPr>
      <w:keepNext/>
      <w:keepLines/>
      <w:numPr>
        <w:numId w:val="11"/>
      </w:numPr>
      <w:spacing w:before="240" w:after="120" w:line="240" w:lineRule="auto"/>
      <w:outlineLvl w:val="0"/>
    </w:pPr>
    <w:rPr>
      <w:rFonts w:ascii="Arial" w:eastAsia="Times New Roman" w:hAnsi="Arial" w:cs="Times New Roman"/>
      <w:b/>
      <w:caps/>
      <w:sz w:val="24"/>
      <w:szCs w:val="20"/>
    </w:rPr>
  </w:style>
  <w:style w:type="paragraph" w:customStyle="1" w:styleId="Numbered11-1">
    <w:name w:val="Numbered 11-1"/>
    <w:qFormat/>
    <w:rsid w:val="00F60C4A"/>
    <w:pPr>
      <w:numPr>
        <w:numId w:val="12"/>
      </w:numPr>
      <w:spacing w:after="120" w:line="240" w:lineRule="auto"/>
      <w:jc w:val="both"/>
    </w:pPr>
    <w:rPr>
      <w:rFonts w:ascii="Times New Roman" w:eastAsia="Times New Roman" w:hAnsi="Times New Roman" w:cs="Times New Roman"/>
      <w:szCs w:val="20"/>
    </w:rPr>
  </w:style>
  <w:style w:type="paragraph" w:customStyle="1" w:styleId="Numbered11-2">
    <w:name w:val="Numbered 11-2"/>
    <w:qFormat/>
    <w:rsid w:val="00F60C4A"/>
    <w:pPr>
      <w:numPr>
        <w:numId w:val="13"/>
      </w:numPr>
      <w:spacing w:after="120" w:line="240" w:lineRule="auto"/>
      <w:jc w:val="both"/>
    </w:pPr>
    <w:rPr>
      <w:rFonts w:ascii="Times New Roman" w:eastAsia="Times New Roman" w:hAnsi="Times New Roman" w:cs="Times New Roman"/>
      <w:szCs w:val="20"/>
    </w:rPr>
  </w:style>
  <w:style w:type="paragraph" w:customStyle="1" w:styleId="Numbered11-3">
    <w:name w:val="Numbered 11-3"/>
    <w:qFormat/>
    <w:rsid w:val="00F60C4A"/>
    <w:pPr>
      <w:numPr>
        <w:numId w:val="14"/>
      </w:numPr>
      <w:spacing w:after="120" w:line="240" w:lineRule="auto"/>
      <w:jc w:val="both"/>
    </w:pPr>
    <w:rPr>
      <w:rFonts w:ascii="Times New Roman" w:eastAsia="Times New Roman" w:hAnsi="Times New Roman" w:cs="Times New Roman"/>
      <w:szCs w:val="20"/>
    </w:rPr>
  </w:style>
  <w:style w:type="paragraph" w:customStyle="1" w:styleId="Numbered11-4">
    <w:name w:val="Numbered 11-4"/>
    <w:qFormat/>
    <w:rsid w:val="00F60C4A"/>
    <w:pPr>
      <w:numPr>
        <w:numId w:val="15"/>
      </w:numPr>
      <w:spacing w:after="120" w:line="240" w:lineRule="auto"/>
      <w:jc w:val="both"/>
    </w:pPr>
    <w:rPr>
      <w:rFonts w:ascii="Times New Roman" w:eastAsia="Times New Roman" w:hAnsi="Times New Roman" w:cs="Times New Roman"/>
      <w:szCs w:val="20"/>
    </w:rPr>
  </w:style>
  <w:style w:type="paragraph" w:customStyle="1" w:styleId="Numbered12-1">
    <w:name w:val="Numbered 12-1"/>
    <w:qFormat/>
    <w:rsid w:val="00F60C4A"/>
    <w:pPr>
      <w:numPr>
        <w:numId w:val="16"/>
      </w:numPr>
      <w:spacing w:after="120" w:line="240" w:lineRule="auto"/>
      <w:jc w:val="both"/>
    </w:pPr>
    <w:rPr>
      <w:rFonts w:ascii="Times New Roman" w:eastAsia="Times New Roman" w:hAnsi="Times New Roman" w:cs="Times New Roman"/>
    </w:rPr>
  </w:style>
  <w:style w:type="paragraph" w:customStyle="1" w:styleId="Numbered12-2">
    <w:name w:val="Numbered 12-2"/>
    <w:qFormat/>
    <w:rsid w:val="00F60C4A"/>
    <w:pPr>
      <w:numPr>
        <w:numId w:val="17"/>
      </w:numPr>
      <w:spacing w:after="120" w:line="240" w:lineRule="auto"/>
      <w:jc w:val="both"/>
    </w:pPr>
    <w:rPr>
      <w:rFonts w:ascii="Times New Roman" w:eastAsia="Times New Roman" w:hAnsi="Times New Roman" w:cs="Times New Roman"/>
      <w:sz w:val="24"/>
      <w:szCs w:val="20"/>
    </w:rPr>
  </w:style>
  <w:style w:type="paragraph" w:customStyle="1" w:styleId="Numbered12-3">
    <w:name w:val="Numbered 12-3"/>
    <w:qFormat/>
    <w:rsid w:val="00F60C4A"/>
    <w:pPr>
      <w:numPr>
        <w:numId w:val="18"/>
      </w:numPr>
      <w:spacing w:after="120" w:line="240" w:lineRule="auto"/>
      <w:jc w:val="both"/>
    </w:pPr>
    <w:rPr>
      <w:rFonts w:ascii="Times New Roman" w:eastAsia="Times New Roman" w:hAnsi="Times New Roman" w:cs="Times New Roman"/>
      <w:sz w:val="24"/>
      <w:szCs w:val="20"/>
    </w:rPr>
  </w:style>
  <w:style w:type="paragraph" w:customStyle="1" w:styleId="Numbered12-4">
    <w:name w:val="Numbered 12-4"/>
    <w:qFormat/>
    <w:rsid w:val="00F60C4A"/>
    <w:pPr>
      <w:numPr>
        <w:numId w:val="19"/>
      </w:numPr>
      <w:spacing w:after="120" w:line="240" w:lineRule="auto"/>
      <w:jc w:val="both"/>
    </w:pPr>
    <w:rPr>
      <w:rFonts w:ascii="Times New Roman" w:eastAsia="Times New Roman" w:hAnsi="Times New Roman" w:cs="Times New Roman"/>
      <w:sz w:val="24"/>
      <w:szCs w:val="20"/>
    </w:rPr>
  </w:style>
  <w:style w:type="paragraph" w:customStyle="1" w:styleId="Reference">
    <w:name w:val="Reference"/>
    <w:qFormat/>
    <w:rsid w:val="00F60C4A"/>
    <w:pPr>
      <w:keepLines/>
      <w:numPr>
        <w:numId w:val="20"/>
      </w:numPr>
      <w:spacing w:after="120" w:line="240" w:lineRule="auto"/>
    </w:pPr>
    <w:rPr>
      <w:rFonts w:ascii="Times New Roman" w:eastAsia="Times New Roman" w:hAnsi="Times New Roman" w:cs="Times New Roman"/>
      <w:sz w:val="20"/>
      <w:szCs w:val="20"/>
    </w:rPr>
  </w:style>
  <w:style w:type="paragraph" w:customStyle="1" w:styleId="SubheadingBold11">
    <w:name w:val="Subheading Bold 11"/>
    <w:next w:val="BodyText11"/>
    <w:qFormat/>
    <w:rsid w:val="00F60C4A"/>
    <w:pPr>
      <w:keepNext/>
      <w:keepLines/>
      <w:spacing w:before="240" w:after="120" w:line="240" w:lineRule="auto"/>
    </w:pPr>
    <w:rPr>
      <w:rFonts w:ascii="Times New Roman" w:eastAsia="Times New Roman" w:hAnsi="Times New Roman" w:cs="Times New Roman"/>
      <w:b/>
      <w:szCs w:val="20"/>
    </w:rPr>
  </w:style>
  <w:style w:type="paragraph" w:customStyle="1" w:styleId="SubheadingBold12">
    <w:name w:val="Subheading Bold 12"/>
    <w:next w:val="BodyText12"/>
    <w:qFormat/>
    <w:rsid w:val="00F60C4A"/>
    <w:pPr>
      <w:keepNext/>
      <w:keepLines/>
      <w:spacing w:before="240" w:after="120" w:line="240" w:lineRule="auto"/>
    </w:pPr>
    <w:rPr>
      <w:rFonts w:ascii="Times New Roman" w:eastAsia="Times New Roman" w:hAnsi="Times New Roman" w:cs="Times New Roman"/>
      <w:b/>
      <w:sz w:val="24"/>
      <w:szCs w:val="20"/>
    </w:rPr>
  </w:style>
  <w:style w:type="paragraph" w:customStyle="1" w:styleId="SubheadingBoldItalics11">
    <w:name w:val="Subheading Bold Italics 11"/>
    <w:next w:val="BodyText11"/>
    <w:qFormat/>
    <w:rsid w:val="00F60C4A"/>
    <w:pPr>
      <w:keepNext/>
      <w:keepLines/>
      <w:spacing w:before="240" w:after="120" w:line="240" w:lineRule="auto"/>
    </w:pPr>
    <w:rPr>
      <w:rFonts w:ascii="Times New Roman" w:eastAsia="Times New Roman" w:hAnsi="Times New Roman" w:cs="Times New Roman"/>
      <w:b/>
      <w:i/>
      <w:szCs w:val="20"/>
    </w:rPr>
  </w:style>
  <w:style w:type="paragraph" w:customStyle="1" w:styleId="SubheadingBoldItalics12">
    <w:name w:val="Subheading Bold Italics 12"/>
    <w:next w:val="BodyText12"/>
    <w:qFormat/>
    <w:rsid w:val="00F60C4A"/>
    <w:pPr>
      <w:keepNext/>
      <w:keepLines/>
      <w:spacing w:before="240" w:after="120" w:line="240" w:lineRule="auto"/>
    </w:pPr>
    <w:rPr>
      <w:rFonts w:ascii="Times New Roman" w:eastAsia="Times New Roman" w:hAnsi="Times New Roman" w:cs="Times New Roman"/>
      <w:b/>
      <w:i/>
      <w:sz w:val="24"/>
      <w:szCs w:val="20"/>
    </w:rPr>
  </w:style>
  <w:style w:type="paragraph" w:customStyle="1" w:styleId="TableFootnote">
    <w:name w:val="Table Footnote"/>
    <w:qFormat/>
    <w:rsid w:val="00F60C4A"/>
    <w:pPr>
      <w:tabs>
        <w:tab w:val="left" w:pos="288"/>
      </w:tabs>
      <w:spacing w:after="0" w:line="240" w:lineRule="auto"/>
      <w:ind w:left="288" w:hanging="288"/>
    </w:pPr>
    <w:rPr>
      <w:rFonts w:ascii="Times New Roman" w:eastAsia="Times New Roman" w:hAnsi="Times New Roman" w:cs="Times New Roman"/>
      <w:sz w:val="20"/>
      <w:szCs w:val="20"/>
    </w:rPr>
  </w:style>
  <w:style w:type="table" w:styleId="TableGrid">
    <w:name w:val="Table Grid"/>
    <w:basedOn w:val="TableNormal"/>
    <w:uiPriority w:val="59"/>
    <w:rsid w:val="00F60C4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next w:val="Basic11"/>
    <w:uiPriority w:val="99"/>
    <w:unhideWhenUsed/>
    <w:rsid w:val="00F60C4A"/>
    <w:pPr>
      <w:tabs>
        <w:tab w:val="left" w:pos="1008"/>
        <w:tab w:val="right" w:leader="dot" w:pos="9360"/>
      </w:tabs>
      <w:spacing w:after="0" w:line="240" w:lineRule="auto"/>
      <w:ind w:left="1008" w:right="720" w:hanging="1008"/>
    </w:pPr>
    <w:rPr>
      <w:rFonts w:ascii="Arial" w:eastAsia="Times New Roman" w:hAnsi="Arial" w:cs="Times New Roman"/>
      <w:sz w:val="20"/>
      <w:szCs w:val="20"/>
    </w:rPr>
  </w:style>
  <w:style w:type="character" w:styleId="PlaceholderText">
    <w:name w:val="Placeholder Text"/>
    <w:basedOn w:val="DefaultParagraphFont"/>
    <w:uiPriority w:val="99"/>
    <w:semiHidden/>
    <w:rsid w:val="00F60C4A"/>
    <w:rPr>
      <w:color w:val="808080"/>
    </w:rPr>
  </w:style>
  <w:style w:type="paragraph" w:styleId="BalloonText">
    <w:name w:val="Balloon Text"/>
    <w:basedOn w:val="Normal"/>
    <w:link w:val="BalloonTextChar"/>
    <w:uiPriority w:val="99"/>
    <w:semiHidden/>
    <w:unhideWhenUsed/>
    <w:rsid w:val="00F60C4A"/>
    <w:rPr>
      <w:rFonts w:ascii="Tahoma" w:hAnsi="Tahoma" w:cs="Tahoma"/>
      <w:sz w:val="16"/>
      <w:szCs w:val="16"/>
    </w:rPr>
  </w:style>
  <w:style w:type="character" w:customStyle="1" w:styleId="BalloonTextChar">
    <w:name w:val="Balloon Text Char"/>
    <w:basedOn w:val="DefaultParagraphFont"/>
    <w:link w:val="BalloonText"/>
    <w:uiPriority w:val="99"/>
    <w:semiHidden/>
    <w:rsid w:val="00F60C4A"/>
    <w:rPr>
      <w:rFonts w:ascii="Tahoma" w:eastAsia="Times New Roman" w:hAnsi="Tahoma" w:cs="Tahoma"/>
      <w:sz w:val="16"/>
      <w:szCs w:val="16"/>
    </w:rPr>
  </w:style>
  <w:style w:type="character" w:styleId="Mention">
    <w:name w:val="Mention"/>
    <w:basedOn w:val="DefaultParagraphFont"/>
    <w:uiPriority w:val="99"/>
    <w:semiHidden/>
    <w:unhideWhenUsed/>
    <w:rsid w:val="00F60C4A"/>
    <w:rPr>
      <w:color w:val="2B579A"/>
      <w:shd w:val="clear" w:color="auto" w:fill="E6E6E6"/>
    </w:rPr>
  </w:style>
  <w:style w:type="character" w:styleId="CommentReference">
    <w:name w:val="annotation reference"/>
    <w:basedOn w:val="DefaultParagraphFont"/>
    <w:uiPriority w:val="99"/>
    <w:semiHidden/>
    <w:unhideWhenUsed/>
    <w:rsid w:val="00F60C4A"/>
    <w:rPr>
      <w:sz w:val="16"/>
      <w:szCs w:val="16"/>
    </w:rPr>
  </w:style>
  <w:style w:type="paragraph" w:styleId="CommentText">
    <w:name w:val="annotation text"/>
    <w:basedOn w:val="Normal"/>
    <w:link w:val="CommentTextChar"/>
    <w:uiPriority w:val="99"/>
    <w:semiHidden/>
    <w:unhideWhenUsed/>
    <w:rsid w:val="00F60C4A"/>
    <w:pPr>
      <w:spacing w:after="200"/>
    </w:pPr>
    <w:rPr>
      <w:rFonts w:asciiTheme="minorHAnsi" w:eastAsiaTheme="minorHAnsi" w:hAnsiTheme="minorHAnsi" w:cstheme="minorBidi"/>
      <w:sz w:val="20"/>
    </w:rPr>
  </w:style>
  <w:style w:type="character" w:customStyle="1" w:styleId="CommentTextChar">
    <w:name w:val="Comment Text Char"/>
    <w:basedOn w:val="DefaultParagraphFont"/>
    <w:link w:val="CommentText"/>
    <w:uiPriority w:val="99"/>
    <w:semiHidden/>
    <w:rsid w:val="00F60C4A"/>
    <w:rPr>
      <w:sz w:val="20"/>
      <w:szCs w:val="20"/>
    </w:rPr>
  </w:style>
  <w:style w:type="paragraph" w:customStyle="1" w:styleId="Default">
    <w:name w:val="Default"/>
    <w:rsid w:val="00F60C4A"/>
    <w:pPr>
      <w:widowControl w:val="0"/>
      <w:autoSpaceDE w:val="0"/>
      <w:autoSpaceDN w:val="0"/>
      <w:adjustRightInd w:val="0"/>
      <w:spacing w:after="0" w:line="240" w:lineRule="auto"/>
    </w:pPr>
    <w:rPr>
      <w:rFonts w:ascii="Verdana" w:eastAsia="Times New Roman" w:hAnsi="Verdana" w:cs="Verdana"/>
      <w:color w:val="000000"/>
      <w:sz w:val="24"/>
      <w:szCs w:val="24"/>
    </w:rPr>
  </w:style>
  <w:style w:type="paragraph" w:styleId="CommentSubject">
    <w:name w:val="annotation subject"/>
    <w:basedOn w:val="CommentText"/>
    <w:next w:val="CommentText"/>
    <w:link w:val="CommentSubjectChar"/>
    <w:uiPriority w:val="99"/>
    <w:semiHidden/>
    <w:unhideWhenUsed/>
    <w:rsid w:val="00F60C4A"/>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F60C4A"/>
    <w:rPr>
      <w:rFonts w:ascii="Times New Roman" w:eastAsia="Times New Roman" w:hAnsi="Times New Roman" w:cs="Times New Roman"/>
      <w:b/>
      <w:bCs/>
      <w:sz w:val="20"/>
      <w:szCs w:val="20"/>
    </w:rPr>
  </w:style>
  <w:style w:type="paragraph" w:styleId="Revision">
    <w:name w:val="Revision"/>
    <w:hidden/>
    <w:uiPriority w:val="99"/>
    <w:semiHidden/>
    <w:rsid w:val="00F60C4A"/>
    <w:pPr>
      <w:spacing w:after="0" w:line="240" w:lineRule="auto"/>
    </w:pPr>
    <w:rPr>
      <w:rFonts w:ascii="Times New Roman" w:eastAsia="Times New Roman" w:hAnsi="Times New Roman" w:cs="Times New Roman"/>
      <w:sz w:val="24"/>
      <w:szCs w:val="20"/>
    </w:rPr>
  </w:style>
  <w:style w:type="paragraph" w:customStyle="1" w:styleId="Normal0">
    <w:name w:val="[Normal]"/>
    <w:rsid w:val="00F60C4A"/>
    <w:pPr>
      <w:widowControl w:val="0"/>
      <w:autoSpaceDE w:val="0"/>
      <w:autoSpaceDN w:val="0"/>
      <w:adjustRightInd w:val="0"/>
      <w:spacing w:after="0" w:line="240" w:lineRule="auto"/>
    </w:pPr>
    <w:rPr>
      <w:rFonts w:ascii="Arial" w:eastAsia="Times New Roman" w:hAnsi="Arial" w:cs="Arial"/>
      <w:sz w:val="24"/>
      <w:szCs w:val="24"/>
    </w:rPr>
  </w:style>
  <w:style w:type="character" w:customStyle="1" w:styleId="highwire-citation-authors">
    <w:name w:val="highwire-citation-authors"/>
    <w:basedOn w:val="DefaultParagraphFont"/>
    <w:rsid w:val="00F60C4A"/>
  </w:style>
  <w:style w:type="character" w:customStyle="1" w:styleId="highwire-citation-author">
    <w:name w:val="highwire-citation-author"/>
    <w:basedOn w:val="DefaultParagraphFont"/>
    <w:rsid w:val="00F60C4A"/>
  </w:style>
  <w:style w:type="character" w:customStyle="1" w:styleId="nlm-given-names">
    <w:name w:val="nlm-given-names"/>
    <w:basedOn w:val="DefaultParagraphFont"/>
    <w:rsid w:val="00F60C4A"/>
  </w:style>
  <w:style w:type="character" w:customStyle="1" w:styleId="nlm-surname">
    <w:name w:val="nlm-surname"/>
    <w:basedOn w:val="DefaultParagraphFont"/>
    <w:rsid w:val="00F60C4A"/>
  </w:style>
  <w:style w:type="character" w:customStyle="1" w:styleId="highwire-cite-metadata-journal">
    <w:name w:val="highwire-cite-metadata-journal"/>
    <w:basedOn w:val="DefaultParagraphFont"/>
    <w:rsid w:val="00F60C4A"/>
  </w:style>
  <w:style w:type="character" w:customStyle="1" w:styleId="highwire-cite-metadata-date">
    <w:name w:val="highwire-cite-metadata-date"/>
    <w:basedOn w:val="DefaultParagraphFont"/>
    <w:rsid w:val="00F60C4A"/>
  </w:style>
  <w:style w:type="character" w:customStyle="1" w:styleId="highwire-cite-metadata-pages">
    <w:name w:val="highwire-cite-metadata-pages"/>
    <w:basedOn w:val="DefaultParagraphFont"/>
    <w:rsid w:val="00F60C4A"/>
  </w:style>
  <w:style w:type="character" w:customStyle="1" w:styleId="highwire-cite-metadata-doi">
    <w:name w:val="highwire-cite-metadata-doi"/>
    <w:basedOn w:val="DefaultParagraphFont"/>
    <w:rsid w:val="00F60C4A"/>
  </w:style>
  <w:style w:type="character" w:customStyle="1" w:styleId="label">
    <w:name w:val="label"/>
    <w:basedOn w:val="DefaultParagraphFont"/>
    <w:rsid w:val="00F60C4A"/>
  </w:style>
  <w:style w:type="paragraph" w:styleId="ListParagraph">
    <w:name w:val="List Paragraph"/>
    <w:basedOn w:val="Normal"/>
    <w:uiPriority w:val="34"/>
    <w:qFormat/>
    <w:rsid w:val="00F60C4A"/>
    <w:pPr>
      <w:spacing w:after="160" w:line="259" w:lineRule="auto"/>
      <w:ind w:left="720"/>
      <w:contextualSpacing/>
    </w:pPr>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F60C4A"/>
    <w:pPr>
      <w:jc w:val="center"/>
    </w:pPr>
    <w:rPr>
      <w:noProof/>
    </w:rPr>
  </w:style>
  <w:style w:type="character" w:customStyle="1" w:styleId="BodyText12Char">
    <w:name w:val="Body Text 12 Char"/>
    <w:basedOn w:val="DefaultParagraphFont"/>
    <w:link w:val="BodyText12"/>
    <w:rsid w:val="00F60C4A"/>
    <w:rPr>
      <w:rFonts w:ascii="Times New Roman" w:eastAsia="Times New Roman" w:hAnsi="Times New Roman" w:cs="Times New Roman"/>
      <w:sz w:val="24"/>
      <w:szCs w:val="20"/>
    </w:rPr>
  </w:style>
  <w:style w:type="character" w:customStyle="1" w:styleId="EndNoteBibliographyTitleChar">
    <w:name w:val="EndNote Bibliography Title Char"/>
    <w:basedOn w:val="BodyText12Char"/>
    <w:link w:val="EndNoteBibliographyTitle"/>
    <w:rsid w:val="00F60C4A"/>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F60C4A"/>
    <w:pPr>
      <w:jc w:val="both"/>
    </w:pPr>
    <w:rPr>
      <w:noProof/>
    </w:rPr>
  </w:style>
  <w:style w:type="character" w:customStyle="1" w:styleId="EndNoteBibliographyChar">
    <w:name w:val="EndNote Bibliography Char"/>
    <w:basedOn w:val="BodyText12Char"/>
    <w:link w:val="EndNoteBibliography"/>
    <w:rsid w:val="00F60C4A"/>
    <w:rPr>
      <w:rFonts w:ascii="Times New Roman" w:eastAsia="Times New Roman" w:hAnsi="Times New Roman" w:cs="Times New Roman"/>
      <w:noProof/>
      <w:sz w:val="24"/>
      <w:szCs w:val="20"/>
    </w:rPr>
  </w:style>
  <w:style w:type="table" w:styleId="PlainTable3">
    <w:name w:val="Plain Table 3"/>
    <w:basedOn w:val="TableNormal"/>
    <w:uiPriority w:val="43"/>
    <w:rsid w:val="00F60C4A"/>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F60C4A"/>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7Colorful">
    <w:name w:val="List Table 7 Colorful"/>
    <w:basedOn w:val="TableNormal"/>
    <w:uiPriority w:val="52"/>
    <w:rsid w:val="00F60C4A"/>
    <w:pPr>
      <w:spacing w:after="0" w:line="240" w:lineRule="auto"/>
    </w:pPr>
    <w:rPr>
      <w:rFonts w:ascii="Times New Roman" w:eastAsia="Times New Roman" w:hAnsi="Times New Roman" w:cs="Times New Roman"/>
      <w:color w:val="000000" w:themeColor="text1"/>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1Light">
    <w:name w:val="List Table 1 Light"/>
    <w:basedOn w:val="TableNormal"/>
    <w:uiPriority w:val="46"/>
    <w:rsid w:val="00F60C4A"/>
    <w:pPr>
      <w:spacing w:after="0" w:line="240" w:lineRule="auto"/>
    </w:pPr>
    <w:rPr>
      <w:rFonts w:ascii="Times New Roman" w:eastAsia="Times New Roman" w:hAnsi="Times New Roman" w:cs="Times New Roman"/>
      <w:sz w:val="20"/>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F60C4A"/>
    <w:rPr>
      <w:color w:val="605E5C"/>
      <w:shd w:val="clear" w:color="auto" w:fill="E1DFDD"/>
    </w:rPr>
  </w:style>
  <w:style w:type="table" w:styleId="ListTable7Colorful-Accent1">
    <w:name w:val="List Table 7 Colorful Accent 1"/>
    <w:basedOn w:val="TableNormal"/>
    <w:uiPriority w:val="52"/>
    <w:rsid w:val="000D6572"/>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0D6572"/>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0B19C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A228D4"/>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8442">
      <w:bodyDiv w:val="1"/>
      <w:marLeft w:val="0"/>
      <w:marRight w:val="0"/>
      <w:marTop w:val="0"/>
      <w:marBottom w:val="0"/>
      <w:divBdr>
        <w:top w:val="none" w:sz="0" w:space="0" w:color="auto"/>
        <w:left w:val="none" w:sz="0" w:space="0" w:color="auto"/>
        <w:bottom w:val="none" w:sz="0" w:space="0" w:color="auto"/>
        <w:right w:val="none" w:sz="0" w:space="0" w:color="auto"/>
      </w:divBdr>
    </w:div>
    <w:div w:id="101340981">
      <w:bodyDiv w:val="1"/>
      <w:marLeft w:val="0"/>
      <w:marRight w:val="0"/>
      <w:marTop w:val="0"/>
      <w:marBottom w:val="0"/>
      <w:divBdr>
        <w:top w:val="none" w:sz="0" w:space="0" w:color="auto"/>
        <w:left w:val="none" w:sz="0" w:space="0" w:color="auto"/>
        <w:bottom w:val="none" w:sz="0" w:space="0" w:color="auto"/>
        <w:right w:val="none" w:sz="0" w:space="0" w:color="auto"/>
      </w:divBdr>
      <w:divsChild>
        <w:div w:id="1462721664">
          <w:marLeft w:val="0"/>
          <w:marRight w:val="0"/>
          <w:marTop w:val="180"/>
          <w:marBottom w:val="45"/>
          <w:divBdr>
            <w:top w:val="none" w:sz="0" w:space="0" w:color="auto"/>
            <w:left w:val="none" w:sz="0" w:space="0" w:color="auto"/>
            <w:bottom w:val="none" w:sz="0" w:space="0" w:color="auto"/>
            <w:right w:val="none" w:sz="0" w:space="0" w:color="auto"/>
          </w:divBdr>
        </w:div>
        <w:div w:id="970214038">
          <w:marLeft w:val="0"/>
          <w:marRight w:val="0"/>
          <w:marTop w:val="180"/>
          <w:marBottom w:val="45"/>
          <w:divBdr>
            <w:top w:val="none" w:sz="0" w:space="0" w:color="auto"/>
            <w:left w:val="none" w:sz="0" w:space="0" w:color="auto"/>
            <w:bottom w:val="none" w:sz="0" w:space="0" w:color="auto"/>
            <w:right w:val="none" w:sz="0" w:space="0" w:color="auto"/>
          </w:divBdr>
        </w:div>
        <w:div w:id="732779348">
          <w:marLeft w:val="0"/>
          <w:marRight w:val="0"/>
          <w:marTop w:val="0"/>
          <w:marBottom w:val="0"/>
          <w:divBdr>
            <w:top w:val="none" w:sz="0" w:space="0" w:color="auto"/>
            <w:left w:val="none" w:sz="0" w:space="0" w:color="auto"/>
            <w:bottom w:val="none" w:sz="0" w:space="0" w:color="auto"/>
            <w:right w:val="none" w:sz="0" w:space="0" w:color="auto"/>
          </w:divBdr>
        </w:div>
        <w:div w:id="1315571533">
          <w:marLeft w:val="0"/>
          <w:marRight w:val="0"/>
          <w:marTop w:val="0"/>
          <w:marBottom w:val="0"/>
          <w:divBdr>
            <w:top w:val="none" w:sz="0" w:space="0" w:color="auto"/>
            <w:left w:val="none" w:sz="0" w:space="0" w:color="auto"/>
            <w:bottom w:val="none" w:sz="0" w:space="0" w:color="auto"/>
            <w:right w:val="none" w:sz="0" w:space="0" w:color="auto"/>
          </w:divBdr>
        </w:div>
        <w:div w:id="497960644">
          <w:marLeft w:val="0"/>
          <w:marRight w:val="0"/>
          <w:marTop w:val="0"/>
          <w:marBottom w:val="0"/>
          <w:divBdr>
            <w:top w:val="none" w:sz="0" w:space="0" w:color="auto"/>
            <w:left w:val="none" w:sz="0" w:space="0" w:color="auto"/>
            <w:bottom w:val="none" w:sz="0" w:space="0" w:color="auto"/>
            <w:right w:val="none" w:sz="0" w:space="0" w:color="auto"/>
          </w:divBdr>
        </w:div>
        <w:div w:id="1951282731">
          <w:marLeft w:val="0"/>
          <w:marRight w:val="0"/>
          <w:marTop w:val="180"/>
          <w:marBottom w:val="45"/>
          <w:divBdr>
            <w:top w:val="none" w:sz="0" w:space="0" w:color="auto"/>
            <w:left w:val="none" w:sz="0" w:space="0" w:color="auto"/>
            <w:bottom w:val="none" w:sz="0" w:space="0" w:color="auto"/>
            <w:right w:val="none" w:sz="0" w:space="0" w:color="auto"/>
          </w:divBdr>
        </w:div>
        <w:div w:id="463541329">
          <w:marLeft w:val="0"/>
          <w:marRight w:val="0"/>
          <w:marTop w:val="0"/>
          <w:marBottom w:val="0"/>
          <w:divBdr>
            <w:top w:val="none" w:sz="0" w:space="0" w:color="auto"/>
            <w:left w:val="none" w:sz="0" w:space="0" w:color="auto"/>
            <w:bottom w:val="none" w:sz="0" w:space="0" w:color="auto"/>
            <w:right w:val="none" w:sz="0" w:space="0" w:color="auto"/>
          </w:divBdr>
        </w:div>
        <w:div w:id="1854954919">
          <w:marLeft w:val="0"/>
          <w:marRight w:val="0"/>
          <w:marTop w:val="180"/>
          <w:marBottom w:val="45"/>
          <w:divBdr>
            <w:top w:val="none" w:sz="0" w:space="0" w:color="auto"/>
            <w:left w:val="none" w:sz="0" w:space="0" w:color="auto"/>
            <w:bottom w:val="none" w:sz="0" w:space="0" w:color="auto"/>
            <w:right w:val="none" w:sz="0" w:space="0" w:color="auto"/>
          </w:divBdr>
        </w:div>
        <w:div w:id="2082866043">
          <w:marLeft w:val="0"/>
          <w:marRight w:val="0"/>
          <w:marTop w:val="180"/>
          <w:marBottom w:val="45"/>
          <w:divBdr>
            <w:top w:val="none" w:sz="0" w:space="0" w:color="auto"/>
            <w:left w:val="none" w:sz="0" w:space="0" w:color="auto"/>
            <w:bottom w:val="none" w:sz="0" w:space="0" w:color="auto"/>
            <w:right w:val="none" w:sz="0" w:space="0" w:color="auto"/>
          </w:divBdr>
        </w:div>
      </w:divsChild>
    </w:div>
    <w:div w:id="181483419">
      <w:bodyDiv w:val="1"/>
      <w:marLeft w:val="0"/>
      <w:marRight w:val="0"/>
      <w:marTop w:val="0"/>
      <w:marBottom w:val="0"/>
      <w:divBdr>
        <w:top w:val="none" w:sz="0" w:space="0" w:color="auto"/>
        <w:left w:val="none" w:sz="0" w:space="0" w:color="auto"/>
        <w:bottom w:val="none" w:sz="0" w:space="0" w:color="auto"/>
        <w:right w:val="none" w:sz="0" w:space="0" w:color="auto"/>
      </w:divBdr>
      <w:divsChild>
        <w:div w:id="204800715">
          <w:marLeft w:val="0"/>
          <w:marRight w:val="0"/>
          <w:marTop w:val="180"/>
          <w:marBottom w:val="45"/>
          <w:divBdr>
            <w:top w:val="none" w:sz="0" w:space="0" w:color="auto"/>
            <w:left w:val="none" w:sz="0" w:space="0" w:color="auto"/>
            <w:bottom w:val="none" w:sz="0" w:space="0" w:color="auto"/>
            <w:right w:val="none" w:sz="0" w:space="0" w:color="auto"/>
          </w:divBdr>
        </w:div>
        <w:div w:id="690490147">
          <w:marLeft w:val="0"/>
          <w:marRight w:val="0"/>
          <w:marTop w:val="180"/>
          <w:marBottom w:val="45"/>
          <w:divBdr>
            <w:top w:val="none" w:sz="0" w:space="0" w:color="auto"/>
            <w:left w:val="none" w:sz="0" w:space="0" w:color="auto"/>
            <w:bottom w:val="none" w:sz="0" w:space="0" w:color="auto"/>
            <w:right w:val="none" w:sz="0" w:space="0" w:color="auto"/>
          </w:divBdr>
        </w:div>
        <w:div w:id="540216365">
          <w:marLeft w:val="0"/>
          <w:marRight w:val="0"/>
          <w:marTop w:val="0"/>
          <w:marBottom w:val="0"/>
          <w:divBdr>
            <w:top w:val="none" w:sz="0" w:space="0" w:color="auto"/>
            <w:left w:val="none" w:sz="0" w:space="0" w:color="auto"/>
            <w:bottom w:val="none" w:sz="0" w:space="0" w:color="auto"/>
            <w:right w:val="none" w:sz="0" w:space="0" w:color="auto"/>
          </w:divBdr>
        </w:div>
        <w:div w:id="661936671">
          <w:marLeft w:val="0"/>
          <w:marRight w:val="0"/>
          <w:marTop w:val="0"/>
          <w:marBottom w:val="0"/>
          <w:divBdr>
            <w:top w:val="none" w:sz="0" w:space="0" w:color="auto"/>
            <w:left w:val="none" w:sz="0" w:space="0" w:color="auto"/>
            <w:bottom w:val="none" w:sz="0" w:space="0" w:color="auto"/>
            <w:right w:val="none" w:sz="0" w:space="0" w:color="auto"/>
          </w:divBdr>
        </w:div>
        <w:div w:id="120924803">
          <w:marLeft w:val="0"/>
          <w:marRight w:val="0"/>
          <w:marTop w:val="0"/>
          <w:marBottom w:val="0"/>
          <w:divBdr>
            <w:top w:val="none" w:sz="0" w:space="0" w:color="auto"/>
            <w:left w:val="none" w:sz="0" w:space="0" w:color="auto"/>
            <w:bottom w:val="none" w:sz="0" w:space="0" w:color="auto"/>
            <w:right w:val="none" w:sz="0" w:space="0" w:color="auto"/>
          </w:divBdr>
        </w:div>
        <w:div w:id="1818834989">
          <w:marLeft w:val="0"/>
          <w:marRight w:val="0"/>
          <w:marTop w:val="180"/>
          <w:marBottom w:val="45"/>
          <w:divBdr>
            <w:top w:val="none" w:sz="0" w:space="0" w:color="auto"/>
            <w:left w:val="none" w:sz="0" w:space="0" w:color="auto"/>
            <w:bottom w:val="none" w:sz="0" w:space="0" w:color="auto"/>
            <w:right w:val="none" w:sz="0" w:space="0" w:color="auto"/>
          </w:divBdr>
        </w:div>
        <w:div w:id="857231220">
          <w:marLeft w:val="0"/>
          <w:marRight w:val="0"/>
          <w:marTop w:val="0"/>
          <w:marBottom w:val="0"/>
          <w:divBdr>
            <w:top w:val="none" w:sz="0" w:space="0" w:color="auto"/>
            <w:left w:val="none" w:sz="0" w:space="0" w:color="auto"/>
            <w:bottom w:val="none" w:sz="0" w:space="0" w:color="auto"/>
            <w:right w:val="none" w:sz="0" w:space="0" w:color="auto"/>
          </w:divBdr>
        </w:div>
        <w:div w:id="873074375">
          <w:marLeft w:val="0"/>
          <w:marRight w:val="0"/>
          <w:marTop w:val="180"/>
          <w:marBottom w:val="45"/>
          <w:divBdr>
            <w:top w:val="none" w:sz="0" w:space="0" w:color="auto"/>
            <w:left w:val="none" w:sz="0" w:space="0" w:color="auto"/>
            <w:bottom w:val="none" w:sz="0" w:space="0" w:color="auto"/>
            <w:right w:val="none" w:sz="0" w:space="0" w:color="auto"/>
          </w:divBdr>
        </w:div>
        <w:div w:id="77600209">
          <w:marLeft w:val="0"/>
          <w:marRight w:val="0"/>
          <w:marTop w:val="180"/>
          <w:marBottom w:val="45"/>
          <w:divBdr>
            <w:top w:val="none" w:sz="0" w:space="0" w:color="auto"/>
            <w:left w:val="none" w:sz="0" w:space="0" w:color="auto"/>
            <w:bottom w:val="none" w:sz="0" w:space="0" w:color="auto"/>
            <w:right w:val="none" w:sz="0" w:space="0" w:color="auto"/>
          </w:divBdr>
        </w:div>
      </w:divsChild>
    </w:div>
    <w:div w:id="208684605">
      <w:bodyDiv w:val="1"/>
      <w:marLeft w:val="0"/>
      <w:marRight w:val="0"/>
      <w:marTop w:val="0"/>
      <w:marBottom w:val="0"/>
      <w:divBdr>
        <w:top w:val="none" w:sz="0" w:space="0" w:color="auto"/>
        <w:left w:val="none" w:sz="0" w:space="0" w:color="auto"/>
        <w:bottom w:val="none" w:sz="0" w:space="0" w:color="auto"/>
        <w:right w:val="none" w:sz="0" w:space="0" w:color="auto"/>
      </w:divBdr>
      <w:divsChild>
        <w:div w:id="600259305">
          <w:marLeft w:val="0"/>
          <w:marRight w:val="0"/>
          <w:marTop w:val="0"/>
          <w:marBottom w:val="0"/>
          <w:divBdr>
            <w:top w:val="none" w:sz="0" w:space="0" w:color="auto"/>
            <w:left w:val="none" w:sz="0" w:space="0" w:color="auto"/>
            <w:bottom w:val="none" w:sz="0" w:space="0" w:color="auto"/>
            <w:right w:val="none" w:sz="0" w:space="0" w:color="auto"/>
          </w:divBdr>
          <w:divsChild>
            <w:div w:id="784424447">
              <w:marLeft w:val="0"/>
              <w:marRight w:val="0"/>
              <w:marTop w:val="75"/>
              <w:marBottom w:val="75"/>
              <w:divBdr>
                <w:top w:val="none" w:sz="0" w:space="0" w:color="auto"/>
                <w:left w:val="none" w:sz="0" w:space="0" w:color="auto"/>
                <w:bottom w:val="none" w:sz="0" w:space="0" w:color="auto"/>
                <w:right w:val="none" w:sz="0" w:space="0" w:color="auto"/>
              </w:divBdr>
              <w:divsChild>
                <w:div w:id="815024240">
                  <w:marLeft w:val="0"/>
                  <w:marRight w:val="0"/>
                  <w:marTop w:val="0"/>
                  <w:marBottom w:val="0"/>
                  <w:divBdr>
                    <w:top w:val="none" w:sz="0" w:space="0" w:color="auto"/>
                    <w:left w:val="none" w:sz="0" w:space="0" w:color="auto"/>
                    <w:bottom w:val="none" w:sz="0" w:space="0" w:color="auto"/>
                    <w:right w:val="none" w:sz="0" w:space="0" w:color="auto"/>
                  </w:divBdr>
                </w:div>
                <w:div w:id="89011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735295">
      <w:bodyDiv w:val="1"/>
      <w:marLeft w:val="0"/>
      <w:marRight w:val="0"/>
      <w:marTop w:val="0"/>
      <w:marBottom w:val="0"/>
      <w:divBdr>
        <w:top w:val="none" w:sz="0" w:space="0" w:color="auto"/>
        <w:left w:val="none" w:sz="0" w:space="0" w:color="auto"/>
        <w:bottom w:val="none" w:sz="0" w:space="0" w:color="auto"/>
        <w:right w:val="none" w:sz="0" w:space="0" w:color="auto"/>
      </w:divBdr>
      <w:divsChild>
        <w:div w:id="1735858401">
          <w:marLeft w:val="0"/>
          <w:marRight w:val="0"/>
          <w:marTop w:val="0"/>
          <w:marBottom w:val="0"/>
          <w:divBdr>
            <w:top w:val="none" w:sz="0" w:space="0" w:color="auto"/>
            <w:left w:val="none" w:sz="0" w:space="0" w:color="auto"/>
            <w:bottom w:val="none" w:sz="0" w:space="0" w:color="auto"/>
            <w:right w:val="none" w:sz="0" w:space="0" w:color="auto"/>
          </w:divBdr>
          <w:divsChild>
            <w:div w:id="245891093">
              <w:marLeft w:val="0"/>
              <w:marRight w:val="0"/>
              <w:marTop w:val="180"/>
              <w:marBottom w:val="45"/>
              <w:divBdr>
                <w:top w:val="none" w:sz="0" w:space="0" w:color="auto"/>
                <w:left w:val="none" w:sz="0" w:space="0" w:color="auto"/>
                <w:bottom w:val="none" w:sz="0" w:space="0" w:color="auto"/>
                <w:right w:val="none" w:sz="0" w:space="0" w:color="auto"/>
              </w:divBdr>
            </w:div>
            <w:div w:id="1060861608">
              <w:marLeft w:val="0"/>
              <w:marRight w:val="0"/>
              <w:marTop w:val="180"/>
              <w:marBottom w:val="45"/>
              <w:divBdr>
                <w:top w:val="none" w:sz="0" w:space="0" w:color="auto"/>
                <w:left w:val="none" w:sz="0" w:space="0" w:color="auto"/>
                <w:bottom w:val="none" w:sz="0" w:space="0" w:color="auto"/>
                <w:right w:val="none" w:sz="0" w:space="0" w:color="auto"/>
              </w:divBdr>
            </w:div>
            <w:div w:id="269438383">
              <w:marLeft w:val="0"/>
              <w:marRight w:val="0"/>
              <w:marTop w:val="0"/>
              <w:marBottom w:val="0"/>
              <w:divBdr>
                <w:top w:val="none" w:sz="0" w:space="0" w:color="auto"/>
                <w:left w:val="none" w:sz="0" w:space="0" w:color="auto"/>
                <w:bottom w:val="none" w:sz="0" w:space="0" w:color="auto"/>
                <w:right w:val="none" w:sz="0" w:space="0" w:color="auto"/>
              </w:divBdr>
            </w:div>
            <w:div w:id="1089499067">
              <w:marLeft w:val="0"/>
              <w:marRight w:val="0"/>
              <w:marTop w:val="0"/>
              <w:marBottom w:val="0"/>
              <w:divBdr>
                <w:top w:val="none" w:sz="0" w:space="0" w:color="auto"/>
                <w:left w:val="none" w:sz="0" w:space="0" w:color="auto"/>
                <w:bottom w:val="none" w:sz="0" w:space="0" w:color="auto"/>
                <w:right w:val="none" w:sz="0" w:space="0" w:color="auto"/>
              </w:divBdr>
            </w:div>
            <w:div w:id="1990091777">
              <w:marLeft w:val="0"/>
              <w:marRight w:val="0"/>
              <w:marTop w:val="0"/>
              <w:marBottom w:val="0"/>
              <w:divBdr>
                <w:top w:val="none" w:sz="0" w:space="0" w:color="auto"/>
                <w:left w:val="none" w:sz="0" w:space="0" w:color="auto"/>
                <w:bottom w:val="none" w:sz="0" w:space="0" w:color="auto"/>
                <w:right w:val="none" w:sz="0" w:space="0" w:color="auto"/>
              </w:divBdr>
            </w:div>
            <w:div w:id="374039377">
              <w:marLeft w:val="0"/>
              <w:marRight w:val="0"/>
              <w:marTop w:val="180"/>
              <w:marBottom w:val="45"/>
              <w:divBdr>
                <w:top w:val="none" w:sz="0" w:space="0" w:color="auto"/>
                <w:left w:val="none" w:sz="0" w:space="0" w:color="auto"/>
                <w:bottom w:val="none" w:sz="0" w:space="0" w:color="auto"/>
                <w:right w:val="none" w:sz="0" w:space="0" w:color="auto"/>
              </w:divBdr>
            </w:div>
            <w:div w:id="1011832869">
              <w:marLeft w:val="0"/>
              <w:marRight w:val="0"/>
              <w:marTop w:val="0"/>
              <w:marBottom w:val="0"/>
              <w:divBdr>
                <w:top w:val="none" w:sz="0" w:space="0" w:color="auto"/>
                <w:left w:val="none" w:sz="0" w:space="0" w:color="auto"/>
                <w:bottom w:val="none" w:sz="0" w:space="0" w:color="auto"/>
                <w:right w:val="none" w:sz="0" w:space="0" w:color="auto"/>
              </w:divBdr>
            </w:div>
            <w:div w:id="453333970">
              <w:marLeft w:val="0"/>
              <w:marRight w:val="0"/>
              <w:marTop w:val="180"/>
              <w:marBottom w:val="45"/>
              <w:divBdr>
                <w:top w:val="none" w:sz="0" w:space="0" w:color="auto"/>
                <w:left w:val="none" w:sz="0" w:space="0" w:color="auto"/>
                <w:bottom w:val="none" w:sz="0" w:space="0" w:color="auto"/>
                <w:right w:val="none" w:sz="0" w:space="0" w:color="auto"/>
              </w:divBdr>
            </w:div>
            <w:div w:id="1065759230">
              <w:marLeft w:val="0"/>
              <w:marRight w:val="0"/>
              <w:marTop w:val="180"/>
              <w:marBottom w:val="45"/>
              <w:divBdr>
                <w:top w:val="none" w:sz="0" w:space="0" w:color="auto"/>
                <w:left w:val="none" w:sz="0" w:space="0" w:color="auto"/>
                <w:bottom w:val="none" w:sz="0" w:space="0" w:color="auto"/>
                <w:right w:val="none" w:sz="0" w:space="0" w:color="auto"/>
              </w:divBdr>
            </w:div>
          </w:divsChild>
        </w:div>
        <w:div w:id="11929196">
          <w:marLeft w:val="0"/>
          <w:marRight w:val="0"/>
          <w:marTop w:val="0"/>
          <w:marBottom w:val="0"/>
          <w:divBdr>
            <w:top w:val="none" w:sz="0" w:space="0" w:color="auto"/>
            <w:left w:val="none" w:sz="0" w:space="0" w:color="auto"/>
            <w:bottom w:val="none" w:sz="0" w:space="0" w:color="auto"/>
            <w:right w:val="none" w:sz="0" w:space="0" w:color="auto"/>
          </w:divBdr>
        </w:div>
        <w:div w:id="738554669">
          <w:marLeft w:val="0"/>
          <w:marRight w:val="0"/>
          <w:marTop w:val="0"/>
          <w:marBottom w:val="0"/>
          <w:divBdr>
            <w:top w:val="none" w:sz="0" w:space="0" w:color="auto"/>
            <w:left w:val="none" w:sz="0" w:space="0" w:color="auto"/>
            <w:bottom w:val="none" w:sz="0" w:space="0" w:color="auto"/>
            <w:right w:val="none" w:sz="0" w:space="0" w:color="auto"/>
          </w:divBdr>
          <w:divsChild>
            <w:div w:id="1296640975">
              <w:marLeft w:val="0"/>
              <w:marRight w:val="0"/>
              <w:marTop w:val="0"/>
              <w:marBottom w:val="0"/>
              <w:divBdr>
                <w:top w:val="none" w:sz="0" w:space="0" w:color="auto"/>
                <w:left w:val="none" w:sz="0" w:space="0" w:color="auto"/>
                <w:bottom w:val="none" w:sz="0" w:space="0" w:color="auto"/>
                <w:right w:val="none" w:sz="0" w:space="0" w:color="auto"/>
              </w:divBdr>
              <w:divsChild>
                <w:div w:id="27460670">
                  <w:marLeft w:val="0"/>
                  <w:marRight w:val="0"/>
                  <w:marTop w:val="75"/>
                  <w:marBottom w:val="75"/>
                  <w:divBdr>
                    <w:top w:val="none" w:sz="0" w:space="0" w:color="auto"/>
                    <w:left w:val="none" w:sz="0" w:space="0" w:color="auto"/>
                    <w:bottom w:val="none" w:sz="0" w:space="0" w:color="auto"/>
                    <w:right w:val="none" w:sz="0" w:space="0" w:color="auto"/>
                  </w:divBdr>
                  <w:divsChild>
                    <w:div w:id="1538423658">
                      <w:marLeft w:val="0"/>
                      <w:marRight w:val="0"/>
                      <w:marTop w:val="0"/>
                      <w:marBottom w:val="0"/>
                      <w:divBdr>
                        <w:top w:val="none" w:sz="0" w:space="0" w:color="auto"/>
                        <w:left w:val="none" w:sz="0" w:space="0" w:color="auto"/>
                        <w:bottom w:val="none" w:sz="0" w:space="0" w:color="auto"/>
                        <w:right w:val="none" w:sz="0" w:space="0" w:color="auto"/>
                      </w:divBdr>
                    </w:div>
                    <w:div w:id="9984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626776">
      <w:bodyDiv w:val="1"/>
      <w:marLeft w:val="0"/>
      <w:marRight w:val="0"/>
      <w:marTop w:val="0"/>
      <w:marBottom w:val="0"/>
      <w:divBdr>
        <w:top w:val="none" w:sz="0" w:space="0" w:color="auto"/>
        <w:left w:val="none" w:sz="0" w:space="0" w:color="auto"/>
        <w:bottom w:val="none" w:sz="0" w:space="0" w:color="auto"/>
        <w:right w:val="none" w:sz="0" w:space="0" w:color="auto"/>
      </w:divBdr>
      <w:divsChild>
        <w:div w:id="759369372">
          <w:marLeft w:val="0"/>
          <w:marRight w:val="0"/>
          <w:marTop w:val="0"/>
          <w:marBottom w:val="0"/>
          <w:divBdr>
            <w:top w:val="none" w:sz="0" w:space="0" w:color="auto"/>
            <w:left w:val="none" w:sz="0" w:space="0" w:color="auto"/>
            <w:bottom w:val="none" w:sz="0" w:space="0" w:color="auto"/>
            <w:right w:val="none" w:sz="0" w:space="0" w:color="auto"/>
          </w:divBdr>
          <w:divsChild>
            <w:div w:id="1254975885">
              <w:marLeft w:val="0"/>
              <w:marRight w:val="0"/>
              <w:marTop w:val="180"/>
              <w:marBottom w:val="45"/>
              <w:divBdr>
                <w:top w:val="none" w:sz="0" w:space="0" w:color="auto"/>
                <w:left w:val="none" w:sz="0" w:space="0" w:color="auto"/>
                <w:bottom w:val="none" w:sz="0" w:space="0" w:color="auto"/>
                <w:right w:val="none" w:sz="0" w:space="0" w:color="auto"/>
              </w:divBdr>
            </w:div>
            <w:div w:id="1543513715">
              <w:marLeft w:val="0"/>
              <w:marRight w:val="0"/>
              <w:marTop w:val="180"/>
              <w:marBottom w:val="45"/>
              <w:divBdr>
                <w:top w:val="none" w:sz="0" w:space="0" w:color="auto"/>
                <w:left w:val="none" w:sz="0" w:space="0" w:color="auto"/>
                <w:bottom w:val="none" w:sz="0" w:space="0" w:color="auto"/>
                <w:right w:val="none" w:sz="0" w:space="0" w:color="auto"/>
              </w:divBdr>
            </w:div>
            <w:div w:id="569273504">
              <w:marLeft w:val="0"/>
              <w:marRight w:val="0"/>
              <w:marTop w:val="0"/>
              <w:marBottom w:val="0"/>
              <w:divBdr>
                <w:top w:val="none" w:sz="0" w:space="0" w:color="auto"/>
                <w:left w:val="none" w:sz="0" w:space="0" w:color="auto"/>
                <w:bottom w:val="none" w:sz="0" w:space="0" w:color="auto"/>
                <w:right w:val="none" w:sz="0" w:space="0" w:color="auto"/>
              </w:divBdr>
            </w:div>
            <w:div w:id="1333292901">
              <w:marLeft w:val="0"/>
              <w:marRight w:val="0"/>
              <w:marTop w:val="0"/>
              <w:marBottom w:val="0"/>
              <w:divBdr>
                <w:top w:val="none" w:sz="0" w:space="0" w:color="auto"/>
                <w:left w:val="none" w:sz="0" w:space="0" w:color="auto"/>
                <w:bottom w:val="none" w:sz="0" w:space="0" w:color="auto"/>
                <w:right w:val="none" w:sz="0" w:space="0" w:color="auto"/>
              </w:divBdr>
            </w:div>
            <w:div w:id="312681929">
              <w:marLeft w:val="0"/>
              <w:marRight w:val="0"/>
              <w:marTop w:val="0"/>
              <w:marBottom w:val="0"/>
              <w:divBdr>
                <w:top w:val="none" w:sz="0" w:space="0" w:color="auto"/>
                <w:left w:val="none" w:sz="0" w:space="0" w:color="auto"/>
                <w:bottom w:val="none" w:sz="0" w:space="0" w:color="auto"/>
                <w:right w:val="none" w:sz="0" w:space="0" w:color="auto"/>
              </w:divBdr>
            </w:div>
            <w:div w:id="885066974">
              <w:marLeft w:val="0"/>
              <w:marRight w:val="0"/>
              <w:marTop w:val="180"/>
              <w:marBottom w:val="45"/>
              <w:divBdr>
                <w:top w:val="none" w:sz="0" w:space="0" w:color="auto"/>
                <w:left w:val="none" w:sz="0" w:space="0" w:color="auto"/>
                <w:bottom w:val="none" w:sz="0" w:space="0" w:color="auto"/>
                <w:right w:val="none" w:sz="0" w:space="0" w:color="auto"/>
              </w:divBdr>
            </w:div>
            <w:div w:id="666401389">
              <w:marLeft w:val="0"/>
              <w:marRight w:val="0"/>
              <w:marTop w:val="0"/>
              <w:marBottom w:val="0"/>
              <w:divBdr>
                <w:top w:val="none" w:sz="0" w:space="0" w:color="auto"/>
                <w:left w:val="none" w:sz="0" w:space="0" w:color="auto"/>
                <w:bottom w:val="none" w:sz="0" w:space="0" w:color="auto"/>
                <w:right w:val="none" w:sz="0" w:space="0" w:color="auto"/>
              </w:divBdr>
            </w:div>
            <w:div w:id="1404716076">
              <w:marLeft w:val="0"/>
              <w:marRight w:val="0"/>
              <w:marTop w:val="180"/>
              <w:marBottom w:val="45"/>
              <w:divBdr>
                <w:top w:val="none" w:sz="0" w:space="0" w:color="auto"/>
                <w:left w:val="none" w:sz="0" w:space="0" w:color="auto"/>
                <w:bottom w:val="none" w:sz="0" w:space="0" w:color="auto"/>
                <w:right w:val="none" w:sz="0" w:space="0" w:color="auto"/>
              </w:divBdr>
            </w:div>
            <w:div w:id="1492063862">
              <w:marLeft w:val="0"/>
              <w:marRight w:val="0"/>
              <w:marTop w:val="180"/>
              <w:marBottom w:val="45"/>
              <w:divBdr>
                <w:top w:val="none" w:sz="0" w:space="0" w:color="auto"/>
                <w:left w:val="none" w:sz="0" w:space="0" w:color="auto"/>
                <w:bottom w:val="none" w:sz="0" w:space="0" w:color="auto"/>
                <w:right w:val="none" w:sz="0" w:space="0" w:color="auto"/>
              </w:divBdr>
            </w:div>
          </w:divsChild>
        </w:div>
        <w:div w:id="265308074">
          <w:marLeft w:val="0"/>
          <w:marRight w:val="0"/>
          <w:marTop w:val="0"/>
          <w:marBottom w:val="0"/>
          <w:divBdr>
            <w:top w:val="none" w:sz="0" w:space="0" w:color="auto"/>
            <w:left w:val="none" w:sz="0" w:space="0" w:color="auto"/>
            <w:bottom w:val="none" w:sz="0" w:space="0" w:color="auto"/>
            <w:right w:val="none" w:sz="0" w:space="0" w:color="auto"/>
          </w:divBdr>
        </w:div>
        <w:div w:id="1925411419">
          <w:marLeft w:val="0"/>
          <w:marRight w:val="0"/>
          <w:marTop w:val="0"/>
          <w:marBottom w:val="0"/>
          <w:divBdr>
            <w:top w:val="none" w:sz="0" w:space="0" w:color="auto"/>
            <w:left w:val="none" w:sz="0" w:space="0" w:color="auto"/>
            <w:bottom w:val="none" w:sz="0" w:space="0" w:color="auto"/>
            <w:right w:val="none" w:sz="0" w:space="0" w:color="auto"/>
          </w:divBdr>
          <w:divsChild>
            <w:div w:id="1638409812">
              <w:marLeft w:val="0"/>
              <w:marRight w:val="0"/>
              <w:marTop w:val="0"/>
              <w:marBottom w:val="0"/>
              <w:divBdr>
                <w:top w:val="none" w:sz="0" w:space="0" w:color="auto"/>
                <w:left w:val="none" w:sz="0" w:space="0" w:color="auto"/>
                <w:bottom w:val="none" w:sz="0" w:space="0" w:color="auto"/>
                <w:right w:val="none" w:sz="0" w:space="0" w:color="auto"/>
              </w:divBdr>
              <w:divsChild>
                <w:div w:id="1922056903">
                  <w:marLeft w:val="0"/>
                  <w:marRight w:val="0"/>
                  <w:marTop w:val="75"/>
                  <w:marBottom w:val="75"/>
                  <w:divBdr>
                    <w:top w:val="none" w:sz="0" w:space="0" w:color="auto"/>
                    <w:left w:val="none" w:sz="0" w:space="0" w:color="auto"/>
                    <w:bottom w:val="none" w:sz="0" w:space="0" w:color="auto"/>
                    <w:right w:val="none" w:sz="0" w:space="0" w:color="auto"/>
                  </w:divBdr>
                  <w:divsChild>
                    <w:div w:id="1361131548">
                      <w:marLeft w:val="0"/>
                      <w:marRight w:val="0"/>
                      <w:marTop w:val="0"/>
                      <w:marBottom w:val="0"/>
                      <w:divBdr>
                        <w:top w:val="none" w:sz="0" w:space="0" w:color="auto"/>
                        <w:left w:val="none" w:sz="0" w:space="0" w:color="auto"/>
                        <w:bottom w:val="none" w:sz="0" w:space="0" w:color="auto"/>
                        <w:right w:val="none" w:sz="0" w:space="0" w:color="auto"/>
                      </w:divBdr>
                    </w:div>
                    <w:div w:id="141509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107269">
      <w:bodyDiv w:val="1"/>
      <w:marLeft w:val="0"/>
      <w:marRight w:val="0"/>
      <w:marTop w:val="0"/>
      <w:marBottom w:val="0"/>
      <w:divBdr>
        <w:top w:val="none" w:sz="0" w:space="0" w:color="auto"/>
        <w:left w:val="none" w:sz="0" w:space="0" w:color="auto"/>
        <w:bottom w:val="none" w:sz="0" w:space="0" w:color="auto"/>
        <w:right w:val="none" w:sz="0" w:space="0" w:color="auto"/>
      </w:divBdr>
    </w:div>
    <w:div w:id="956061731">
      <w:bodyDiv w:val="1"/>
      <w:marLeft w:val="0"/>
      <w:marRight w:val="0"/>
      <w:marTop w:val="0"/>
      <w:marBottom w:val="0"/>
      <w:divBdr>
        <w:top w:val="none" w:sz="0" w:space="0" w:color="auto"/>
        <w:left w:val="none" w:sz="0" w:space="0" w:color="auto"/>
        <w:bottom w:val="none" w:sz="0" w:space="0" w:color="auto"/>
        <w:right w:val="none" w:sz="0" w:space="0" w:color="auto"/>
      </w:divBdr>
      <w:divsChild>
        <w:div w:id="1811707617">
          <w:marLeft w:val="0"/>
          <w:marRight w:val="0"/>
          <w:marTop w:val="0"/>
          <w:marBottom w:val="0"/>
          <w:divBdr>
            <w:top w:val="none" w:sz="0" w:space="0" w:color="auto"/>
            <w:left w:val="none" w:sz="0" w:space="0" w:color="auto"/>
            <w:bottom w:val="none" w:sz="0" w:space="0" w:color="auto"/>
            <w:right w:val="none" w:sz="0" w:space="0" w:color="auto"/>
          </w:divBdr>
          <w:divsChild>
            <w:div w:id="636684431">
              <w:marLeft w:val="0"/>
              <w:marRight w:val="0"/>
              <w:marTop w:val="75"/>
              <w:marBottom w:val="75"/>
              <w:divBdr>
                <w:top w:val="none" w:sz="0" w:space="0" w:color="auto"/>
                <w:left w:val="none" w:sz="0" w:space="0" w:color="auto"/>
                <w:bottom w:val="none" w:sz="0" w:space="0" w:color="auto"/>
                <w:right w:val="none" w:sz="0" w:space="0" w:color="auto"/>
              </w:divBdr>
              <w:divsChild>
                <w:div w:id="1365205649">
                  <w:marLeft w:val="0"/>
                  <w:marRight w:val="0"/>
                  <w:marTop w:val="0"/>
                  <w:marBottom w:val="0"/>
                  <w:divBdr>
                    <w:top w:val="none" w:sz="0" w:space="0" w:color="auto"/>
                    <w:left w:val="none" w:sz="0" w:space="0" w:color="auto"/>
                    <w:bottom w:val="none" w:sz="0" w:space="0" w:color="auto"/>
                    <w:right w:val="none" w:sz="0" w:space="0" w:color="auto"/>
                  </w:divBdr>
                </w:div>
                <w:div w:id="176888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597099">
      <w:bodyDiv w:val="1"/>
      <w:marLeft w:val="0"/>
      <w:marRight w:val="0"/>
      <w:marTop w:val="0"/>
      <w:marBottom w:val="0"/>
      <w:divBdr>
        <w:top w:val="none" w:sz="0" w:space="0" w:color="auto"/>
        <w:left w:val="none" w:sz="0" w:space="0" w:color="auto"/>
        <w:bottom w:val="none" w:sz="0" w:space="0" w:color="auto"/>
        <w:right w:val="none" w:sz="0" w:space="0" w:color="auto"/>
      </w:divBdr>
    </w:div>
    <w:div w:id="1124881120">
      <w:bodyDiv w:val="1"/>
      <w:marLeft w:val="0"/>
      <w:marRight w:val="0"/>
      <w:marTop w:val="0"/>
      <w:marBottom w:val="0"/>
      <w:divBdr>
        <w:top w:val="none" w:sz="0" w:space="0" w:color="auto"/>
        <w:left w:val="none" w:sz="0" w:space="0" w:color="auto"/>
        <w:bottom w:val="none" w:sz="0" w:space="0" w:color="auto"/>
        <w:right w:val="none" w:sz="0" w:space="0" w:color="auto"/>
      </w:divBdr>
    </w:div>
    <w:div w:id="1224562165">
      <w:bodyDiv w:val="1"/>
      <w:marLeft w:val="0"/>
      <w:marRight w:val="0"/>
      <w:marTop w:val="0"/>
      <w:marBottom w:val="0"/>
      <w:divBdr>
        <w:top w:val="none" w:sz="0" w:space="0" w:color="auto"/>
        <w:left w:val="none" w:sz="0" w:space="0" w:color="auto"/>
        <w:bottom w:val="none" w:sz="0" w:space="0" w:color="auto"/>
        <w:right w:val="none" w:sz="0" w:space="0" w:color="auto"/>
      </w:divBdr>
    </w:div>
    <w:div w:id="1225142495">
      <w:bodyDiv w:val="1"/>
      <w:marLeft w:val="0"/>
      <w:marRight w:val="0"/>
      <w:marTop w:val="0"/>
      <w:marBottom w:val="0"/>
      <w:divBdr>
        <w:top w:val="none" w:sz="0" w:space="0" w:color="auto"/>
        <w:left w:val="none" w:sz="0" w:space="0" w:color="auto"/>
        <w:bottom w:val="none" w:sz="0" w:space="0" w:color="auto"/>
        <w:right w:val="none" w:sz="0" w:space="0" w:color="auto"/>
      </w:divBdr>
      <w:divsChild>
        <w:div w:id="55593369">
          <w:marLeft w:val="0"/>
          <w:marRight w:val="0"/>
          <w:marTop w:val="0"/>
          <w:marBottom w:val="0"/>
          <w:divBdr>
            <w:top w:val="none" w:sz="0" w:space="0" w:color="auto"/>
            <w:left w:val="none" w:sz="0" w:space="0" w:color="auto"/>
            <w:bottom w:val="none" w:sz="0" w:space="0" w:color="auto"/>
            <w:right w:val="none" w:sz="0" w:space="0" w:color="auto"/>
          </w:divBdr>
          <w:divsChild>
            <w:div w:id="2082409186">
              <w:marLeft w:val="0"/>
              <w:marRight w:val="0"/>
              <w:marTop w:val="180"/>
              <w:marBottom w:val="45"/>
              <w:divBdr>
                <w:top w:val="none" w:sz="0" w:space="0" w:color="auto"/>
                <w:left w:val="none" w:sz="0" w:space="0" w:color="auto"/>
                <w:bottom w:val="none" w:sz="0" w:space="0" w:color="auto"/>
                <w:right w:val="none" w:sz="0" w:space="0" w:color="auto"/>
              </w:divBdr>
            </w:div>
            <w:div w:id="449007611">
              <w:marLeft w:val="0"/>
              <w:marRight w:val="0"/>
              <w:marTop w:val="180"/>
              <w:marBottom w:val="45"/>
              <w:divBdr>
                <w:top w:val="none" w:sz="0" w:space="0" w:color="auto"/>
                <w:left w:val="none" w:sz="0" w:space="0" w:color="auto"/>
                <w:bottom w:val="none" w:sz="0" w:space="0" w:color="auto"/>
                <w:right w:val="none" w:sz="0" w:space="0" w:color="auto"/>
              </w:divBdr>
            </w:div>
            <w:div w:id="880629100">
              <w:marLeft w:val="0"/>
              <w:marRight w:val="0"/>
              <w:marTop w:val="0"/>
              <w:marBottom w:val="0"/>
              <w:divBdr>
                <w:top w:val="none" w:sz="0" w:space="0" w:color="auto"/>
                <w:left w:val="none" w:sz="0" w:space="0" w:color="auto"/>
                <w:bottom w:val="none" w:sz="0" w:space="0" w:color="auto"/>
                <w:right w:val="none" w:sz="0" w:space="0" w:color="auto"/>
              </w:divBdr>
            </w:div>
            <w:div w:id="518201693">
              <w:marLeft w:val="0"/>
              <w:marRight w:val="0"/>
              <w:marTop w:val="0"/>
              <w:marBottom w:val="0"/>
              <w:divBdr>
                <w:top w:val="none" w:sz="0" w:space="0" w:color="auto"/>
                <w:left w:val="none" w:sz="0" w:space="0" w:color="auto"/>
                <w:bottom w:val="none" w:sz="0" w:space="0" w:color="auto"/>
                <w:right w:val="none" w:sz="0" w:space="0" w:color="auto"/>
              </w:divBdr>
            </w:div>
            <w:div w:id="240261762">
              <w:marLeft w:val="0"/>
              <w:marRight w:val="0"/>
              <w:marTop w:val="0"/>
              <w:marBottom w:val="0"/>
              <w:divBdr>
                <w:top w:val="none" w:sz="0" w:space="0" w:color="auto"/>
                <w:left w:val="none" w:sz="0" w:space="0" w:color="auto"/>
                <w:bottom w:val="none" w:sz="0" w:space="0" w:color="auto"/>
                <w:right w:val="none" w:sz="0" w:space="0" w:color="auto"/>
              </w:divBdr>
            </w:div>
            <w:div w:id="1826774640">
              <w:marLeft w:val="0"/>
              <w:marRight w:val="0"/>
              <w:marTop w:val="180"/>
              <w:marBottom w:val="45"/>
              <w:divBdr>
                <w:top w:val="none" w:sz="0" w:space="0" w:color="auto"/>
                <w:left w:val="none" w:sz="0" w:space="0" w:color="auto"/>
                <w:bottom w:val="none" w:sz="0" w:space="0" w:color="auto"/>
                <w:right w:val="none" w:sz="0" w:space="0" w:color="auto"/>
              </w:divBdr>
            </w:div>
            <w:div w:id="266666603">
              <w:marLeft w:val="0"/>
              <w:marRight w:val="0"/>
              <w:marTop w:val="0"/>
              <w:marBottom w:val="0"/>
              <w:divBdr>
                <w:top w:val="none" w:sz="0" w:space="0" w:color="auto"/>
                <w:left w:val="none" w:sz="0" w:space="0" w:color="auto"/>
                <w:bottom w:val="none" w:sz="0" w:space="0" w:color="auto"/>
                <w:right w:val="none" w:sz="0" w:space="0" w:color="auto"/>
              </w:divBdr>
            </w:div>
            <w:div w:id="1164934755">
              <w:marLeft w:val="0"/>
              <w:marRight w:val="0"/>
              <w:marTop w:val="180"/>
              <w:marBottom w:val="45"/>
              <w:divBdr>
                <w:top w:val="none" w:sz="0" w:space="0" w:color="auto"/>
                <w:left w:val="none" w:sz="0" w:space="0" w:color="auto"/>
                <w:bottom w:val="none" w:sz="0" w:space="0" w:color="auto"/>
                <w:right w:val="none" w:sz="0" w:space="0" w:color="auto"/>
              </w:divBdr>
            </w:div>
            <w:div w:id="1545488169">
              <w:marLeft w:val="0"/>
              <w:marRight w:val="0"/>
              <w:marTop w:val="180"/>
              <w:marBottom w:val="45"/>
              <w:divBdr>
                <w:top w:val="none" w:sz="0" w:space="0" w:color="auto"/>
                <w:left w:val="none" w:sz="0" w:space="0" w:color="auto"/>
                <w:bottom w:val="none" w:sz="0" w:space="0" w:color="auto"/>
                <w:right w:val="none" w:sz="0" w:space="0" w:color="auto"/>
              </w:divBdr>
            </w:div>
          </w:divsChild>
        </w:div>
        <w:div w:id="319577252">
          <w:marLeft w:val="0"/>
          <w:marRight w:val="0"/>
          <w:marTop w:val="0"/>
          <w:marBottom w:val="0"/>
          <w:divBdr>
            <w:top w:val="none" w:sz="0" w:space="0" w:color="auto"/>
            <w:left w:val="none" w:sz="0" w:space="0" w:color="auto"/>
            <w:bottom w:val="none" w:sz="0" w:space="0" w:color="auto"/>
            <w:right w:val="none" w:sz="0" w:space="0" w:color="auto"/>
          </w:divBdr>
        </w:div>
        <w:div w:id="1925525199">
          <w:marLeft w:val="0"/>
          <w:marRight w:val="0"/>
          <w:marTop w:val="0"/>
          <w:marBottom w:val="0"/>
          <w:divBdr>
            <w:top w:val="none" w:sz="0" w:space="0" w:color="auto"/>
            <w:left w:val="none" w:sz="0" w:space="0" w:color="auto"/>
            <w:bottom w:val="none" w:sz="0" w:space="0" w:color="auto"/>
            <w:right w:val="none" w:sz="0" w:space="0" w:color="auto"/>
          </w:divBdr>
          <w:divsChild>
            <w:div w:id="1789424664">
              <w:marLeft w:val="0"/>
              <w:marRight w:val="0"/>
              <w:marTop w:val="0"/>
              <w:marBottom w:val="0"/>
              <w:divBdr>
                <w:top w:val="none" w:sz="0" w:space="0" w:color="auto"/>
                <w:left w:val="none" w:sz="0" w:space="0" w:color="auto"/>
                <w:bottom w:val="none" w:sz="0" w:space="0" w:color="auto"/>
                <w:right w:val="none" w:sz="0" w:space="0" w:color="auto"/>
              </w:divBdr>
              <w:divsChild>
                <w:div w:id="1798252730">
                  <w:marLeft w:val="0"/>
                  <w:marRight w:val="0"/>
                  <w:marTop w:val="75"/>
                  <w:marBottom w:val="75"/>
                  <w:divBdr>
                    <w:top w:val="none" w:sz="0" w:space="0" w:color="auto"/>
                    <w:left w:val="none" w:sz="0" w:space="0" w:color="auto"/>
                    <w:bottom w:val="none" w:sz="0" w:space="0" w:color="auto"/>
                    <w:right w:val="none" w:sz="0" w:space="0" w:color="auto"/>
                  </w:divBdr>
                  <w:divsChild>
                    <w:div w:id="902300499">
                      <w:marLeft w:val="0"/>
                      <w:marRight w:val="0"/>
                      <w:marTop w:val="0"/>
                      <w:marBottom w:val="0"/>
                      <w:divBdr>
                        <w:top w:val="none" w:sz="0" w:space="0" w:color="auto"/>
                        <w:left w:val="none" w:sz="0" w:space="0" w:color="auto"/>
                        <w:bottom w:val="none" w:sz="0" w:space="0" w:color="auto"/>
                        <w:right w:val="none" w:sz="0" w:space="0" w:color="auto"/>
                      </w:divBdr>
                    </w:div>
                    <w:div w:id="41721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3951660">
      <w:bodyDiv w:val="1"/>
      <w:marLeft w:val="0"/>
      <w:marRight w:val="0"/>
      <w:marTop w:val="0"/>
      <w:marBottom w:val="0"/>
      <w:divBdr>
        <w:top w:val="none" w:sz="0" w:space="0" w:color="auto"/>
        <w:left w:val="none" w:sz="0" w:space="0" w:color="auto"/>
        <w:bottom w:val="none" w:sz="0" w:space="0" w:color="auto"/>
        <w:right w:val="none" w:sz="0" w:space="0" w:color="auto"/>
      </w:divBdr>
      <w:divsChild>
        <w:div w:id="870647704">
          <w:marLeft w:val="0"/>
          <w:marRight w:val="0"/>
          <w:marTop w:val="0"/>
          <w:marBottom w:val="0"/>
          <w:divBdr>
            <w:top w:val="none" w:sz="0" w:space="0" w:color="auto"/>
            <w:left w:val="none" w:sz="0" w:space="0" w:color="auto"/>
            <w:bottom w:val="none" w:sz="0" w:space="0" w:color="auto"/>
            <w:right w:val="none" w:sz="0" w:space="0" w:color="auto"/>
          </w:divBdr>
          <w:divsChild>
            <w:div w:id="195043066">
              <w:marLeft w:val="0"/>
              <w:marRight w:val="0"/>
              <w:marTop w:val="180"/>
              <w:marBottom w:val="45"/>
              <w:divBdr>
                <w:top w:val="none" w:sz="0" w:space="0" w:color="auto"/>
                <w:left w:val="none" w:sz="0" w:space="0" w:color="auto"/>
                <w:bottom w:val="none" w:sz="0" w:space="0" w:color="auto"/>
                <w:right w:val="none" w:sz="0" w:space="0" w:color="auto"/>
              </w:divBdr>
            </w:div>
            <w:div w:id="2009092149">
              <w:marLeft w:val="0"/>
              <w:marRight w:val="0"/>
              <w:marTop w:val="180"/>
              <w:marBottom w:val="45"/>
              <w:divBdr>
                <w:top w:val="none" w:sz="0" w:space="0" w:color="auto"/>
                <w:left w:val="none" w:sz="0" w:space="0" w:color="auto"/>
                <w:bottom w:val="none" w:sz="0" w:space="0" w:color="auto"/>
                <w:right w:val="none" w:sz="0" w:space="0" w:color="auto"/>
              </w:divBdr>
            </w:div>
            <w:div w:id="381755525">
              <w:marLeft w:val="0"/>
              <w:marRight w:val="0"/>
              <w:marTop w:val="0"/>
              <w:marBottom w:val="0"/>
              <w:divBdr>
                <w:top w:val="none" w:sz="0" w:space="0" w:color="auto"/>
                <w:left w:val="none" w:sz="0" w:space="0" w:color="auto"/>
                <w:bottom w:val="none" w:sz="0" w:space="0" w:color="auto"/>
                <w:right w:val="none" w:sz="0" w:space="0" w:color="auto"/>
              </w:divBdr>
            </w:div>
            <w:div w:id="566886719">
              <w:marLeft w:val="0"/>
              <w:marRight w:val="0"/>
              <w:marTop w:val="0"/>
              <w:marBottom w:val="0"/>
              <w:divBdr>
                <w:top w:val="none" w:sz="0" w:space="0" w:color="auto"/>
                <w:left w:val="none" w:sz="0" w:space="0" w:color="auto"/>
                <w:bottom w:val="none" w:sz="0" w:space="0" w:color="auto"/>
                <w:right w:val="none" w:sz="0" w:space="0" w:color="auto"/>
              </w:divBdr>
            </w:div>
            <w:div w:id="1556235298">
              <w:marLeft w:val="0"/>
              <w:marRight w:val="0"/>
              <w:marTop w:val="0"/>
              <w:marBottom w:val="0"/>
              <w:divBdr>
                <w:top w:val="none" w:sz="0" w:space="0" w:color="auto"/>
                <w:left w:val="none" w:sz="0" w:space="0" w:color="auto"/>
                <w:bottom w:val="none" w:sz="0" w:space="0" w:color="auto"/>
                <w:right w:val="none" w:sz="0" w:space="0" w:color="auto"/>
              </w:divBdr>
            </w:div>
            <w:div w:id="1959602030">
              <w:marLeft w:val="0"/>
              <w:marRight w:val="0"/>
              <w:marTop w:val="180"/>
              <w:marBottom w:val="45"/>
              <w:divBdr>
                <w:top w:val="none" w:sz="0" w:space="0" w:color="auto"/>
                <w:left w:val="none" w:sz="0" w:space="0" w:color="auto"/>
                <w:bottom w:val="none" w:sz="0" w:space="0" w:color="auto"/>
                <w:right w:val="none" w:sz="0" w:space="0" w:color="auto"/>
              </w:divBdr>
            </w:div>
            <w:div w:id="1055082478">
              <w:marLeft w:val="0"/>
              <w:marRight w:val="0"/>
              <w:marTop w:val="0"/>
              <w:marBottom w:val="0"/>
              <w:divBdr>
                <w:top w:val="none" w:sz="0" w:space="0" w:color="auto"/>
                <w:left w:val="none" w:sz="0" w:space="0" w:color="auto"/>
                <w:bottom w:val="none" w:sz="0" w:space="0" w:color="auto"/>
                <w:right w:val="none" w:sz="0" w:space="0" w:color="auto"/>
              </w:divBdr>
            </w:div>
            <w:div w:id="348332685">
              <w:marLeft w:val="0"/>
              <w:marRight w:val="0"/>
              <w:marTop w:val="180"/>
              <w:marBottom w:val="45"/>
              <w:divBdr>
                <w:top w:val="none" w:sz="0" w:space="0" w:color="auto"/>
                <w:left w:val="none" w:sz="0" w:space="0" w:color="auto"/>
                <w:bottom w:val="none" w:sz="0" w:space="0" w:color="auto"/>
                <w:right w:val="none" w:sz="0" w:space="0" w:color="auto"/>
              </w:divBdr>
            </w:div>
            <w:div w:id="534775062">
              <w:marLeft w:val="0"/>
              <w:marRight w:val="0"/>
              <w:marTop w:val="180"/>
              <w:marBottom w:val="45"/>
              <w:divBdr>
                <w:top w:val="none" w:sz="0" w:space="0" w:color="auto"/>
                <w:left w:val="none" w:sz="0" w:space="0" w:color="auto"/>
                <w:bottom w:val="none" w:sz="0" w:space="0" w:color="auto"/>
                <w:right w:val="none" w:sz="0" w:space="0" w:color="auto"/>
              </w:divBdr>
            </w:div>
          </w:divsChild>
        </w:div>
        <w:div w:id="1321151066">
          <w:marLeft w:val="0"/>
          <w:marRight w:val="0"/>
          <w:marTop w:val="0"/>
          <w:marBottom w:val="0"/>
          <w:divBdr>
            <w:top w:val="none" w:sz="0" w:space="0" w:color="auto"/>
            <w:left w:val="none" w:sz="0" w:space="0" w:color="auto"/>
            <w:bottom w:val="none" w:sz="0" w:space="0" w:color="auto"/>
            <w:right w:val="none" w:sz="0" w:space="0" w:color="auto"/>
          </w:divBdr>
        </w:div>
      </w:divsChild>
    </w:div>
    <w:div w:id="1278022965">
      <w:bodyDiv w:val="1"/>
      <w:marLeft w:val="0"/>
      <w:marRight w:val="0"/>
      <w:marTop w:val="0"/>
      <w:marBottom w:val="0"/>
      <w:divBdr>
        <w:top w:val="none" w:sz="0" w:space="0" w:color="auto"/>
        <w:left w:val="none" w:sz="0" w:space="0" w:color="auto"/>
        <w:bottom w:val="none" w:sz="0" w:space="0" w:color="auto"/>
        <w:right w:val="none" w:sz="0" w:space="0" w:color="auto"/>
      </w:divBdr>
    </w:div>
    <w:div w:id="1448354135">
      <w:bodyDiv w:val="1"/>
      <w:marLeft w:val="0"/>
      <w:marRight w:val="0"/>
      <w:marTop w:val="0"/>
      <w:marBottom w:val="0"/>
      <w:divBdr>
        <w:top w:val="none" w:sz="0" w:space="0" w:color="auto"/>
        <w:left w:val="none" w:sz="0" w:space="0" w:color="auto"/>
        <w:bottom w:val="none" w:sz="0" w:space="0" w:color="auto"/>
        <w:right w:val="none" w:sz="0" w:space="0" w:color="auto"/>
      </w:divBdr>
      <w:divsChild>
        <w:div w:id="200627746">
          <w:marLeft w:val="0"/>
          <w:marRight w:val="0"/>
          <w:marTop w:val="0"/>
          <w:marBottom w:val="0"/>
          <w:divBdr>
            <w:top w:val="none" w:sz="0" w:space="0" w:color="auto"/>
            <w:left w:val="none" w:sz="0" w:space="0" w:color="auto"/>
            <w:bottom w:val="none" w:sz="0" w:space="0" w:color="auto"/>
            <w:right w:val="none" w:sz="0" w:space="0" w:color="auto"/>
          </w:divBdr>
          <w:divsChild>
            <w:div w:id="1391611059">
              <w:marLeft w:val="0"/>
              <w:marRight w:val="0"/>
              <w:marTop w:val="180"/>
              <w:marBottom w:val="45"/>
              <w:divBdr>
                <w:top w:val="none" w:sz="0" w:space="0" w:color="auto"/>
                <w:left w:val="none" w:sz="0" w:space="0" w:color="auto"/>
                <w:bottom w:val="none" w:sz="0" w:space="0" w:color="auto"/>
                <w:right w:val="none" w:sz="0" w:space="0" w:color="auto"/>
              </w:divBdr>
            </w:div>
            <w:div w:id="185214154">
              <w:marLeft w:val="0"/>
              <w:marRight w:val="0"/>
              <w:marTop w:val="180"/>
              <w:marBottom w:val="45"/>
              <w:divBdr>
                <w:top w:val="none" w:sz="0" w:space="0" w:color="auto"/>
                <w:left w:val="none" w:sz="0" w:space="0" w:color="auto"/>
                <w:bottom w:val="none" w:sz="0" w:space="0" w:color="auto"/>
                <w:right w:val="none" w:sz="0" w:space="0" w:color="auto"/>
              </w:divBdr>
            </w:div>
            <w:div w:id="1217625451">
              <w:marLeft w:val="0"/>
              <w:marRight w:val="0"/>
              <w:marTop w:val="0"/>
              <w:marBottom w:val="0"/>
              <w:divBdr>
                <w:top w:val="none" w:sz="0" w:space="0" w:color="auto"/>
                <w:left w:val="none" w:sz="0" w:space="0" w:color="auto"/>
                <w:bottom w:val="none" w:sz="0" w:space="0" w:color="auto"/>
                <w:right w:val="none" w:sz="0" w:space="0" w:color="auto"/>
              </w:divBdr>
            </w:div>
            <w:div w:id="704065217">
              <w:marLeft w:val="0"/>
              <w:marRight w:val="0"/>
              <w:marTop w:val="0"/>
              <w:marBottom w:val="0"/>
              <w:divBdr>
                <w:top w:val="none" w:sz="0" w:space="0" w:color="auto"/>
                <w:left w:val="none" w:sz="0" w:space="0" w:color="auto"/>
                <w:bottom w:val="none" w:sz="0" w:space="0" w:color="auto"/>
                <w:right w:val="none" w:sz="0" w:space="0" w:color="auto"/>
              </w:divBdr>
            </w:div>
            <w:div w:id="964770828">
              <w:marLeft w:val="0"/>
              <w:marRight w:val="0"/>
              <w:marTop w:val="0"/>
              <w:marBottom w:val="0"/>
              <w:divBdr>
                <w:top w:val="none" w:sz="0" w:space="0" w:color="auto"/>
                <w:left w:val="none" w:sz="0" w:space="0" w:color="auto"/>
                <w:bottom w:val="none" w:sz="0" w:space="0" w:color="auto"/>
                <w:right w:val="none" w:sz="0" w:space="0" w:color="auto"/>
              </w:divBdr>
            </w:div>
            <w:div w:id="833373549">
              <w:marLeft w:val="0"/>
              <w:marRight w:val="0"/>
              <w:marTop w:val="180"/>
              <w:marBottom w:val="45"/>
              <w:divBdr>
                <w:top w:val="none" w:sz="0" w:space="0" w:color="auto"/>
                <w:left w:val="none" w:sz="0" w:space="0" w:color="auto"/>
                <w:bottom w:val="none" w:sz="0" w:space="0" w:color="auto"/>
                <w:right w:val="none" w:sz="0" w:space="0" w:color="auto"/>
              </w:divBdr>
            </w:div>
            <w:div w:id="366101156">
              <w:marLeft w:val="0"/>
              <w:marRight w:val="0"/>
              <w:marTop w:val="0"/>
              <w:marBottom w:val="0"/>
              <w:divBdr>
                <w:top w:val="none" w:sz="0" w:space="0" w:color="auto"/>
                <w:left w:val="none" w:sz="0" w:space="0" w:color="auto"/>
                <w:bottom w:val="none" w:sz="0" w:space="0" w:color="auto"/>
                <w:right w:val="none" w:sz="0" w:space="0" w:color="auto"/>
              </w:divBdr>
            </w:div>
            <w:div w:id="395082491">
              <w:marLeft w:val="0"/>
              <w:marRight w:val="0"/>
              <w:marTop w:val="180"/>
              <w:marBottom w:val="45"/>
              <w:divBdr>
                <w:top w:val="none" w:sz="0" w:space="0" w:color="auto"/>
                <w:left w:val="none" w:sz="0" w:space="0" w:color="auto"/>
                <w:bottom w:val="none" w:sz="0" w:space="0" w:color="auto"/>
                <w:right w:val="none" w:sz="0" w:space="0" w:color="auto"/>
              </w:divBdr>
            </w:div>
            <w:div w:id="372659563">
              <w:marLeft w:val="0"/>
              <w:marRight w:val="0"/>
              <w:marTop w:val="180"/>
              <w:marBottom w:val="45"/>
              <w:divBdr>
                <w:top w:val="none" w:sz="0" w:space="0" w:color="auto"/>
                <w:left w:val="none" w:sz="0" w:space="0" w:color="auto"/>
                <w:bottom w:val="none" w:sz="0" w:space="0" w:color="auto"/>
                <w:right w:val="none" w:sz="0" w:space="0" w:color="auto"/>
              </w:divBdr>
            </w:div>
          </w:divsChild>
        </w:div>
        <w:div w:id="71588706">
          <w:marLeft w:val="0"/>
          <w:marRight w:val="0"/>
          <w:marTop w:val="0"/>
          <w:marBottom w:val="0"/>
          <w:divBdr>
            <w:top w:val="none" w:sz="0" w:space="0" w:color="auto"/>
            <w:left w:val="none" w:sz="0" w:space="0" w:color="auto"/>
            <w:bottom w:val="none" w:sz="0" w:space="0" w:color="auto"/>
            <w:right w:val="none" w:sz="0" w:space="0" w:color="auto"/>
          </w:divBdr>
        </w:div>
      </w:divsChild>
    </w:div>
    <w:div w:id="1661500920">
      <w:bodyDiv w:val="1"/>
      <w:marLeft w:val="0"/>
      <w:marRight w:val="0"/>
      <w:marTop w:val="0"/>
      <w:marBottom w:val="0"/>
      <w:divBdr>
        <w:top w:val="none" w:sz="0" w:space="0" w:color="auto"/>
        <w:left w:val="none" w:sz="0" w:space="0" w:color="auto"/>
        <w:bottom w:val="none" w:sz="0" w:space="0" w:color="auto"/>
        <w:right w:val="none" w:sz="0" w:space="0" w:color="auto"/>
      </w:divBdr>
    </w:div>
    <w:div w:id="1674339549">
      <w:bodyDiv w:val="1"/>
      <w:marLeft w:val="0"/>
      <w:marRight w:val="0"/>
      <w:marTop w:val="0"/>
      <w:marBottom w:val="0"/>
      <w:divBdr>
        <w:top w:val="none" w:sz="0" w:space="0" w:color="auto"/>
        <w:left w:val="none" w:sz="0" w:space="0" w:color="auto"/>
        <w:bottom w:val="none" w:sz="0" w:space="0" w:color="auto"/>
        <w:right w:val="none" w:sz="0" w:space="0" w:color="auto"/>
      </w:divBdr>
    </w:div>
    <w:div w:id="1730424113">
      <w:bodyDiv w:val="1"/>
      <w:marLeft w:val="0"/>
      <w:marRight w:val="0"/>
      <w:marTop w:val="0"/>
      <w:marBottom w:val="0"/>
      <w:divBdr>
        <w:top w:val="none" w:sz="0" w:space="0" w:color="auto"/>
        <w:left w:val="none" w:sz="0" w:space="0" w:color="auto"/>
        <w:bottom w:val="none" w:sz="0" w:space="0" w:color="auto"/>
        <w:right w:val="none" w:sz="0" w:space="0" w:color="auto"/>
      </w:divBdr>
    </w:div>
    <w:div w:id="1765567649">
      <w:bodyDiv w:val="1"/>
      <w:marLeft w:val="0"/>
      <w:marRight w:val="0"/>
      <w:marTop w:val="0"/>
      <w:marBottom w:val="0"/>
      <w:divBdr>
        <w:top w:val="none" w:sz="0" w:space="0" w:color="auto"/>
        <w:left w:val="none" w:sz="0" w:space="0" w:color="auto"/>
        <w:bottom w:val="none" w:sz="0" w:space="0" w:color="auto"/>
        <w:right w:val="none" w:sz="0" w:space="0" w:color="auto"/>
      </w:divBdr>
      <w:divsChild>
        <w:div w:id="726802997">
          <w:marLeft w:val="0"/>
          <w:marRight w:val="0"/>
          <w:marTop w:val="0"/>
          <w:marBottom w:val="0"/>
          <w:divBdr>
            <w:top w:val="none" w:sz="0" w:space="0" w:color="auto"/>
            <w:left w:val="none" w:sz="0" w:space="0" w:color="auto"/>
            <w:bottom w:val="none" w:sz="0" w:space="0" w:color="auto"/>
            <w:right w:val="none" w:sz="0" w:space="0" w:color="auto"/>
          </w:divBdr>
          <w:divsChild>
            <w:div w:id="682905117">
              <w:marLeft w:val="0"/>
              <w:marRight w:val="0"/>
              <w:marTop w:val="180"/>
              <w:marBottom w:val="45"/>
              <w:divBdr>
                <w:top w:val="none" w:sz="0" w:space="0" w:color="auto"/>
                <w:left w:val="none" w:sz="0" w:space="0" w:color="auto"/>
                <w:bottom w:val="none" w:sz="0" w:space="0" w:color="auto"/>
                <w:right w:val="none" w:sz="0" w:space="0" w:color="auto"/>
              </w:divBdr>
            </w:div>
            <w:div w:id="1051729069">
              <w:marLeft w:val="0"/>
              <w:marRight w:val="0"/>
              <w:marTop w:val="180"/>
              <w:marBottom w:val="45"/>
              <w:divBdr>
                <w:top w:val="none" w:sz="0" w:space="0" w:color="auto"/>
                <w:left w:val="none" w:sz="0" w:space="0" w:color="auto"/>
                <w:bottom w:val="none" w:sz="0" w:space="0" w:color="auto"/>
                <w:right w:val="none" w:sz="0" w:space="0" w:color="auto"/>
              </w:divBdr>
            </w:div>
            <w:div w:id="1157847065">
              <w:marLeft w:val="0"/>
              <w:marRight w:val="0"/>
              <w:marTop w:val="0"/>
              <w:marBottom w:val="0"/>
              <w:divBdr>
                <w:top w:val="none" w:sz="0" w:space="0" w:color="auto"/>
                <w:left w:val="none" w:sz="0" w:space="0" w:color="auto"/>
                <w:bottom w:val="none" w:sz="0" w:space="0" w:color="auto"/>
                <w:right w:val="none" w:sz="0" w:space="0" w:color="auto"/>
              </w:divBdr>
            </w:div>
            <w:div w:id="1698506125">
              <w:marLeft w:val="0"/>
              <w:marRight w:val="0"/>
              <w:marTop w:val="0"/>
              <w:marBottom w:val="0"/>
              <w:divBdr>
                <w:top w:val="none" w:sz="0" w:space="0" w:color="auto"/>
                <w:left w:val="none" w:sz="0" w:space="0" w:color="auto"/>
                <w:bottom w:val="none" w:sz="0" w:space="0" w:color="auto"/>
                <w:right w:val="none" w:sz="0" w:space="0" w:color="auto"/>
              </w:divBdr>
            </w:div>
            <w:div w:id="675882651">
              <w:marLeft w:val="0"/>
              <w:marRight w:val="0"/>
              <w:marTop w:val="0"/>
              <w:marBottom w:val="0"/>
              <w:divBdr>
                <w:top w:val="none" w:sz="0" w:space="0" w:color="auto"/>
                <w:left w:val="none" w:sz="0" w:space="0" w:color="auto"/>
                <w:bottom w:val="none" w:sz="0" w:space="0" w:color="auto"/>
                <w:right w:val="none" w:sz="0" w:space="0" w:color="auto"/>
              </w:divBdr>
            </w:div>
            <w:div w:id="659190141">
              <w:marLeft w:val="0"/>
              <w:marRight w:val="0"/>
              <w:marTop w:val="180"/>
              <w:marBottom w:val="45"/>
              <w:divBdr>
                <w:top w:val="none" w:sz="0" w:space="0" w:color="auto"/>
                <w:left w:val="none" w:sz="0" w:space="0" w:color="auto"/>
                <w:bottom w:val="none" w:sz="0" w:space="0" w:color="auto"/>
                <w:right w:val="none" w:sz="0" w:space="0" w:color="auto"/>
              </w:divBdr>
            </w:div>
            <w:div w:id="1885365834">
              <w:marLeft w:val="0"/>
              <w:marRight w:val="0"/>
              <w:marTop w:val="0"/>
              <w:marBottom w:val="0"/>
              <w:divBdr>
                <w:top w:val="none" w:sz="0" w:space="0" w:color="auto"/>
                <w:left w:val="none" w:sz="0" w:space="0" w:color="auto"/>
                <w:bottom w:val="none" w:sz="0" w:space="0" w:color="auto"/>
                <w:right w:val="none" w:sz="0" w:space="0" w:color="auto"/>
              </w:divBdr>
            </w:div>
            <w:div w:id="1514568710">
              <w:marLeft w:val="0"/>
              <w:marRight w:val="0"/>
              <w:marTop w:val="180"/>
              <w:marBottom w:val="45"/>
              <w:divBdr>
                <w:top w:val="none" w:sz="0" w:space="0" w:color="auto"/>
                <w:left w:val="none" w:sz="0" w:space="0" w:color="auto"/>
                <w:bottom w:val="none" w:sz="0" w:space="0" w:color="auto"/>
                <w:right w:val="none" w:sz="0" w:space="0" w:color="auto"/>
              </w:divBdr>
            </w:div>
            <w:div w:id="702945820">
              <w:marLeft w:val="0"/>
              <w:marRight w:val="0"/>
              <w:marTop w:val="180"/>
              <w:marBottom w:val="45"/>
              <w:divBdr>
                <w:top w:val="none" w:sz="0" w:space="0" w:color="auto"/>
                <w:left w:val="none" w:sz="0" w:space="0" w:color="auto"/>
                <w:bottom w:val="none" w:sz="0" w:space="0" w:color="auto"/>
                <w:right w:val="none" w:sz="0" w:space="0" w:color="auto"/>
              </w:divBdr>
            </w:div>
          </w:divsChild>
        </w:div>
        <w:div w:id="1599093097">
          <w:marLeft w:val="0"/>
          <w:marRight w:val="0"/>
          <w:marTop w:val="0"/>
          <w:marBottom w:val="0"/>
          <w:divBdr>
            <w:top w:val="none" w:sz="0" w:space="0" w:color="auto"/>
            <w:left w:val="none" w:sz="0" w:space="0" w:color="auto"/>
            <w:bottom w:val="none" w:sz="0" w:space="0" w:color="auto"/>
            <w:right w:val="none" w:sz="0" w:space="0" w:color="auto"/>
          </w:divBdr>
        </w:div>
        <w:div w:id="211773573">
          <w:marLeft w:val="0"/>
          <w:marRight w:val="0"/>
          <w:marTop w:val="0"/>
          <w:marBottom w:val="0"/>
          <w:divBdr>
            <w:top w:val="none" w:sz="0" w:space="0" w:color="auto"/>
            <w:left w:val="none" w:sz="0" w:space="0" w:color="auto"/>
            <w:bottom w:val="none" w:sz="0" w:space="0" w:color="auto"/>
            <w:right w:val="none" w:sz="0" w:space="0" w:color="auto"/>
          </w:divBdr>
          <w:divsChild>
            <w:div w:id="473762623">
              <w:marLeft w:val="0"/>
              <w:marRight w:val="0"/>
              <w:marTop w:val="0"/>
              <w:marBottom w:val="0"/>
              <w:divBdr>
                <w:top w:val="none" w:sz="0" w:space="0" w:color="auto"/>
                <w:left w:val="none" w:sz="0" w:space="0" w:color="auto"/>
                <w:bottom w:val="none" w:sz="0" w:space="0" w:color="auto"/>
                <w:right w:val="none" w:sz="0" w:space="0" w:color="auto"/>
              </w:divBdr>
              <w:divsChild>
                <w:div w:id="838546706">
                  <w:marLeft w:val="0"/>
                  <w:marRight w:val="0"/>
                  <w:marTop w:val="75"/>
                  <w:marBottom w:val="75"/>
                  <w:divBdr>
                    <w:top w:val="none" w:sz="0" w:space="0" w:color="auto"/>
                    <w:left w:val="none" w:sz="0" w:space="0" w:color="auto"/>
                    <w:bottom w:val="none" w:sz="0" w:space="0" w:color="auto"/>
                    <w:right w:val="none" w:sz="0" w:space="0" w:color="auto"/>
                  </w:divBdr>
                  <w:divsChild>
                    <w:div w:id="305210396">
                      <w:marLeft w:val="0"/>
                      <w:marRight w:val="0"/>
                      <w:marTop w:val="0"/>
                      <w:marBottom w:val="0"/>
                      <w:divBdr>
                        <w:top w:val="none" w:sz="0" w:space="0" w:color="auto"/>
                        <w:left w:val="none" w:sz="0" w:space="0" w:color="auto"/>
                        <w:bottom w:val="none" w:sz="0" w:space="0" w:color="auto"/>
                        <w:right w:val="none" w:sz="0" w:space="0" w:color="auto"/>
                      </w:divBdr>
                    </w:div>
                    <w:div w:id="2498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410417">
      <w:bodyDiv w:val="1"/>
      <w:marLeft w:val="0"/>
      <w:marRight w:val="0"/>
      <w:marTop w:val="0"/>
      <w:marBottom w:val="0"/>
      <w:divBdr>
        <w:top w:val="none" w:sz="0" w:space="0" w:color="auto"/>
        <w:left w:val="none" w:sz="0" w:space="0" w:color="auto"/>
        <w:bottom w:val="none" w:sz="0" w:space="0" w:color="auto"/>
        <w:right w:val="none" w:sz="0" w:space="0" w:color="auto"/>
      </w:divBdr>
    </w:div>
    <w:div w:id="1889490436">
      <w:bodyDiv w:val="1"/>
      <w:marLeft w:val="0"/>
      <w:marRight w:val="0"/>
      <w:marTop w:val="0"/>
      <w:marBottom w:val="0"/>
      <w:divBdr>
        <w:top w:val="none" w:sz="0" w:space="0" w:color="auto"/>
        <w:left w:val="none" w:sz="0" w:space="0" w:color="auto"/>
        <w:bottom w:val="none" w:sz="0" w:space="0" w:color="auto"/>
        <w:right w:val="none" w:sz="0" w:space="0" w:color="auto"/>
      </w:divBdr>
      <w:divsChild>
        <w:div w:id="360786846">
          <w:marLeft w:val="0"/>
          <w:marRight w:val="0"/>
          <w:marTop w:val="0"/>
          <w:marBottom w:val="0"/>
          <w:divBdr>
            <w:top w:val="none" w:sz="0" w:space="0" w:color="auto"/>
            <w:left w:val="none" w:sz="0" w:space="0" w:color="auto"/>
            <w:bottom w:val="none" w:sz="0" w:space="0" w:color="auto"/>
            <w:right w:val="none" w:sz="0" w:space="0" w:color="auto"/>
          </w:divBdr>
          <w:divsChild>
            <w:div w:id="848181360">
              <w:marLeft w:val="0"/>
              <w:marRight w:val="0"/>
              <w:marTop w:val="180"/>
              <w:marBottom w:val="45"/>
              <w:divBdr>
                <w:top w:val="none" w:sz="0" w:space="0" w:color="auto"/>
                <w:left w:val="none" w:sz="0" w:space="0" w:color="auto"/>
                <w:bottom w:val="none" w:sz="0" w:space="0" w:color="auto"/>
                <w:right w:val="none" w:sz="0" w:space="0" w:color="auto"/>
              </w:divBdr>
            </w:div>
            <w:div w:id="697201064">
              <w:marLeft w:val="0"/>
              <w:marRight w:val="0"/>
              <w:marTop w:val="180"/>
              <w:marBottom w:val="45"/>
              <w:divBdr>
                <w:top w:val="none" w:sz="0" w:space="0" w:color="auto"/>
                <w:left w:val="none" w:sz="0" w:space="0" w:color="auto"/>
                <w:bottom w:val="none" w:sz="0" w:space="0" w:color="auto"/>
                <w:right w:val="none" w:sz="0" w:space="0" w:color="auto"/>
              </w:divBdr>
            </w:div>
            <w:div w:id="1672443566">
              <w:marLeft w:val="0"/>
              <w:marRight w:val="0"/>
              <w:marTop w:val="0"/>
              <w:marBottom w:val="0"/>
              <w:divBdr>
                <w:top w:val="none" w:sz="0" w:space="0" w:color="auto"/>
                <w:left w:val="none" w:sz="0" w:space="0" w:color="auto"/>
                <w:bottom w:val="none" w:sz="0" w:space="0" w:color="auto"/>
                <w:right w:val="none" w:sz="0" w:space="0" w:color="auto"/>
              </w:divBdr>
            </w:div>
            <w:div w:id="637029043">
              <w:marLeft w:val="0"/>
              <w:marRight w:val="0"/>
              <w:marTop w:val="0"/>
              <w:marBottom w:val="0"/>
              <w:divBdr>
                <w:top w:val="none" w:sz="0" w:space="0" w:color="auto"/>
                <w:left w:val="none" w:sz="0" w:space="0" w:color="auto"/>
                <w:bottom w:val="none" w:sz="0" w:space="0" w:color="auto"/>
                <w:right w:val="none" w:sz="0" w:space="0" w:color="auto"/>
              </w:divBdr>
            </w:div>
            <w:div w:id="1689983796">
              <w:marLeft w:val="0"/>
              <w:marRight w:val="0"/>
              <w:marTop w:val="0"/>
              <w:marBottom w:val="0"/>
              <w:divBdr>
                <w:top w:val="none" w:sz="0" w:space="0" w:color="auto"/>
                <w:left w:val="none" w:sz="0" w:space="0" w:color="auto"/>
                <w:bottom w:val="none" w:sz="0" w:space="0" w:color="auto"/>
                <w:right w:val="none" w:sz="0" w:space="0" w:color="auto"/>
              </w:divBdr>
            </w:div>
            <w:div w:id="682980279">
              <w:marLeft w:val="0"/>
              <w:marRight w:val="0"/>
              <w:marTop w:val="180"/>
              <w:marBottom w:val="45"/>
              <w:divBdr>
                <w:top w:val="none" w:sz="0" w:space="0" w:color="auto"/>
                <w:left w:val="none" w:sz="0" w:space="0" w:color="auto"/>
                <w:bottom w:val="none" w:sz="0" w:space="0" w:color="auto"/>
                <w:right w:val="none" w:sz="0" w:space="0" w:color="auto"/>
              </w:divBdr>
            </w:div>
            <w:div w:id="1384868173">
              <w:marLeft w:val="0"/>
              <w:marRight w:val="0"/>
              <w:marTop w:val="0"/>
              <w:marBottom w:val="0"/>
              <w:divBdr>
                <w:top w:val="none" w:sz="0" w:space="0" w:color="auto"/>
                <w:left w:val="none" w:sz="0" w:space="0" w:color="auto"/>
                <w:bottom w:val="none" w:sz="0" w:space="0" w:color="auto"/>
                <w:right w:val="none" w:sz="0" w:space="0" w:color="auto"/>
              </w:divBdr>
            </w:div>
            <w:div w:id="1558972925">
              <w:marLeft w:val="0"/>
              <w:marRight w:val="0"/>
              <w:marTop w:val="180"/>
              <w:marBottom w:val="45"/>
              <w:divBdr>
                <w:top w:val="none" w:sz="0" w:space="0" w:color="auto"/>
                <w:left w:val="none" w:sz="0" w:space="0" w:color="auto"/>
                <w:bottom w:val="none" w:sz="0" w:space="0" w:color="auto"/>
                <w:right w:val="none" w:sz="0" w:space="0" w:color="auto"/>
              </w:divBdr>
            </w:div>
            <w:div w:id="1046951670">
              <w:marLeft w:val="0"/>
              <w:marRight w:val="0"/>
              <w:marTop w:val="180"/>
              <w:marBottom w:val="45"/>
              <w:divBdr>
                <w:top w:val="none" w:sz="0" w:space="0" w:color="auto"/>
                <w:left w:val="none" w:sz="0" w:space="0" w:color="auto"/>
                <w:bottom w:val="none" w:sz="0" w:space="0" w:color="auto"/>
                <w:right w:val="none" w:sz="0" w:space="0" w:color="auto"/>
              </w:divBdr>
            </w:div>
          </w:divsChild>
        </w:div>
        <w:div w:id="1683630349">
          <w:marLeft w:val="0"/>
          <w:marRight w:val="0"/>
          <w:marTop w:val="0"/>
          <w:marBottom w:val="0"/>
          <w:divBdr>
            <w:top w:val="none" w:sz="0" w:space="0" w:color="auto"/>
            <w:left w:val="none" w:sz="0" w:space="0" w:color="auto"/>
            <w:bottom w:val="none" w:sz="0" w:space="0" w:color="auto"/>
            <w:right w:val="none" w:sz="0" w:space="0" w:color="auto"/>
          </w:divBdr>
        </w:div>
      </w:divsChild>
    </w:div>
    <w:div w:id="2040008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epi.jnj.com/atla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OHDSI/ETL-CDMBuilder/tree/master/man/CPRD" TargetMode="External"/><Relationship Id="rId5" Type="http://schemas.openxmlformats.org/officeDocument/2006/relationships/webSettings" Target="webSettings.xml"/><Relationship Id="rId15" Type="http://schemas.openxmlformats.org/officeDocument/2006/relationships/hyperlink" Target="https://epi.jnj.com/atlas/" TargetMode="External"/><Relationship Id="rId10" Type="http://schemas.openxmlformats.org/officeDocument/2006/relationships/hyperlink" Target="https://github.com/OHDSI/CommonDataMode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pi.jnj.com/atl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FEE16F-7652-4382-B208-D37D59DB2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8091</Words>
  <Characters>46121</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emie, Martijn [JRDNL]</dc:creator>
  <cp:keywords/>
  <dc:description/>
  <cp:lastModifiedBy>Schuemie, Martijn [JRDNL]</cp:lastModifiedBy>
  <cp:revision>7</cp:revision>
  <dcterms:created xsi:type="dcterms:W3CDTF">2019-10-19T17:08:00Z</dcterms:created>
  <dcterms:modified xsi:type="dcterms:W3CDTF">2019-10-19T17:11:00Z</dcterms:modified>
</cp:coreProperties>
</file>